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B8733" w14:textId="29DF827A" w:rsidR="00DA0297" w:rsidRPr="004614C9" w:rsidRDefault="00DA0297" w:rsidP="004614C9">
      <w:pPr>
        <w:pStyle w:val="Heading1"/>
        <w:rPr>
          <w:b/>
          <w:bCs/>
          <w:sz w:val="32"/>
          <w:szCs w:val="32"/>
          <w:u w:val="none"/>
        </w:rPr>
      </w:pPr>
      <w:r w:rsidRPr="004614C9">
        <w:rPr>
          <w:b/>
          <w:bCs/>
          <w:sz w:val="32"/>
          <w:szCs w:val="32"/>
          <w:u w:val="none"/>
        </w:rPr>
        <w:t>Protocol</w:t>
      </w:r>
    </w:p>
    <w:p w14:paraId="161E779D" w14:textId="77777777" w:rsidR="00DA0297" w:rsidRDefault="00DA0297" w:rsidP="004614C9"/>
    <w:p w14:paraId="2AEC3DBB" w14:textId="77777777" w:rsidR="004E4157" w:rsidRPr="00DA0297" w:rsidRDefault="004E4157" w:rsidP="00DA0297">
      <w:pPr>
        <w:pStyle w:val="Heading2"/>
      </w:pPr>
      <w:r w:rsidRPr="00DA0297">
        <w:t>1. Title:</w:t>
      </w:r>
    </w:p>
    <w:p w14:paraId="5910FDE8" w14:textId="50586B0C" w:rsidR="00A52B01" w:rsidRDefault="00CE6560" w:rsidP="00FF3583">
      <w:r>
        <w:t>A randomized, 5-month, parallel group</w:t>
      </w:r>
      <w:r w:rsidR="00FF3583">
        <w:t>, superiority</w:t>
      </w:r>
      <w:r>
        <w:t xml:space="preserve"> study to compare the effectiveness of a behavior change intervention to improv</w:t>
      </w:r>
      <w:r w:rsidR="00FF3583">
        <w:t>e</w:t>
      </w:r>
      <w:r>
        <w:t xml:space="preserve"> </w:t>
      </w:r>
      <w:r w:rsidR="00E27E0F">
        <w:t xml:space="preserve">on-site, </w:t>
      </w:r>
      <w:r>
        <w:t xml:space="preserve">peri-urban sanitation </w:t>
      </w:r>
      <w:r w:rsidR="00FF3583">
        <w:t>in Lusaka, Zambia.</w:t>
      </w:r>
    </w:p>
    <w:p w14:paraId="370BB744" w14:textId="77777777" w:rsidR="00FF3583" w:rsidRDefault="00FF3583" w:rsidP="00FF3583"/>
    <w:p w14:paraId="39CFD2D6" w14:textId="0579975E" w:rsidR="004E4157" w:rsidRPr="00DA0297" w:rsidRDefault="004E4157" w:rsidP="00DA0297">
      <w:pPr>
        <w:pStyle w:val="Heading2"/>
      </w:pPr>
      <w:r w:rsidRPr="00DA0297">
        <w:t>2a. Trial Registration—registry:</w:t>
      </w:r>
    </w:p>
    <w:p w14:paraId="57828C49" w14:textId="74D83368" w:rsidR="00FF3583" w:rsidRDefault="00736909" w:rsidP="00736909">
      <w:r>
        <w:t xml:space="preserve">Trial Registration Number: </w:t>
      </w:r>
      <w:r w:rsidRPr="00736909">
        <w:t>NCT03174015</w:t>
      </w:r>
    </w:p>
    <w:p w14:paraId="0F131340" w14:textId="77777777" w:rsidR="00736909" w:rsidRDefault="00736909" w:rsidP="00736909"/>
    <w:p w14:paraId="60E2D55B" w14:textId="0D538FEA" w:rsidR="0093320D" w:rsidRPr="00DA0297" w:rsidRDefault="0093320D" w:rsidP="00DA0297">
      <w:pPr>
        <w:pStyle w:val="Heading2"/>
      </w:pPr>
      <w:r w:rsidRPr="00DA0297">
        <w:t>2b. Trial Registration—</w:t>
      </w:r>
      <w:r w:rsidR="0076700E">
        <w:t xml:space="preserve">WHO </w:t>
      </w:r>
      <w:r w:rsidRPr="00DA0297">
        <w:t xml:space="preserve">data set: </w:t>
      </w:r>
    </w:p>
    <w:p w14:paraId="49D8EBD7" w14:textId="77777777" w:rsidR="00DC4296" w:rsidRDefault="00DC4296" w:rsidP="00736909">
      <w:pPr>
        <w:rPr>
          <w:highlight w:val="yellow"/>
        </w:rPr>
      </w:pPr>
    </w:p>
    <w:p w14:paraId="59C4BF93" w14:textId="214DE7B1" w:rsidR="0076700E" w:rsidRPr="0076700E" w:rsidRDefault="0076700E" w:rsidP="00D750B2">
      <w:pPr>
        <w:ind w:left="180"/>
      </w:pPr>
      <w:r w:rsidRPr="00463092">
        <w:rPr>
          <w:u w:val="single"/>
        </w:rPr>
        <w:t>Primary registry and trial identifying number:</w:t>
      </w:r>
      <w:r w:rsidRPr="0076700E">
        <w:t xml:space="preserve"> </w:t>
      </w:r>
      <w:r w:rsidR="00742FBC">
        <w:t xml:space="preserve">ClinicalTrials.gov, </w:t>
      </w:r>
      <w:r w:rsidR="00742FBC" w:rsidRPr="00736909">
        <w:t>NCT03174015</w:t>
      </w:r>
    </w:p>
    <w:p w14:paraId="4ED3C121" w14:textId="0370DE93" w:rsidR="0093320D" w:rsidRDefault="0076700E" w:rsidP="00D750B2">
      <w:pPr>
        <w:ind w:left="180"/>
      </w:pPr>
      <w:r w:rsidRPr="00463092">
        <w:rPr>
          <w:u w:val="single"/>
        </w:rPr>
        <w:t>Date of registration in primary registry:</w:t>
      </w:r>
      <w:r>
        <w:t xml:space="preserve"> </w:t>
      </w:r>
      <w:r w:rsidR="00463092">
        <w:t>June 2, 2017</w:t>
      </w:r>
    </w:p>
    <w:p w14:paraId="35C386FF" w14:textId="1C17569E" w:rsidR="0076700E" w:rsidRDefault="0076700E" w:rsidP="00D750B2">
      <w:pPr>
        <w:ind w:left="180"/>
      </w:pPr>
      <w:r w:rsidRPr="00463092">
        <w:rPr>
          <w:u w:val="single"/>
        </w:rPr>
        <w:t>Secondary identifying numbers:</w:t>
      </w:r>
      <w:r>
        <w:t xml:space="preserve"> </w:t>
      </w:r>
      <w:r w:rsidR="00463092">
        <w:t>None</w:t>
      </w:r>
    </w:p>
    <w:p w14:paraId="5897143D" w14:textId="46629B21" w:rsidR="0076700E" w:rsidRDefault="0076700E" w:rsidP="00D750B2">
      <w:pPr>
        <w:ind w:left="540" w:hanging="360"/>
      </w:pPr>
      <w:r w:rsidRPr="00463092">
        <w:rPr>
          <w:u w:val="single"/>
        </w:rPr>
        <w:t>Source(s) of monetary or material support:</w:t>
      </w:r>
      <w:r>
        <w:t xml:space="preserve"> </w:t>
      </w:r>
      <w:r w:rsidR="00463092">
        <w:t>Sanitation and Hygiene Applied Research for Equity (SHARE)</w:t>
      </w:r>
    </w:p>
    <w:p w14:paraId="3B45FE7B" w14:textId="13813B1C" w:rsidR="0076700E" w:rsidRDefault="0076700E" w:rsidP="00D750B2">
      <w:pPr>
        <w:ind w:left="180"/>
      </w:pPr>
      <w:r w:rsidRPr="00463092">
        <w:rPr>
          <w:u w:val="single"/>
        </w:rPr>
        <w:t>Primary Sponsor:</w:t>
      </w:r>
      <w:r>
        <w:t xml:space="preserve"> </w:t>
      </w:r>
      <w:r w:rsidR="00742FBC">
        <w:t>London School of Hygiene and Tropical Medicine</w:t>
      </w:r>
    </w:p>
    <w:p w14:paraId="091E0057" w14:textId="5FC56189" w:rsidR="0076700E" w:rsidRDefault="0076700E" w:rsidP="00D750B2">
      <w:pPr>
        <w:ind w:left="180"/>
      </w:pPr>
      <w:r w:rsidRPr="00463092">
        <w:rPr>
          <w:u w:val="single"/>
        </w:rPr>
        <w:t>Secondary Sponsor(s):</w:t>
      </w:r>
      <w:r>
        <w:t xml:space="preserve"> </w:t>
      </w:r>
      <w:r w:rsidR="00742FBC">
        <w:t>None</w:t>
      </w:r>
    </w:p>
    <w:p w14:paraId="4249D377" w14:textId="11F1473B" w:rsidR="0076700E" w:rsidRDefault="0076700E" w:rsidP="004373C8">
      <w:pPr>
        <w:ind w:left="180"/>
      </w:pPr>
      <w:r w:rsidRPr="00463092">
        <w:rPr>
          <w:u w:val="single"/>
        </w:rPr>
        <w:t>Contact for public queries:</w:t>
      </w:r>
      <w:r>
        <w:t xml:space="preserve"> </w:t>
      </w:r>
      <w:r w:rsidR="00CB7780">
        <w:t>James Tidwell</w:t>
      </w:r>
    </w:p>
    <w:p w14:paraId="254243B7" w14:textId="47EDFC37" w:rsidR="0076700E" w:rsidRDefault="0076700E" w:rsidP="00D750B2">
      <w:pPr>
        <w:ind w:left="180"/>
      </w:pPr>
      <w:r w:rsidRPr="00463092">
        <w:rPr>
          <w:u w:val="single"/>
        </w:rPr>
        <w:t>Contact for scientific queries:</w:t>
      </w:r>
      <w:r>
        <w:t xml:space="preserve"> </w:t>
      </w:r>
      <w:r w:rsidR="00463092">
        <w:t>James Tidwell (ben.tidwell@lshtm.ac.uk)</w:t>
      </w:r>
    </w:p>
    <w:p w14:paraId="188013CC" w14:textId="2695002E" w:rsidR="0076700E" w:rsidRDefault="0076700E" w:rsidP="00D750B2">
      <w:pPr>
        <w:ind w:left="180"/>
      </w:pPr>
      <w:r w:rsidRPr="00463092">
        <w:rPr>
          <w:u w:val="single"/>
        </w:rPr>
        <w:t>Public title:</w:t>
      </w:r>
      <w:r>
        <w:t xml:space="preserve"> </w:t>
      </w:r>
      <w:r w:rsidR="005966C5">
        <w:t xml:space="preserve">Sanitation Demand </w:t>
      </w:r>
      <w:r>
        <w:t>Creati</w:t>
      </w:r>
      <w:r w:rsidR="005966C5">
        <w:t>on</w:t>
      </w:r>
      <w:r>
        <w:t xml:space="preserve"> </w:t>
      </w:r>
      <w:r w:rsidR="005966C5">
        <w:t>in</w:t>
      </w:r>
      <w:r>
        <w:t xml:space="preserve"> Peri-Urban </w:t>
      </w:r>
      <w:r w:rsidR="005966C5">
        <w:t>Slums of Lusaka, Zambia</w:t>
      </w:r>
    </w:p>
    <w:p w14:paraId="5B58D397" w14:textId="28D8976B" w:rsidR="0076700E" w:rsidRDefault="0076700E" w:rsidP="00D750B2">
      <w:pPr>
        <w:ind w:left="540" w:hanging="360"/>
      </w:pPr>
      <w:r w:rsidRPr="00463092">
        <w:rPr>
          <w:u w:val="single"/>
        </w:rPr>
        <w:t>Scientific title:</w:t>
      </w:r>
      <w:r>
        <w:t xml:space="preserve"> </w:t>
      </w:r>
      <w:r w:rsidR="005966C5" w:rsidRPr="005966C5">
        <w:t>Effect of a behavior change intervention to improve peri-urban sanitation quality in Lusaka, Zambia: a randomized controlled trial</w:t>
      </w:r>
    </w:p>
    <w:p w14:paraId="75F04CB8" w14:textId="338B3AF0" w:rsidR="0076700E" w:rsidRDefault="0076700E" w:rsidP="00D750B2">
      <w:pPr>
        <w:ind w:left="180"/>
      </w:pPr>
      <w:r w:rsidRPr="00463092">
        <w:rPr>
          <w:u w:val="single"/>
        </w:rPr>
        <w:t>Countries of recruitment:</w:t>
      </w:r>
      <w:r>
        <w:t xml:space="preserve"> Zambia</w:t>
      </w:r>
    </w:p>
    <w:p w14:paraId="3F1E2151" w14:textId="2D8EAECA" w:rsidR="0076700E" w:rsidRDefault="0076700E" w:rsidP="00D750B2">
      <w:pPr>
        <w:ind w:left="180"/>
      </w:pPr>
      <w:r w:rsidRPr="00463092">
        <w:rPr>
          <w:u w:val="single"/>
        </w:rPr>
        <w:t>Health conditions(s) or problem(s) studied:</w:t>
      </w:r>
      <w:r>
        <w:t xml:space="preserve"> </w:t>
      </w:r>
      <w:r w:rsidR="00786EE5">
        <w:t>Sanitation quality/Diarrheal Disease</w:t>
      </w:r>
    </w:p>
    <w:p w14:paraId="25CC66C1" w14:textId="2BF3BC4D" w:rsidR="00786EE5" w:rsidRDefault="00786EE5" w:rsidP="00D750B2">
      <w:pPr>
        <w:ind w:left="180"/>
      </w:pPr>
      <w:r w:rsidRPr="00463092">
        <w:rPr>
          <w:u w:val="single"/>
        </w:rPr>
        <w:t>Intervention(s):</w:t>
      </w:r>
      <w:r>
        <w:t xml:space="preserve"> Active comparator: Bauleni Secret landlord group meetings</w:t>
      </w:r>
    </w:p>
    <w:p w14:paraId="4C12F1AF" w14:textId="790E5984" w:rsidR="00786EE5" w:rsidRDefault="00786EE5" w:rsidP="00D750B2">
      <w:pPr>
        <w:ind w:left="180"/>
      </w:pPr>
      <w:r>
        <w:tab/>
      </w:r>
      <w:r>
        <w:tab/>
        <w:t xml:space="preserve">  </w:t>
      </w:r>
      <w:r w:rsidR="00D750B2">
        <w:t xml:space="preserve">   </w:t>
      </w:r>
      <w:r>
        <w:t>Control comparator: No intervention</w:t>
      </w:r>
    </w:p>
    <w:p w14:paraId="6540FF5A" w14:textId="77777777" w:rsidR="003031BB" w:rsidRPr="00463092" w:rsidRDefault="00786EE5" w:rsidP="00D750B2">
      <w:pPr>
        <w:ind w:left="180"/>
        <w:rPr>
          <w:u w:val="single"/>
        </w:rPr>
      </w:pPr>
      <w:r w:rsidRPr="00463092">
        <w:rPr>
          <w:u w:val="single"/>
        </w:rPr>
        <w:t xml:space="preserve">Key inclusion and exclusion criteria: </w:t>
      </w:r>
    </w:p>
    <w:p w14:paraId="408BAE77" w14:textId="0991115D" w:rsidR="00786EE5" w:rsidRDefault="00786EE5" w:rsidP="00D750B2">
      <w:pPr>
        <w:pStyle w:val="ListParagraph"/>
        <w:numPr>
          <w:ilvl w:val="0"/>
          <w:numId w:val="7"/>
        </w:numPr>
        <w:ind w:left="540" w:hanging="270"/>
      </w:pPr>
      <w:r>
        <w:t xml:space="preserve">Ages eligible for study: </w:t>
      </w:r>
      <w:r w:rsidRPr="00786EE5">
        <w:t>≥</w:t>
      </w:r>
      <w:r>
        <w:t xml:space="preserve"> </w:t>
      </w:r>
      <w:r w:rsidR="003031BB">
        <w:t>18 years; Sexes eligible for study: All</w:t>
      </w:r>
    </w:p>
    <w:p w14:paraId="1D53E551" w14:textId="5A4F6943" w:rsidR="003031BB" w:rsidRDefault="003031BB" w:rsidP="00D750B2">
      <w:pPr>
        <w:pStyle w:val="ListParagraph"/>
        <w:numPr>
          <w:ilvl w:val="0"/>
          <w:numId w:val="7"/>
        </w:numPr>
        <w:ind w:left="540" w:hanging="270"/>
      </w:pPr>
      <w:r>
        <w:t>Inclusion criteria: Landlords and tenants on plots with at least one landlord and tenant living on them</w:t>
      </w:r>
      <w:r w:rsidR="005966C5">
        <w:t xml:space="preserve"> most of the time</w:t>
      </w:r>
    </w:p>
    <w:p w14:paraId="6E52CE64" w14:textId="33860549" w:rsidR="003031BB" w:rsidRDefault="003031BB" w:rsidP="00D750B2">
      <w:pPr>
        <w:pStyle w:val="ListParagraph"/>
        <w:numPr>
          <w:ilvl w:val="0"/>
          <w:numId w:val="7"/>
        </w:numPr>
        <w:ind w:left="540" w:hanging="270"/>
      </w:pPr>
      <w:r>
        <w:t xml:space="preserve">Exclusion criteria: </w:t>
      </w:r>
      <w:r w:rsidR="005966C5">
        <w:t>None</w:t>
      </w:r>
    </w:p>
    <w:p w14:paraId="42E75D8E" w14:textId="77777777" w:rsidR="00742FBC" w:rsidRPr="00463092" w:rsidRDefault="003031BB" w:rsidP="00D750B2">
      <w:pPr>
        <w:ind w:left="180"/>
        <w:rPr>
          <w:u w:val="single"/>
        </w:rPr>
      </w:pPr>
      <w:r w:rsidRPr="00463092">
        <w:rPr>
          <w:u w:val="single"/>
        </w:rPr>
        <w:t xml:space="preserve">Study type: </w:t>
      </w:r>
    </w:p>
    <w:p w14:paraId="004DCFA6" w14:textId="77777777" w:rsidR="00742FBC" w:rsidRDefault="003031BB" w:rsidP="00D750B2">
      <w:pPr>
        <w:pStyle w:val="ListParagraph"/>
        <w:numPr>
          <w:ilvl w:val="0"/>
          <w:numId w:val="8"/>
        </w:numPr>
        <w:ind w:left="540" w:hanging="270"/>
      </w:pPr>
      <w:r>
        <w:t>Interventional</w:t>
      </w:r>
    </w:p>
    <w:p w14:paraId="28B0B94F" w14:textId="77777777" w:rsidR="00742FBC" w:rsidRDefault="00742FBC" w:rsidP="00D750B2">
      <w:pPr>
        <w:pStyle w:val="ListParagraph"/>
        <w:numPr>
          <w:ilvl w:val="0"/>
          <w:numId w:val="8"/>
        </w:numPr>
        <w:ind w:left="540" w:hanging="270"/>
      </w:pPr>
      <w:r>
        <w:t xml:space="preserve">Allocation: randomized; Intervention model: </w:t>
      </w:r>
      <w:r w:rsidR="003031BB">
        <w:t>Parallel assignment</w:t>
      </w:r>
      <w:r>
        <w:t>; Masking: partially single blind</w:t>
      </w:r>
    </w:p>
    <w:p w14:paraId="0E2860F9" w14:textId="106D5421" w:rsidR="00742FBC" w:rsidRDefault="00742FBC" w:rsidP="00D750B2">
      <w:pPr>
        <w:pStyle w:val="ListParagraph"/>
        <w:numPr>
          <w:ilvl w:val="0"/>
          <w:numId w:val="8"/>
        </w:numPr>
        <w:ind w:left="540" w:hanging="270"/>
      </w:pPr>
      <w:r>
        <w:t xml:space="preserve">Primary purpose: </w:t>
      </w:r>
      <w:r w:rsidR="008E0E73">
        <w:t>Prevention</w:t>
      </w:r>
    </w:p>
    <w:p w14:paraId="6F4C229B" w14:textId="1B29D96F" w:rsidR="00742FBC" w:rsidRPr="00463092" w:rsidRDefault="00742FBC" w:rsidP="00D750B2">
      <w:pPr>
        <w:ind w:left="180"/>
        <w:rPr>
          <w:u w:val="single"/>
        </w:rPr>
      </w:pPr>
      <w:r w:rsidRPr="00463092">
        <w:rPr>
          <w:u w:val="single"/>
        </w:rPr>
        <w:t>Date of first enrolment:</w:t>
      </w:r>
      <w:r w:rsidRPr="007C64B2">
        <w:t xml:space="preserve"> </w:t>
      </w:r>
      <w:r w:rsidR="007C64B2" w:rsidRPr="007C64B2">
        <w:t>9 Jun 2017</w:t>
      </w:r>
    </w:p>
    <w:p w14:paraId="03E4BBA3" w14:textId="3A8C3C3C" w:rsidR="00742FBC" w:rsidRDefault="00742FBC" w:rsidP="00D750B2">
      <w:pPr>
        <w:ind w:left="180"/>
      </w:pPr>
      <w:r w:rsidRPr="00463092">
        <w:rPr>
          <w:u w:val="single"/>
        </w:rPr>
        <w:t>Target sample size:</w:t>
      </w:r>
      <w:r>
        <w:t xml:space="preserve"> </w:t>
      </w:r>
      <w:r w:rsidR="008E0E73" w:rsidRPr="005966C5">
        <w:t>1072</w:t>
      </w:r>
    </w:p>
    <w:p w14:paraId="79C4C185" w14:textId="56BF3591" w:rsidR="003031BB" w:rsidRDefault="00742FBC" w:rsidP="00D750B2">
      <w:pPr>
        <w:ind w:left="180"/>
      </w:pPr>
      <w:r w:rsidRPr="00463092">
        <w:rPr>
          <w:u w:val="single"/>
        </w:rPr>
        <w:t>Recruitment status:</w:t>
      </w:r>
      <w:r>
        <w:t xml:space="preserve"> </w:t>
      </w:r>
      <w:r w:rsidR="00D76496">
        <w:t>Active, not recruiting</w:t>
      </w:r>
    </w:p>
    <w:p w14:paraId="586AA270" w14:textId="773A7049" w:rsidR="001C3BCA" w:rsidRPr="00A00903" w:rsidRDefault="001C3BCA" w:rsidP="001C3BCA">
      <w:pPr>
        <w:ind w:left="180"/>
      </w:pPr>
      <w:r w:rsidRPr="001C3BCA">
        <w:rPr>
          <w:u w:val="single"/>
        </w:rPr>
        <w:t>Primary outcome</w:t>
      </w:r>
      <w:r w:rsidR="00742FBC" w:rsidRPr="001C3BCA">
        <w:rPr>
          <w:u w:val="single"/>
        </w:rPr>
        <w:t>s</w:t>
      </w:r>
      <w:r w:rsidR="00D76496" w:rsidRPr="001C3BCA">
        <w:rPr>
          <w:u w:val="single"/>
        </w:rPr>
        <w:t>:</w:t>
      </w:r>
      <w:r w:rsidR="00D76496">
        <w:t xml:space="preserve"> </w:t>
      </w:r>
      <w:r w:rsidRPr="00A00903">
        <w:t>Having a</w:t>
      </w:r>
      <w:r>
        <w:t xml:space="preserve"> hole-cover or water-sealed pan, </w:t>
      </w:r>
      <w:proofErr w:type="gramStart"/>
      <w:r w:rsidRPr="00A00903">
        <w:t>Having</w:t>
      </w:r>
      <w:proofErr w:type="gramEnd"/>
      <w:r w:rsidRPr="00A00903">
        <w:t xml:space="preserve"> a latrine </w:t>
      </w:r>
      <w:r>
        <w:t xml:space="preserve">door that locks from the inside, </w:t>
      </w:r>
      <w:r w:rsidRPr="00A00903">
        <w:t>Having a latrine d</w:t>
      </w:r>
      <w:r>
        <w:t xml:space="preserve">oor that locks from the outside, </w:t>
      </w:r>
      <w:r w:rsidRPr="00A00903">
        <w:t xml:space="preserve">Having a rotational cleaning system in place </w:t>
      </w:r>
    </w:p>
    <w:p w14:paraId="366592D5" w14:textId="0076DF69" w:rsidR="00742FBC" w:rsidRDefault="00742FBC" w:rsidP="00D750B2">
      <w:pPr>
        <w:ind w:left="180"/>
      </w:pPr>
    </w:p>
    <w:p w14:paraId="19D9D4BF" w14:textId="77777777" w:rsidR="001C3BCA" w:rsidRDefault="001C3BCA" w:rsidP="00942FA4">
      <w:pPr>
        <w:ind w:left="180"/>
      </w:pPr>
      <w:r w:rsidRPr="001C3BCA">
        <w:rPr>
          <w:u w:val="single"/>
        </w:rPr>
        <w:t>Secondary outcome</w:t>
      </w:r>
      <w:r w:rsidR="00D76496" w:rsidRPr="001C3BCA">
        <w:rPr>
          <w:u w:val="single"/>
        </w:rPr>
        <w:t>s</w:t>
      </w:r>
      <w:r w:rsidR="00742FBC" w:rsidRPr="001C3BCA">
        <w:rPr>
          <w:u w:val="single"/>
        </w:rPr>
        <w:t xml:space="preserve">: </w:t>
      </w:r>
      <w:r>
        <w:t>Willingness to pay, A</w:t>
      </w:r>
      <w:r w:rsidRPr="00A00903">
        <w:t>ttitudes towards sanitation</w:t>
      </w:r>
      <w:r>
        <w:t>,</w:t>
      </w:r>
      <w:r w:rsidRPr="00A00903">
        <w:t xml:space="preserve"> Financial pre</w:t>
      </w:r>
      <w:r>
        <w:t xml:space="preserve">paration for toilet improvement, </w:t>
      </w:r>
      <w:r w:rsidRPr="00A00903">
        <w:t>Partial construction progress towards toilet improvement</w:t>
      </w:r>
      <w:r>
        <w:t>,</w:t>
      </w:r>
      <w:r w:rsidRPr="00A00903">
        <w:t xml:space="preserve"> Cleaning rota initiated</w:t>
      </w:r>
      <w:r>
        <w:t xml:space="preserve">, </w:t>
      </w:r>
      <w:r w:rsidRPr="00A00903">
        <w:t xml:space="preserve">Peri-urban Healthy Toilet Index </w:t>
      </w:r>
    </w:p>
    <w:p w14:paraId="4C4CB9BA" w14:textId="77777777" w:rsidR="00A00903" w:rsidRDefault="00A00903" w:rsidP="00736909"/>
    <w:p w14:paraId="24B0AE24" w14:textId="29156F60" w:rsidR="004E4157" w:rsidRPr="00DA0297" w:rsidRDefault="004E4157" w:rsidP="00DA0297">
      <w:pPr>
        <w:pStyle w:val="Heading2"/>
      </w:pPr>
      <w:r w:rsidRPr="00DA0297">
        <w:t xml:space="preserve">3. Protocol Version: </w:t>
      </w:r>
    </w:p>
    <w:p w14:paraId="69D6262F" w14:textId="164BABCE" w:rsidR="00736909" w:rsidRDefault="00B21E19" w:rsidP="00736909">
      <w:r>
        <w:t>Issue Date: 27 December 2017</w:t>
      </w:r>
    </w:p>
    <w:p w14:paraId="69DB1F46" w14:textId="3146C03F" w:rsidR="00B21E19" w:rsidRDefault="00B21E19" w:rsidP="00736909">
      <w:r>
        <w:t>Protocol Version: 1</w:t>
      </w:r>
    </w:p>
    <w:p w14:paraId="3CCD7678" w14:textId="63C61435" w:rsidR="00B21E19" w:rsidRDefault="00B21E19" w:rsidP="00447403">
      <w:r>
        <w:t>Authors: JT</w:t>
      </w:r>
    </w:p>
    <w:p w14:paraId="6CAA1D54" w14:textId="77777777" w:rsidR="00B21E19" w:rsidRDefault="00B21E19" w:rsidP="00736909"/>
    <w:p w14:paraId="75EA9799" w14:textId="365E769D" w:rsidR="004E4157" w:rsidRPr="00DA0297" w:rsidRDefault="004E4157" w:rsidP="00DA0297">
      <w:pPr>
        <w:pStyle w:val="Heading2"/>
      </w:pPr>
      <w:r w:rsidRPr="00DA0297">
        <w:t>4. Funding:</w:t>
      </w:r>
    </w:p>
    <w:p w14:paraId="480E686C" w14:textId="212D78D9" w:rsidR="00B21E19" w:rsidRDefault="00981E70" w:rsidP="00736909">
      <w:r>
        <w:t xml:space="preserve">The trial is </w:t>
      </w:r>
      <w:r w:rsidR="000E0F8A">
        <w:t xml:space="preserve">directly </w:t>
      </w:r>
      <w:r>
        <w:t>funded by the SHARE consortium (Sanitation and Hygiene Applied Research for Equity)</w:t>
      </w:r>
      <w:r w:rsidR="000E0F8A">
        <w:t xml:space="preserve"> through the UK Department for International Development.</w:t>
      </w:r>
    </w:p>
    <w:p w14:paraId="700ABC79" w14:textId="77777777" w:rsidR="00B21E19" w:rsidRDefault="00B21E19" w:rsidP="00736909"/>
    <w:p w14:paraId="60F93C7A" w14:textId="32F51221" w:rsidR="004E4157" w:rsidRPr="00DA0297" w:rsidRDefault="004E4157" w:rsidP="00DA0297">
      <w:pPr>
        <w:pStyle w:val="Heading2"/>
      </w:pPr>
      <w:r w:rsidRPr="00DA0297">
        <w:t>5a. Roles and Responsibilities—contribut</w:t>
      </w:r>
      <w:r w:rsidR="00B66046" w:rsidRPr="00DA0297">
        <w:t>ions</w:t>
      </w:r>
      <w:r w:rsidRPr="00DA0297">
        <w:t>:</w:t>
      </w:r>
    </w:p>
    <w:p w14:paraId="6F08272D" w14:textId="21B268D1" w:rsidR="004E4157" w:rsidRDefault="00A35886" w:rsidP="003C6B9C">
      <w:r w:rsidRPr="003C6B9C">
        <w:t>J</w:t>
      </w:r>
      <w:r w:rsidR="003C6B9C" w:rsidRPr="003C6B9C">
        <w:t xml:space="preserve">ames </w:t>
      </w:r>
      <w:r w:rsidR="004C4821" w:rsidRPr="003C6B9C">
        <w:t>T</w:t>
      </w:r>
      <w:r w:rsidR="003C6B9C" w:rsidRPr="003C6B9C">
        <w:t>idwell</w:t>
      </w:r>
      <w:r w:rsidR="0028087D">
        <w:rPr>
          <w:vertAlign w:val="superscript"/>
        </w:rPr>
        <w:t>1</w:t>
      </w:r>
      <w:r w:rsidR="004C4821" w:rsidRPr="003C6B9C">
        <w:t xml:space="preserve"> [</w:t>
      </w:r>
      <w:r w:rsidR="00B66046" w:rsidRPr="003C6B9C">
        <w:t>ben.tidwell@lshtm.ac.uk</w:t>
      </w:r>
      <w:r w:rsidR="004C4821" w:rsidRPr="003C6B9C">
        <w:t>], R</w:t>
      </w:r>
      <w:r w:rsidR="003C6B9C" w:rsidRPr="003C6B9C">
        <w:t xml:space="preserve">obert </w:t>
      </w:r>
      <w:r w:rsidR="004C4821" w:rsidRPr="003C6B9C">
        <w:t>A</w:t>
      </w:r>
      <w:r w:rsidR="003C6B9C" w:rsidRPr="003C6B9C">
        <w:t>unger</w:t>
      </w:r>
      <w:r w:rsidR="0028087D">
        <w:rPr>
          <w:vertAlign w:val="superscript"/>
        </w:rPr>
        <w:t>1</w:t>
      </w:r>
      <w:r w:rsidR="004C4821" w:rsidRPr="003C6B9C">
        <w:t xml:space="preserve"> [</w:t>
      </w:r>
      <w:r w:rsidR="003F5C3F" w:rsidRPr="003C6B9C">
        <w:t>robert.aunger@lshtm.ac.uk</w:t>
      </w:r>
      <w:r w:rsidR="004C4821" w:rsidRPr="003C6B9C">
        <w:t>], V</w:t>
      </w:r>
      <w:r w:rsidR="003C6B9C" w:rsidRPr="003C6B9C">
        <w:t xml:space="preserve">al </w:t>
      </w:r>
      <w:r w:rsidR="004C4821" w:rsidRPr="003C6B9C">
        <w:t>C</w:t>
      </w:r>
      <w:r w:rsidR="003C6B9C" w:rsidRPr="003C6B9C">
        <w:t>urtis</w:t>
      </w:r>
      <w:r w:rsidR="0028087D">
        <w:rPr>
          <w:vertAlign w:val="superscript"/>
        </w:rPr>
        <w:t>1</w:t>
      </w:r>
      <w:r w:rsidR="004C4821" w:rsidRPr="003C6B9C">
        <w:t xml:space="preserve"> [</w:t>
      </w:r>
      <w:r w:rsidR="003C6B9C" w:rsidRPr="003C6B9C">
        <w:t>val.curtis@lshtm.ac.uk</w:t>
      </w:r>
      <w:r w:rsidR="004C4821" w:rsidRPr="003C6B9C">
        <w:t>], R</w:t>
      </w:r>
      <w:r w:rsidR="003C6B9C" w:rsidRPr="003C6B9C">
        <w:t>oma Chilengi</w:t>
      </w:r>
      <w:r w:rsidR="0028087D">
        <w:rPr>
          <w:vertAlign w:val="superscript"/>
        </w:rPr>
        <w:t>2</w:t>
      </w:r>
      <w:r w:rsidR="004C4821" w:rsidRPr="003C6B9C">
        <w:t xml:space="preserve"> [</w:t>
      </w:r>
      <w:r w:rsidR="003C6B9C" w:rsidRPr="003C6B9C">
        <w:t>roma.chilengi@cidrz.org</w:t>
      </w:r>
      <w:r w:rsidR="004C4821" w:rsidRPr="003C6B9C">
        <w:t>], J</w:t>
      </w:r>
      <w:r w:rsidR="003C6B9C" w:rsidRPr="003C6B9C">
        <w:t xml:space="preserve">enala </w:t>
      </w:r>
      <w:r w:rsidR="004C4821" w:rsidRPr="003C6B9C">
        <w:t>C</w:t>
      </w:r>
      <w:r w:rsidR="003C6B9C" w:rsidRPr="003C6B9C">
        <w:t>hipungu</w:t>
      </w:r>
      <w:r w:rsidR="0028087D">
        <w:rPr>
          <w:vertAlign w:val="superscript"/>
        </w:rPr>
        <w:t>2</w:t>
      </w:r>
      <w:r w:rsidR="004C4821" w:rsidRPr="003C6B9C">
        <w:t xml:space="preserve"> [</w:t>
      </w:r>
      <w:r w:rsidR="003C6B9C" w:rsidRPr="003C6B9C">
        <w:t>jenala.chipungu@cidrz.org</w:t>
      </w:r>
      <w:r w:rsidR="004C4821" w:rsidRPr="003C6B9C">
        <w:t>]</w:t>
      </w:r>
      <w:r w:rsidR="000C58FE">
        <w:t>, Samuel Bos</w:t>
      </w:r>
      <w:r w:rsidR="0050329F">
        <w:t>omprah</w:t>
      </w:r>
      <w:r w:rsidR="0050329F" w:rsidRPr="0050329F">
        <w:rPr>
          <w:vertAlign w:val="superscript"/>
        </w:rPr>
        <w:t>2,3</w:t>
      </w:r>
      <w:r w:rsidR="0050329F">
        <w:t xml:space="preserve"> [samuel.bosomprah@cidrz.org]</w:t>
      </w:r>
    </w:p>
    <w:p w14:paraId="00D73E51" w14:textId="77777777" w:rsidR="0028087D" w:rsidRDefault="0028087D" w:rsidP="003C6B9C"/>
    <w:p w14:paraId="773A7607" w14:textId="0982F4D6" w:rsidR="0028087D" w:rsidRDefault="00DE3AF5" w:rsidP="003C6B9C">
      <w:r>
        <w:rPr>
          <w:vertAlign w:val="superscript"/>
        </w:rPr>
        <w:t>1</w:t>
      </w:r>
      <w:r w:rsidR="0028087D">
        <w:t>London School of Hygiene and Tropical Medicine</w:t>
      </w:r>
    </w:p>
    <w:p w14:paraId="18CEDE03" w14:textId="3DC61057" w:rsidR="0028087D" w:rsidRDefault="000A7145" w:rsidP="003C6B9C">
      <w:r>
        <w:rPr>
          <w:vertAlign w:val="superscript"/>
        </w:rPr>
        <w:t>2</w:t>
      </w:r>
      <w:r w:rsidR="0028087D">
        <w:t>Center for Infectious</w:t>
      </w:r>
      <w:r>
        <w:t xml:space="preserve"> Disease</w:t>
      </w:r>
      <w:r w:rsidR="0028087D">
        <w:t xml:space="preserve"> Research in Zambia</w:t>
      </w:r>
    </w:p>
    <w:p w14:paraId="726DBF95" w14:textId="156E9ECA" w:rsidR="0050329F" w:rsidRDefault="0050329F" w:rsidP="003C6B9C">
      <w:r w:rsidRPr="0050329F">
        <w:rPr>
          <w:vertAlign w:val="superscript"/>
        </w:rPr>
        <w:t>3</w:t>
      </w:r>
      <w:r>
        <w:t>Department of Biostatistics, School of Public Health, University of Ghana, Accra, Ghana</w:t>
      </w:r>
    </w:p>
    <w:p w14:paraId="5C7E601F" w14:textId="77777777" w:rsidR="0028087D" w:rsidRDefault="0028087D" w:rsidP="003C6B9C"/>
    <w:p w14:paraId="07A19C54" w14:textId="794268A2" w:rsidR="004C4821" w:rsidRDefault="004C4821" w:rsidP="00447403">
      <w:r>
        <w:t xml:space="preserve">VC, RC, and RA conceived of the study.  </w:t>
      </w:r>
      <w:r w:rsidR="00A35886">
        <w:t xml:space="preserve">All authors </w:t>
      </w:r>
      <w:r w:rsidR="00447403">
        <w:t>participated in the design of this study</w:t>
      </w:r>
      <w:r w:rsidR="00A35886">
        <w:t xml:space="preserve">, and JT and JC helped with implementation.  RA and </w:t>
      </w:r>
      <w:r w:rsidR="00CB7780">
        <w:t xml:space="preserve">VC </w:t>
      </w:r>
      <w:r w:rsidR="00A35886">
        <w:t xml:space="preserve">are </w:t>
      </w:r>
      <w:r w:rsidR="007D1926">
        <w:t>grant holders</w:t>
      </w:r>
      <w:r w:rsidR="00A35886">
        <w:t xml:space="preserve">.  JT </w:t>
      </w:r>
      <w:r w:rsidR="000C58FE">
        <w:t xml:space="preserve">and SB </w:t>
      </w:r>
      <w:r w:rsidR="00A35886">
        <w:t>conducted the primary statistical analysis</w:t>
      </w:r>
      <w:r w:rsidR="000A7145">
        <w:t xml:space="preserve"> and </w:t>
      </w:r>
      <w:r w:rsidR="000C58FE">
        <w:t xml:space="preserve">JT </w:t>
      </w:r>
      <w:r w:rsidR="000A7145">
        <w:t xml:space="preserve">drafted the </w:t>
      </w:r>
      <w:r w:rsidR="007D42F4">
        <w:t xml:space="preserve">protocol and </w:t>
      </w:r>
      <w:r w:rsidR="000A7145">
        <w:t>manuscript</w:t>
      </w:r>
      <w:r w:rsidR="00A35886">
        <w:t>.  All authors contributed to the refinement of the study protocol and approved the final manuscript.</w:t>
      </w:r>
    </w:p>
    <w:p w14:paraId="38608B58" w14:textId="77777777" w:rsidR="00A35886" w:rsidRDefault="00A35886" w:rsidP="00A35886"/>
    <w:p w14:paraId="0C9D6A54" w14:textId="50EFD78B" w:rsidR="00A35886" w:rsidRPr="00DA0297" w:rsidRDefault="00A35886" w:rsidP="00DA0297">
      <w:pPr>
        <w:pStyle w:val="Heading2"/>
      </w:pPr>
      <w:r w:rsidRPr="00DA0297">
        <w:t xml:space="preserve">5b. </w:t>
      </w:r>
      <w:r w:rsidR="00B673D1" w:rsidRPr="00DA0297">
        <w:t xml:space="preserve">Roles and Responsibilities—sponsor contact information: </w:t>
      </w:r>
    </w:p>
    <w:p w14:paraId="587D1086" w14:textId="6FB6734E" w:rsidR="00B673D1" w:rsidRDefault="00B673D1" w:rsidP="007112E3">
      <w:r>
        <w:t xml:space="preserve">Trial sponsor: </w:t>
      </w:r>
      <w:r w:rsidR="00B154D6">
        <w:t>London School of Hygiene and Tropical Medicine</w:t>
      </w:r>
    </w:p>
    <w:p w14:paraId="7FD27BC7" w14:textId="53D69580" w:rsidR="00B673D1" w:rsidRDefault="00B673D1" w:rsidP="00A35886">
      <w:r>
        <w:t xml:space="preserve">Sponsor’s reference: </w:t>
      </w:r>
      <w:r w:rsidR="00B154D6">
        <w:t>FI0816115</w:t>
      </w:r>
    </w:p>
    <w:p w14:paraId="7DF21609" w14:textId="6A323FBE" w:rsidR="00B673D1" w:rsidRDefault="00B673D1" w:rsidP="00A35886">
      <w:r>
        <w:t xml:space="preserve">Contact name: </w:t>
      </w:r>
      <w:r w:rsidR="00B154D6">
        <w:t>Patricia Henley</w:t>
      </w:r>
    </w:p>
    <w:p w14:paraId="6DF32E9E" w14:textId="16E2EA7E" w:rsidR="00B673D1" w:rsidRDefault="00B673D1" w:rsidP="00A35886">
      <w:r>
        <w:t xml:space="preserve">Address: </w:t>
      </w:r>
      <w:r w:rsidR="00B154D6">
        <w:t>Keppel St, London WC1E 7HT</w:t>
      </w:r>
    </w:p>
    <w:p w14:paraId="25504748" w14:textId="43BA4393" w:rsidR="00B673D1" w:rsidRDefault="00B673D1" w:rsidP="00A35886">
      <w:r>
        <w:t xml:space="preserve">Telephone: </w:t>
      </w:r>
      <w:r w:rsidR="00B154D6">
        <w:t>+44 (0) 20 7636 8636</w:t>
      </w:r>
    </w:p>
    <w:p w14:paraId="796BF7FC" w14:textId="41DF981B" w:rsidR="00B673D1" w:rsidRDefault="00B673D1" w:rsidP="007112E3">
      <w:r>
        <w:t xml:space="preserve">Email: </w:t>
      </w:r>
      <w:hyperlink r:id="rId8" w:history="1">
        <w:r w:rsidR="00B154D6" w:rsidRPr="003A4E2A">
          <w:rPr>
            <w:rStyle w:val="Hyperlink"/>
          </w:rPr>
          <w:t>patricia.henley@lshtm.ac.uk</w:t>
        </w:r>
      </w:hyperlink>
      <w:r w:rsidR="00B154D6">
        <w:t xml:space="preserve"> </w:t>
      </w:r>
    </w:p>
    <w:p w14:paraId="51286243" w14:textId="77777777" w:rsidR="00B154D6" w:rsidRDefault="00B154D6" w:rsidP="00A35886"/>
    <w:p w14:paraId="154E76FD" w14:textId="0751A272" w:rsidR="00B154D6" w:rsidRPr="00DA0297" w:rsidRDefault="00944A9F" w:rsidP="00DA0297">
      <w:pPr>
        <w:pStyle w:val="Heading2"/>
      </w:pPr>
      <w:r w:rsidRPr="00DA0297">
        <w:t>5c. Roles and Responsibilities—sponsor and funder:</w:t>
      </w:r>
    </w:p>
    <w:p w14:paraId="620C276E" w14:textId="23E1E2DB" w:rsidR="00944A9F" w:rsidRDefault="00944A9F" w:rsidP="00944A9F">
      <w:r>
        <w:t>Neither the funding source nor the sponsor had any role in the design of this study and will not have any role in its execution, data analysis and interpretation, or the decision to submit results.</w:t>
      </w:r>
    </w:p>
    <w:p w14:paraId="6B764CD7" w14:textId="77777777" w:rsidR="00944A9F" w:rsidRDefault="00944A9F" w:rsidP="00944A9F"/>
    <w:p w14:paraId="48CB7783" w14:textId="73B9DDBB" w:rsidR="00C82507" w:rsidRPr="00DA0297" w:rsidRDefault="00C82507" w:rsidP="00DA0297">
      <w:pPr>
        <w:pStyle w:val="Heading2"/>
      </w:pPr>
      <w:r w:rsidRPr="00D82921">
        <w:t>5d. Roles and Responsibilities—committees:</w:t>
      </w:r>
      <w:r w:rsidRPr="00DA0297">
        <w:t xml:space="preserve"> </w:t>
      </w:r>
    </w:p>
    <w:p w14:paraId="6251B5D7" w14:textId="77777777" w:rsidR="00C82507" w:rsidRDefault="00C82507" w:rsidP="00944A9F"/>
    <w:p w14:paraId="1A3EC7BE" w14:textId="3D3F9C9D" w:rsidR="005B0C0A" w:rsidRDefault="005B0C0A" w:rsidP="00747478">
      <w:r>
        <w:t>Trial Management Committee</w:t>
      </w:r>
      <w:r w:rsidR="00AF24C4">
        <w:t xml:space="preserve">: </w:t>
      </w:r>
      <w:r>
        <w:t xml:space="preserve">Robert Aunger, Roma Chilengi, </w:t>
      </w:r>
      <w:r w:rsidR="00747478">
        <w:t xml:space="preserve">Val Curtis, </w:t>
      </w:r>
      <w:r>
        <w:t>James Tidwell, Jenala Chipungu</w:t>
      </w:r>
    </w:p>
    <w:p w14:paraId="5BF48A4A" w14:textId="0C9CAA47" w:rsidR="005B0C0A" w:rsidRDefault="003B6D85" w:rsidP="00747478">
      <w:r>
        <w:t xml:space="preserve">Responsibilities: Study planning, </w:t>
      </w:r>
      <w:r w:rsidR="00747478">
        <w:t xml:space="preserve">protocol approval, </w:t>
      </w:r>
      <w:r>
        <w:t>b</w:t>
      </w:r>
      <w:r w:rsidR="00747478">
        <w:t>udget administration, ensure adequate institutional review board/ethics oversight, randomization, reviewing study progress, d</w:t>
      </w:r>
      <w:r w:rsidR="007A5A2D">
        <w:t xml:space="preserve">ata </w:t>
      </w:r>
      <w:r>
        <w:t xml:space="preserve">verification, </w:t>
      </w:r>
      <w:r w:rsidR="00747478">
        <w:t>and publication of study reports and papers.</w:t>
      </w:r>
    </w:p>
    <w:p w14:paraId="416E4F8D" w14:textId="77777777" w:rsidR="00AF24C4" w:rsidRDefault="00AF24C4" w:rsidP="00944A9F"/>
    <w:p w14:paraId="3FEE9F00" w14:textId="77777777" w:rsidR="00AF24C4" w:rsidRDefault="00AF24C4" w:rsidP="00944A9F"/>
    <w:p w14:paraId="353D1F48" w14:textId="16D9DD72" w:rsidR="005B0C0A" w:rsidRDefault="005B0C0A" w:rsidP="007A5A2D">
      <w:r>
        <w:t>Study Coordination Centre</w:t>
      </w:r>
      <w:r w:rsidR="00AF24C4">
        <w:t xml:space="preserve">: </w:t>
      </w:r>
      <w:r>
        <w:t xml:space="preserve">Joyce Chinyama Chilekwa, Jenala Chipungu, </w:t>
      </w:r>
      <w:r w:rsidR="00BE79F8">
        <w:t>James Tidwell</w:t>
      </w:r>
    </w:p>
    <w:p w14:paraId="3F111F9A" w14:textId="5DE0E504" w:rsidR="007A5A2D" w:rsidRDefault="007A5A2D" w:rsidP="003B6D85">
      <w:r>
        <w:t xml:space="preserve">Responsibilities: </w:t>
      </w:r>
      <w:r w:rsidR="003B6D85">
        <w:t>Day-to-day</w:t>
      </w:r>
      <w:r>
        <w:t xml:space="preserve"> study </w:t>
      </w:r>
      <w:r w:rsidR="003B6D85">
        <w:t>management</w:t>
      </w:r>
      <w:r>
        <w:t xml:space="preserve">, </w:t>
      </w:r>
      <w:r w:rsidR="00747478">
        <w:t xml:space="preserve">recruitment of participants, </w:t>
      </w:r>
      <w:r>
        <w:t>collect</w:t>
      </w:r>
      <w:r w:rsidR="00747478">
        <w:t>ion and storage of</w:t>
      </w:r>
      <w:r>
        <w:t xml:space="preserve"> consent forms</w:t>
      </w:r>
      <w:r w:rsidR="003B6D85">
        <w:t xml:space="preserve"> and data, </w:t>
      </w:r>
      <w:r w:rsidR="00747478">
        <w:t xml:space="preserve">and </w:t>
      </w:r>
      <w:r w:rsidR="003B6D85">
        <w:t>monitoring adverse events</w:t>
      </w:r>
      <w:r w:rsidR="00747478">
        <w:t>.</w:t>
      </w:r>
    </w:p>
    <w:p w14:paraId="6ABD1B77" w14:textId="77777777" w:rsidR="005B0C0A" w:rsidRDefault="005B0C0A" w:rsidP="00944A9F"/>
    <w:p w14:paraId="3B35589D" w14:textId="2B8134F8" w:rsidR="000863E8" w:rsidRDefault="005B0C0A" w:rsidP="007A5A2D">
      <w:r>
        <w:t>Data manager</w:t>
      </w:r>
      <w:r w:rsidR="007A5A2D">
        <w:t xml:space="preserve">: </w:t>
      </w:r>
      <w:r>
        <w:t xml:space="preserve">Jacob </w:t>
      </w:r>
      <w:r w:rsidR="00AF24C4">
        <w:t>Mutale</w:t>
      </w:r>
    </w:p>
    <w:p w14:paraId="50F60989" w14:textId="58D290F4" w:rsidR="007A5A2D" w:rsidRDefault="007A5A2D" w:rsidP="00944A9F">
      <w:r>
        <w:t>Responsibilities: Maintenance of trial IT systems and data collection devices</w:t>
      </w:r>
    </w:p>
    <w:p w14:paraId="09D8AF87" w14:textId="77777777" w:rsidR="007A5A2D" w:rsidRDefault="007A5A2D" w:rsidP="00944A9F"/>
    <w:p w14:paraId="18DCA301" w14:textId="2D0506DC" w:rsidR="00944A9F" w:rsidRPr="00DA0297" w:rsidRDefault="00C82507" w:rsidP="00DA0297">
      <w:pPr>
        <w:pStyle w:val="Heading2"/>
      </w:pPr>
      <w:r w:rsidRPr="00DA0297">
        <w:t xml:space="preserve">6a. Introduction—background and rationale: </w:t>
      </w:r>
    </w:p>
    <w:p w14:paraId="34B27AF4" w14:textId="27BFD5CF" w:rsidR="000258A9" w:rsidRDefault="000258A9" w:rsidP="000E479D"/>
    <w:p w14:paraId="057A3B8C" w14:textId="0E218C32" w:rsidR="00F57A22" w:rsidRPr="00F57A22" w:rsidRDefault="00F57A22" w:rsidP="00F57A22">
      <w:pPr>
        <w:ind w:left="720"/>
        <w:rPr>
          <w:u w:val="single"/>
        </w:rPr>
      </w:pPr>
      <w:r w:rsidRPr="00F57A22">
        <w:rPr>
          <w:u w:val="single"/>
        </w:rPr>
        <w:t>Background</w:t>
      </w:r>
    </w:p>
    <w:p w14:paraId="7C7B7837" w14:textId="77777777" w:rsidR="00F57A22" w:rsidRDefault="00F57A22" w:rsidP="000E479D"/>
    <w:p w14:paraId="0B196B97" w14:textId="45BB7793" w:rsidR="001937EA" w:rsidRDefault="00E55E61" w:rsidP="00571E4A">
      <w:r w:rsidRPr="00E55E61">
        <w:t xml:space="preserve">Rapid expansion of informal urban settlements, where health outcomes are worse than rural or planned urban areas, presents a major public health challenge </w:t>
      </w:r>
      <w:r w:rsidR="000E479D">
        <w:fldChar w:fldCharType="begin"/>
      </w:r>
      <w:r w:rsidR="000E479D">
        <w:instrText xml:space="preserve"> ADDIN EN.CITE &lt;EndNote&gt;&lt;Cite&gt;&lt;Author&gt;Ezeh&lt;/Author&gt;&lt;Year&gt;2017&lt;/Year&gt;&lt;RecNum&gt;3576&lt;/RecNum&gt;&lt;DisplayText&gt;[1]&lt;/DisplayText&gt;&lt;record&gt;&lt;rec-number&gt;3576&lt;/rec-number&gt;&lt;foreign-keys&gt;&lt;key app="EN" db-id="0vxr2r996pwxafevvzxvxza1rta0rfpd0wwa" timestamp="1511267628"&gt;3576&lt;/key&gt;&lt;/foreign-keys&gt;&lt;ref-type name="Journal Article"&gt;17&lt;/ref-type&gt;&lt;contributors&gt;&lt;authors&gt;&lt;author&gt;Ezeh, Alex&lt;/author&gt;&lt;author&gt;Oyebode, Oyinlola&lt;/author&gt;&lt;author&gt;Satterthwaite, David&lt;/author&gt;&lt;author&gt;Chen, Yen-Fu&lt;/author&gt;&lt;author&gt;Ndugwa, Robert&lt;/author&gt;&lt;author&gt;Sartori, Jo&lt;/author&gt;&lt;author&gt;Mberu, Blessing&lt;/author&gt;&lt;author&gt;Melendez-Torres, GJ&lt;/author&gt;&lt;author&gt;Haregu, Tilahun&lt;/author&gt;&lt;author&gt;Watson, Samuel I&lt;/author&gt;&lt;/authors&gt;&lt;/contributors&gt;&lt;titles&gt;&lt;title&gt;The history, geography, and sociology of slums and the health problems of people who live in slums&lt;/title&gt;&lt;secondary-title&gt;The lancet&lt;/secondary-title&gt;&lt;/titles&gt;&lt;periodical&gt;&lt;full-title&gt;The Lancet&lt;/full-title&gt;&lt;/periodical&gt;&lt;pages&gt;547-558&lt;/pages&gt;&lt;volume&gt;389&lt;/volume&gt;&lt;number&gt;10068&lt;/number&gt;&lt;dates&gt;&lt;year&gt;2017&lt;/year&gt;&lt;/dates&gt;&lt;isbn&gt;0140-6736&lt;/isbn&gt;&lt;urls&gt;&lt;/urls&gt;&lt;/record&gt;&lt;/Cite&gt;&lt;/EndNote&gt;</w:instrText>
      </w:r>
      <w:r w:rsidR="000E479D">
        <w:fldChar w:fldCharType="separate"/>
      </w:r>
      <w:r w:rsidR="000E479D">
        <w:rPr>
          <w:noProof/>
        </w:rPr>
        <w:t>[1]</w:t>
      </w:r>
      <w:r w:rsidR="000E479D">
        <w:fldChar w:fldCharType="end"/>
      </w:r>
      <w:r w:rsidRPr="00E55E61">
        <w:t xml:space="preserve">.  The population in these peri-urban areas (PUAs) is expected to more than double to 2 billion people by 2035 </w:t>
      </w:r>
      <w:r w:rsidR="000E479D">
        <w:fldChar w:fldCharType="begin"/>
      </w:r>
      <w:r w:rsidR="000E479D">
        <w:instrText xml:space="preserve"> ADDIN EN.CITE &lt;EndNote&gt;&lt;Cite&gt;&lt;Author&gt;Ezeh&lt;/Author&gt;&lt;Year&gt;2017&lt;/Year&gt;&lt;RecNum&gt;3576&lt;/RecNum&gt;&lt;DisplayText&gt;[1]&lt;/DisplayText&gt;&lt;record&gt;&lt;rec-number&gt;3576&lt;/rec-number&gt;&lt;foreign-keys&gt;&lt;key app="EN" db-id="0vxr2r996pwxafevvzxvxza1rta0rfpd0wwa" timestamp="1511267628"&gt;3576&lt;/key&gt;&lt;/foreign-keys&gt;&lt;ref-type name="Journal Article"&gt;17&lt;/ref-type&gt;&lt;contributors&gt;&lt;authors&gt;&lt;author&gt;Ezeh, Alex&lt;/author&gt;&lt;author&gt;Oyebode, Oyinlola&lt;/author&gt;&lt;author&gt;Satterthwaite, David&lt;/author&gt;&lt;author&gt;Chen, Yen-Fu&lt;/author&gt;&lt;author&gt;Ndugwa, Robert&lt;/author&gt;&lt;author&gt;Sartori, Jo&lt;/author&gt;&lt;author&gt;Mberu, Blessing&lt;/author&gt;&lt;author&gt;Melendez-Torres, GJ&lt;/author&gt;&lt;author&gt;Haregu, Tilahun&lt;/author&gt;&lt;author&gt;Watson, Samuel I&lt;/author&gt;&lt;/authors&gt;&lt;/contributors&gt;&lt;titles&gt;&lt;title&gt;The history, geography, and sociology of slums and the health problems of people who live in slums&lt;/title&gt;&lt;secondary-title&gt;The lancet&lt;/secondary-title&gt;&lt;/titles&gt;&lt;periodical&gt;&lt;full-title&gt;The Lancet&lt;/full-title&gt;&lt;/periodical&gt;&lt;pages&gt;547-558&lt;/pages&gt;&lt;volume&gt;389&lt;/volume&gt;&lt;number&gt;10068&lt;/number&gt;&lt;dates&gt;&lt;year&gt;2017&lt;/year&gt;&lt;/dates&gt;&lt;isbn&gt;0140-6736&lt;/isbn&gt;&lt;urls&gt;&lt;/urls&gt;&lt;/record&gt;&lt;/Cite&gt;&lt;/EndNote&gt;</w:instrText>
      </w:r>
      <w:r w:rsidR="000E479D">
        <w:fldChar w:fldCharType="separate"/>
      </w:r>
      <w:r w:rsidR="000E479D">
        <w:rPr>
          <w:noProof/>
        </w:rPr>
        <w:t>[1]</w:t>
      </w:r>
      <w:r w:rsidR="000E479D">
        <w:fldChar w:fldCharType="end"/>
      </w:r>
      <w:r w:rsidRPr="00E55E61">
        <w:t xml:space="preserve">.  However, rates of improved urban sanitation have only increased from 79% in 1990 to 82% in 2015, while shared sanitation has </w:t>
      </w:r>
      <w:r w:rsidR="001937EA">
        <w:t xml:space="preserve">also </w:t>
      </w:r>
      <w:r w:rsidRPr="00E55E61">
        <w:t xml:space="preserve">increased from 7% to 10% </w:t>
      </w:r>
      <w:r w:rsidR="000E479D">
        <w:fldChar w:fldCharType="begin"/>
      </w:r>
      <w:r w:rsidR="000E479D">
        <w:instrText xml:space="preserve"> ADDIN EN.CITE &lt;EndNote&gt;&lt;Cite&gt;&lt;Author&gt;Evans&lt;/Author&gt;&lt;Year&gt;2017&lt;/Year&gt;&lt;RecNum&gt;3588&lt;/RecNum&gt;&lt;DisplayText&gt;[2]&lt;/DisplayText&gt;&lt;record&gt;&lt;rec-number&gt;3588&lt;/rec-number&gt;&lt;foreign-keys&gt;&lt;key app="EN" db-id="0vxr2r996pwxafevvzxvxza1rta0rfpd0wwa" timestamp="1515693010"&gt;3588&lt;/key&gt;&lt;/foreign-keys&gt;&lt;ref-type name="Generic"&gt;13&lt;/ref-type&gt;&lt;contributors&gt;&lt;authors&gt;&lt;author&gt;Evans, Barbara&lt;/author&gt;&lt;author&gt;Hueso, Andrés&lt;/author&gt;&lt;author&gt;Johnston, Richard&lt;/author&gt;&lt;author&gt;Norman, Guy&lt;/author&gt;&lt;author&gt;Pérez, Eddy&lt;/author&gt;&lt;author&gt;Slaymaker, Tom&lt;/author&gt;&lt;author&gt;Trémolet, Sophie&lt;/author&gt;&lt;/authors&gt;&lt;/contributors&gt;&lt;titles&gt;&lt;title&gt;Limited services? The role of shared sanitation in the 2030 Agenda for Sustainable Development&lt;/title&gt;&lt;/titles&gt;&lt;dates&gt;&lt;year&gt;2017&lt;/year&gt;&lt;/dates&gt;&lt;publisher&gt;IWA Publishing&lt;/publisher&gt;&lt;isbn&gt;2043-9083&lt;/isbn&gt;&lt;urls&gt;&lt;/urls&gt;&lt;/record&gt;&lt;/Cite&gt;&lt;/EndNote&gt;</w:instrText>
      </w:r>
      <w:r w:rsidR="000E479D">
        <w:fldChar w:fldCharType="separate"/>
      </w:r>
      <w:r w:rsidR="000E479D">
        <w:rPr>
          <w:noProof/>
        </w:rPr>
        <w:t>[2]</w:t>
      </w:r>
      <w:r w:rsidR="000E479D">
        <w:fldChar w:fldCharType="end"/>
      </w:r>
      <w:r w:rsidRPr="00E55E61">
        <w:t xml:space="preserve">.  It has been argued that high-quality shared sanitation should meet the criteria for the Sustainable Development Goal for sanitation, “access to safely managed sanitation for all,” but much work remains to determine how to achieve that standard </w:t>
      </w:r>
      <w:r w:rsidR="000E479D">
        <w:fldChar w:fldCharType="begin"/>
      </w:r>
      <w:r w:rsidR="000E479D">
        <w:instrText xml:space="preserve"> ADDIN EN.CITE &lt;EndNote&gt;&lt;Cite&gt;&lt;Author&gt;Evans&lt;/Author&gt;&lt;Year&gt;2017&lt;/Year&gt;&lt;RecNum&gt;3588&lt;/RecNum&gt;&lt;DisplayText&gt;[2]&lt;/DisplayText&gt;&lt;record&gt;&lt;rec-number&gt;3588&lt;/rec-number&gt;&lt;foreign-keys&gt;&lt;key app="EN" db-id="0vxr2r996pwxafevvzxvxza1rta0rfpd0wwa" timestamp="1515693010"&gt;3588&lt;/key&gt;&lt;/foreign-keys&gt;&lt;ref-type name="Generic"&gt;13&lt;/ref-type&gt;&lt;contributors&gt;&lt;authors&gt;&lt;author&gt;Evans, Barbara&lt;/author&gt;&lt;author&gt;Hueso, Andrés&lt;/author&gt;&lt;author&gt;Johnston, Richard&lt;/author&gt;&lt;author&gt;Norman, Guy&lt;/author&gt;&lt;author&gt;Pérez, Eddy&lt;/author&gt;&lt;author&gt;Slaymaker, Tom&lt;/author&gt;&lt;author&gt;Trémolet, Sophie&lt;/author&gt;&lt;/authors&gt;&lt;/contributors&gt;&lt;titles&gt;&lt;title&gt;Limited services? The role of shared sanitation in the 2030 Agenda for Sustainable Development&lt;/title&gt;&lt;/titles&gt;&lt;dates&gt;&lt;year&gt;2017&lt;/year&gt;&lt;/dates&gt;&lt;publisher&gt;IWA Publishing&lt;/publisher&gt;&lt;isbn&gt;2043-9083&lt;/isbn&gt;&lt;urls&gt;&lt;/urls&gt;&lt;/record&gt;&lt;/Cite&gt;&lt;/EndNote&gt;</w:instrText>
      </w:r>
      <w:r w:rsidR="000E479D">
        <w:fldChar w:fldCharType="separate"/>
      </w:r>
      <w:r w:rsidR="000E479D">
        <w:rPr>
          <w:noProof/>
        </w:rPr>
        <w:t>[2]</w:t>
      </w:r>
      <w:r w:rsidR="000E479D">
        <w:fldChar w:fldCharType="end"/>
      </w:r>
      <w:r w:rsidRPr="00E55E61">
        <w:t xml:space="preserve">.  </w:t>
      </w:r>
    </w:p>
    <w:p w14:paraId="7B7B25BA" w14:textId="77777777" w:rsidR="00571E4A" w:rsidRDefault="00571E4A" w:rsidP="00571E4A"/>
    <w:p w14:paraId="448CAB47" w14:textId="20A52B4E" w:rsidR="00E55E61" w:rsidRPr="00E55E61" w:rsidRDefault="001937EA" w:rsidP="00571E4A">
      <w:r>
        <w:t>There is little evidence for the public health implications of shared sanitation</w:t>
      </w:r>
      <w:r w:rsidR="00E057B3">
        <w:t xml:space="preserve"> quality</w:t>
      </w:r>
      <w:r w:rsidR="005135AC">
        <w:t xml:space="preserve"> </w:t>
      </w:r>
      <w:r w:rsidR="00E057B3">
        <w:fldChar w:fldCharType="begin">
          <w:fldData xml:space="preserve">PEVuZE5vdGU+PENpdGU+PEF1dGhvcj5IZWlqbmVuPC9BdXRob3I+PFllYXI+MjAxNDwvWWVhcj48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</w:fldData>
        </w:fldChar>
      </w:r>
      <w:r w:rsidR="00E057B3">
        <w:instrText xml:space="preserve"> ADDIN EN.CITE </w:instrText>
      </w:r>
      <w:r w:rsidR="00E057B3">
        <w:fldChar w:fldCharType="begin">
          <w:fldData xml:space="preserve">PEVuZE5vdGU+PENpdGU+PEF1dGhvcj5IZWlqbmVuPC9BdXRob3I+PFllYXI+MjAxNDwvWWVhcj48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</w:fldData>
        </w:fldChar>
      </w:r>
      <w:r w:rsidR="00E057B3">
        <w:instrText xml:space="preserve"> ADDIN EN.CITE.DATA </w:instrText>
      </w:r>
      <w:r w:rsidR="00E057B3">
        <w:fldChar w:fldCharType="end"/>
      </w:r>
      <w:r w:rsidR="00E057B3">
        <w:fldChar w:fldCharType="separate"/>
      </w:r>
      <w:r w:rsidR="00E057B3">
        <w:rPr>
          <w:noProof/>
        </w:rPr>
        <w:t>[3]</w:t>
      </w:r>
      <w:r w:rsidR="00E057B3">
        <w:fldChar w:fldCharType="end"/>
      </w:r>
      <w:r>
        <w:t xml:space="preserve">.  </w:t>
      </w:r>
      <w:r w:rsidR="00D72822">
        <w:t>Some studies suggest that a</w:t>
      </w:r>
      <w:r w:rsidRPr="00F57A22">
        <w:t xml:space="preserve">s the number of users of a toilet increases, the structural quality increases </w:t>
      </w:r>
      <w:r w:rsidRPr="00F57A22">
        <w:fldChar w:fldCharType="begin"/>
      </w:r>
      <w:r w:rsidR="00E057B3">
        <w:instrText xml:space="preserve"> ADDIN EN.CITE &lt;EndNote&gt;&lt;Cite&gt;&lt;Author&gt;Jenkins&lt;/Author&gt;&lt;Year&gt;2014&lt;/Year&gt;&lt;RecNum&gt;2372&lt;/RecNum&gt;&lt;DisplayText&gt;[4]&lt;/DisplayText&gt;&lt;record&gt;&lt;rec-number&gt;2372&lt;/rec-number&gt;&lt;foreign-keys&gt;&lt;key app="EN" db-id="0vxr2r996pwxafevvzxvxza1rta0rfpd0wwa" timestamp="1464248808"&gt;2372&lt;/key&gt;&lt;key app="ENWeb" db-id=""&gt;0&lt;/key&gt;&lt;/foreign-keys&gt;&lt;ref-type name="Journal Article"&gt;17&lt;/ref-type&gt;&lt;contributors&gt;&lt;authors&gt;&lt;author&gt;Jenkins, M. W.&lt;/author&gt;&lt;author&gt;Cumming, O.&lt;/author&gt;&lt;author&gt;Scott, B.&lt;/author&gt;&lt;author&gt;Cairncross, S.&lt;/author&gt;&lt;/authors&gt;&lt;/contributors&gt;&lt;titles&gt;&lt;title&gt;Beyond ‘improved’ towards ‘safe and sustainable’ urban sanitation: assessing the design, management and functionality of sanitation in poor communities of Dar es Salaam, Tanzania&lt;/title&gt;&lt;secondary-title&gt;Journal of Water, Sanitation and Hygiene for Development&lt;/secondary-title&gt;&lt;/titles&gt;&lt;periodical&gt;&lt;full-title&gt;Journal of Water, Sanitation and Hygiene for Development&lt;/full-title&gt;&lt;/periodical&gt;&lt;pages&gt;131&lt;/pages&gt;&lt;volume&gt;4&lt;/volume&gt;&lt;number&gt;1&lt;/number&gt;&lt;dates&gt;&lt;year&gt;2014&lt;/year&gt;&lt;/dates&gt;&lt;isbn&gt;2043-9083&lt;/isbn&gt;&lt;urls&gt;&lt;/urls&gt;&lt;electronic-resource-num&gt;10.2166/washdev.2013.180&lt;/electronic-resource-num&gt;&lt;/record&gt;&lt;/Cite&gt;&lt;/EndNote&gt;</w:instrText>
      </w:r>
      <w:r w:rsidRPr="00F57A22">
        <w:fldChar w:fldCharType="separate"/>
      </w:r>
      <w:r w:rsidR="00E057B3">
        <w:rPr>
          <w:noProof/>
        </w:rPr>
        <w:t>[4]</w:t>
      </w:r>
      <w:r w:rsidRPr="00F57A22">
        <w:fldChar w:fldCharType="end"/>
      </w:r>
      <w:r w:rsidRPr="00F57A22">
        <w:t xml:space="preserve">, but cleanliness decreases </w:t>
      </w:r>
      <w:r w:rsidRPr="00F57A22">
        <w:fldChar w:fldCharType="begin">
          <w:fldData xml:space="preserve">PEVuZE5vdGU+PENpdGU+PEF1dGhvcj5FeGxleTwvQXV0aG9yPjxZZWFyPjIwMTU8L1llYXI+PFJl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=
</w:fldData>
        </w:fldChar>
      </w:r>
      <w:r w:rsidR="00E057B3">
        <w:instrText xml:space="preserve"> ADDIN EN.CITE </w:instrText>
      </w:r>
      <w:r w:rsidR="00E057B3">
        <w:fldChar w:fldCharType="begin">
          <w:fldData xml:space="preserve">PEVuZE5vdGU+PENpdGU+PEF1dGhvcj5FeGxleTwvQXV0aG9yPjxZZWFyPjIwMTU8L1llYXI+PFJl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=
</w:fldData>
        </w:fldChar>
      </w:r>
      <w:r w:rsidR="00E057B3">
        <w:instrText xml:space="preserve"> ADDIN EN.CITE.DATA </w:instrText>
      </w:r>
      <w:r w:rsidR="00E057B3">
        <w:fldChar w:fldCharType="end"/>
      </w:r>
      <w:r w:rsidRPr="00F57A22">
        <w:fldChar w:fldCharType="separate"/>
      </w:r>
      <w:r w:rsidR="00E057B3">
        <w:rPr>
          <w:noProof/>
        </w:rPr>
        <w:t>[3, 5, 6]</w:t>
      </w:r>
      <w:r w:rsidRPr="00F57A22">
        <w:fldChar w:fldCharType="end"/>
      </w:r>
      <w:r w:rsidRPr="00F57A22">
        <w:t xml:space="preserve">, which is a key public health concern </w:t>
      </w:r>
      <w:r w:rsidRPr="00F57A22">
        <w:fldChar w:fldCharType="begin"/>
      </w:r>
      <w:r w:rsidR="00E057B3">
        <w:instrText xml:space="preserve"> ADDIN EN.CITE &lt;EndNote&gt;&lt;Cite&gt;&lt;Author&gt;Tumwebaze&lt;/Author&gt;&lt;Year&gt;2014&lt;/Year&gt;&lt;RecNum&gt;2929&lt;/RecNum&gt;&lt;DisplayText&gt;[7]&lt;/DisplayText&gt;&lt;record&gt;&lt;rec-number&gt;2929&lt;/rec-number&gt;&lt;foreign-keys&gt;&lt;key app="EN" db-id="0vxr2r996pwxafevvzxvxza1rta0rfpd0wwa" timestamp="1483976998"&gt;2929&lt;/key&gt;&lt;/foreign-keys&gt;&lt;ref-type name="Journal Article"&gt;17&lt;/ref-type&gt;&lt;contributors&gt;&lt;authors&gt;&lt;author&gt;Tumwebaze, Innocent K.&lt;/author&gt;&lt;author&gt;Mosler, Hans-Joachim&lt;/author&gt;&lt;/authors&gt;&lt;/contributors&gt;&lt;titles&gt;&lt;title&gt;Shared toilet users’ collective cleaning and determinant factors in Kampala slums, Uganda&lt;/title&gt;&lt;secondary-title&gt;BMC Public Health&lt;/secondary-title&gt;&lt;/titles&gt;&lt;periodical&gt;&lt;full-title&gt;BMC Public Health&lt;/full-title&gt;&lt;/periodical&gt;&lt;pages&gt;1260&lt;/pages&gt;&lt;volume&gt;14&lt;/volume&gt;&lt;number&gt;1&lt;/number&gt;&lt;dates&gt;&lt;year&gt;2014&lt;/year&gt;&lt;pub-dates&gt;&lt;date&gt;2014//&lt;/date&gt;&lt;/pub-dates&gt;&lt;/dates&gt;&lt;isbn&gt;1471-2458&lt;/isbn&gt;&lt;urls&gt;&lt;related-urls&gt;&lt;url&gt;http://dx.doi.org/10.1186/1471-2458-14-1260&lt;/url&gt;&lt;/related-urls&gt;&lt;/urls&gt;&lt;electronic-resource-num&gt;10.1186/1471-2458-14-1260&lt;/electronic-resource-num&gt;&lt;/record&gt;&lt;/Cite&gt;&lt;/EndNote&gt;</w:instrText>
      </w:r>
      <w:r w:rsidRPr="00F57A22">
        <w:fldChar w:fldCharType="separate"/>
      </w:r>
      <w:r w:rsidR="00E057B3">
        <w:rPr>
          <w:noProof/>
        </w:rPr>
        <w:t>[7]</w:t>
      </w:r>
      <w:r w:rsidRPr="00F57A22">
        <w:fldChar w:fldCharType="end"/>
      </w:r>
      <w:r w:rsidRPr="00F57A22">
        <w:t xml:space="preserve">.  </w:t>
      </w:r>
      <w:r w:rsidR="005135AC">
        <w:t>S</w:t>
      </w:r>
      <w:r>
        <w:t xml:space="preserve">ome kinds of shared sanitation may have no more fecal contamination than </w:t>
      </w:r>
      <w:r w:rsidR="005135AC">
        <w:t xml:space="preserve">improved latrines used by </w:t>
      </w:r>
      <w:r>
        <w:t xml:space="preserve">individual </w:t>
      </w:r>
      <w:r w:rsidR="005135AC">
        <w:t xml:space="preserve">households </w:t>
      </w:r>
      <w:r w:rsidR="00E057B3">
        <w:fldChar w:fldCharType="begin"/>
      </w:r>
      <w:r w:rsidR="00E057B3">
        <w:instrText xml:space="preserve"> ADDIN EN.CITE &lt;EndNote&gt;&lt;Cite&gt;&lt;Author&gt;Exley&lt;/Author&gt;&lt;Year&gt;2015&lt;/Year&gt;&lt;RecNum&gt;1983&lt;/RecNum&gt;&lt;DisplayText&gt;[5]&lt;/DisplayText&gt;&lt;record&gt;&lt;rec-number&gt;1983&lt;/rec-number&gt;&lt;foreign-keys&gt;&lt;key app="EN" db-id="0vxr2r996pwxafevvzxvxza1rta0rfpd0wwa" timestamp="1463332556"&gt;1983&lt;/key&gt;&lt;/foreign-keys&gt;&lt;ref-type name="Journal Article"&gt;17&lt;/ref-type&gt;&lt;contributors&gt;&lt;authors&gt;&lt;author&gt;Exley, Josephine L. R.&lt;/author&gt;&lt;author&gt;Liseka, Bernard&lt;/author&gt;&lt;author&gt;Cumming, Oliver&lt;/author&gt;&lt;author&gt;Ensink, Jeroen H. J.&lt;/author&gt;&lt;/authors&gt;&lt;/contributors&gt;&lt;titles&gt;&lt;title&gt;The sanitation ladder, what constitutes an improved form of sanitation?&lt;/title&gt;&lt;secondary-title&gt;Environmental Science and Technology&lt;/secondary-title&gt;&lt;/titles&gt;&lt;periodical&gt;&lt;full-title&gt;Environmental Science and Technology&lt;/full-title&gt;&lt;/periodical&gt;&lt;pages&gt;1086-1094&lt;/pages&gt;&lt;volume&gt;49&lt;/volume&gt;&lt;number&gt;2&lt;/number&gt;&lt;dates&gt;&lt;year&gt;2015&lt;/year&gt;&lt;/dates&gt;&lt;urls&gt;&lt;/urls&gt;&lt;electronic-resource-num&gt;10.1021/es503945x&lt;/electronic-resource-num&gt;&lt;/record&gt;&lt;/Cite&gt;&lt;/EndNote&gt;</w:instrText>
      </w:r>
      <w:r w:rsidR="00E057B3">
        <w:fldChar w:fldCharType="separate"/>
      </w:r>
      <w:r w:rsidR="00E057B3">
        <w:rPr>
          <w:noProof/>
        </w:rPr>
        <w:t>[5]</w:t>
      </w:r>
      <w:r w:rsidR="00E057B3">
        <w:fldChar w:fldCharType="end"/>
      </w:r>
      <w:r>
        <w:t xml:space="preserve">.  </w:t>
      </w:r>
      <w:r w:rsidR="005135AC">
        <w:t>Major efforts are currently underway to understand the health impacts of shared sanitation</w:t>
      </w:r>
      <w:r w:rsidR="00E057B3">
        <w:t xml:space="preserve"> </w:t>
      </w:r>
      <w:r w:rsidR="00E057B3">
        <w:fldChar w:fldCharType="begin">
          <w:fldData xml:space="preserve">PEVuZE5vdGU+PENpdGU+PEF1dGhvcj5Ccm93bjwvQXV0aG9yPjxZZWFyPjIwMTU8L1llYXI+PFJl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</w:fldData>
        </w:fldChar>
      </w:r>
      <w:r w:rsidR="00E057B3">
        <w:instrText xml:space="preserve"> ADDIN EN.CITE </w:instrText>
      </w:r>
      <w:r w:rsidR="00E057B3">
        <w:fldChar w:fldCharType="begin">
          <w:fldData xml:space="preserve">PEVuZE5vdGU+PENpdGU+PEF1dGhvcj5Ccm93bjwvQXV0aG9yPjxZZWFyPjIwMTU8L1llYXI+PFJl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</w:fldData>
        </w:fldChar>
      </w:r>
      <w:r w:rsidR="00E057B3">
        <w:instrText xml:space="preserve"> ADDIN EN.CITE.DATA </w:instrText>
      </w:r>
      <w:r w:rsidR="00E057B3">
        <w:fldChar w:fldCharType="end"/>
      </w:r>
      <w:r w:rsidR="00E057B3">
        <w:fldChar w:fldCharType="separate"/>
      </w:r>
      <w:r w:rsidR="00E057B3">
        <w:rPr>
          <w:noProof/>
        </w:rPr>
        <w:t>[8]</w:t>
      </w:r>
      <w:r w:rsidR="00E057B3">
        <w:fldChar w:fldCharType="end"/>
      </w:r>
      <w:r w:rsidR="00E057B3">
        <w:t>, though the impact of particular components has not yet been studied</w:t>
      </w:r>
      <w:r w:rsidR="005135AC">
        <w:t xml:space="preserve">.  </w:t>
      </w:r>
      <w:r w:rsidRPr="00F57A22">
        <w:t xml:space="preserve">  </w:t>
      </w:r>
    </w:p>
    <w:p w14:paraId="40AB549D" w14:textId="77777777" w:rsidR="00571E4A" w:rsidRDefault="00571E4A" w:rsidP="00A9143C"/>
    <w:p w14:paraId="06D1330E" w14:textId="6C20C826" w:rsidR="00E55E61" w:rsidRPr="00E55E61" w:rsidRDefault="00E55E61" w:rsidP="00A9143C">
      <w:r w:rsidRPr="00E55E61">
        <w:t xml:space="preserve">The majority of the peri-urban population in Lusaka, Zambia have access to limited sanitation (shared, but </w:t>
      </w:r>
      <w:r w:rsidR="000E479D" w:rsidRPr="00E55E61">
        <w:t>otherwise</w:t>
      </w:r>
      <w:r w:rsidRPr="00E55E61">
        <w:t xml:space="preserve"> considered technologically adequate).  However, a recent study has revealed significant variations in quality for toilet superstructures, inter</w:t>
      </w:r>
      <w:r w:rsidR="00BA7B69">
        <w:t xml:space="preserve">faces, and containment systems </w:t>
      </w:r>
      <w:r w:rsidR="000258A9">
        <w:fldChar w:fldCharType="begin"/>
      </w:r>
      <w:r w:rsidR="00E057B3">
        <w:instrText xml:space="preserve"> ADDIN EN.CITE &lt;EndNote&gt;&lt;Cite&gt;&lt;Author&gt;Tidwell&lt;/Author&gt;&lt;Year&gt;2017&lt;/Year&gt;&lt;RecNum&gt;3330&lt;/RecNum&gt;&lt;DisplayText&gt;[9]&lt;/DisplayText&gt;&lt;record&gt;&lt;rec-number&gt;3330&lt;/rec-number&gt;&lt;foreign-keys&gt;&lt;key app="EN" db-id="0vxr2r996pwxafevvzxvxza1rta0rfpd0wwa" timestamp="1496829316"&gt;3330&lt;/key&gt;&lt;/foreign-keys&gt;&lt;ref-type name="Journal Article"&gt;17&lt;/ref-type&gt;&lt;contributors&gt;&lt;authors&gt;&lt;author&gt;Tidwell, James&lt;/author&gt;&lt;author&gt;Chipungu, Jenala&lt;/author&gt;&lt;author&gt;Chilengi, Roma&lt;/author&gt;&lt;author&gt;Chilekwa, Joyce&lt;/author&gt;&lt;author&gt;Stephenson, Emily&lt;/author&gt;&lt;author&gt;Aunger, Robert&lt;/author&gt;&lt;/authors&gt;&lt;/contributors&gt;&lt;titles&gt;&lt;title&gt;Measuring Sanitation Quality with the Healthy Sanitation Framework: Development of a General Theoretical Framework for Sanitation and Operationalizing a Measure for Peri-Urban Lusaka, Zambia&lt;/title&gt;&lt;secondary-title&gt;(in press)&lt;/secondary-title&gt;&lt;/titles&gt;&lt;periodical&gt;&lt;full-title&gt;(in press)&lt;/full-title&gt;&lt;/periodical&gt;&lt;dates&gt;&lt;year&gt;2017&lt;/year&gt;&lt;/dates&gt;&lt;urls&gt;&lt;/urls&gt;&lt;/record&gt;&lt;/Cite&gt;&lt;/EndNote&gt;</w:instrText>
      </w:r>
      <w:r w:rsidR="000258A9">
        <w:fldChar w:fldCharType="separate"/>
      </w:r>
      <w:r w:rsidR="00E057B3">
        <w:rPr>
          <w:noProof/>
        </w:rPr>
        <w:t>[9]</w:t>
      </w:r>
      <w:r w:rsidR="000258A9">
        <w:fldChar w:fldCharType="end"/>
      </w:r>
      <w:r w:rsidRPr="00E55E61">
        <w:t xml:space="preserve">.  </w:t>
      </w:r>
      <w:r w:rsidR="00A9143C">
        <w:t>Open</w:t>
      </w:r>
      <w:r w:rsidR="00BA7B69">
        <w:t xml:space="preserve"> defecation is rare (~1</w:t>
      </w:r>
      <w:r w:rsidRPr="00E55E61">
        <w:t>%)</w:t>
      </w:r>
      <w:r w:rsidR="00BA7B69">
        <w:t xml:space="preserve"> </w:t>
      </w:r>
      <w:r w:rsidR="000258A9">
        <w:fldChar w:fldCharType="begin"/>
      </w:r>
      <w:r w:rsidR="00E057B3">
        <w:instrText xml:space="preserve"> ADDIN EN.CITE &lt;EndNote&gt;&lt;Cite&gt;&lt;Author&gt;Bank&lt;/Author&gt;&lt;Year&gt;2015&lt;/Year&gt;&lt;RecNum&gt;2391&lt;/RecNum&gt;&lt;DisplayText&gt;[10]&lt;/DisplayText&gt;&lt;record&gt;&lt;rec-number&gt;2391&lt;/rec-number&gt;&lt;foreign-keys&gt;&lt;key app="EN" db-id="0vxr2r996pwxafevvzxvxza1rta0rfpd0wwa" timestamp="1465137970"&gt;2391&lt;/key&gt;&lt;key app="ENWeb" db-id=""&gt;0&lt;/key&gt;&lt;/foreign-keys&gt;&lt;ref-type name="Report"&gt;27&lt;/ref-type&gt;&lt;contributors&gt;&lt;authors&gt;&lt;author&gt;World Bank&lt;/author&gt;&lt;/authors&gt;&lt;/contributors&gt;&lt;titles&gt;&lt;title&gt;Project Appraisal Document 1204: Proposed Credit to the Republic of Zambia for a Lusaka Sanitation Project&lt;/title&gt;&lt;/titles&gt;&lt;dates&gt;&lt;year&gt;2015&lt;/year&gt;&lt;/dates&gt;&lt;urls&gt;&lt;related-urls&gt;&lt;url&gt;http://www-wds.worldbank.org/external/default/WDSContentServer/WDSP/IB/2015/05/06/090224b082e4996f/1_0/Rendered/PDF/Zambia000Lusaka0Sanitation0Project.pdf&lt;/url&gt;&lt;/related-urls&gt;&lt;/urls&gt;&lt;/record&gt;&lt;/Cite&gt;&lt;/EndNote&gt;</w:instrText>
      </w:r>
      <w:r w:rsidR="000258A9">
        <w:fldChar w:fldCharType="separate"/>
      </w:r>
      <w:r w:rsidR="00E057B3">
        <w:rPr>
          <w:noProof/>
        </w:rPr>
        <w:t>[10]</w:t>
      </w:r>
      <w:r w:rsidR="000258A9">
        <w:fldChar w:fldCharType="end"/>
      </w:r>
      <w:r w:rsidRPr="00E55E61">
        <w:t xml:space="preserve">, but constructing toilets for each individual household is infeasible in the area, </w:t>
      </w:r>
      <w:r w:rsidR="00A9143C">
        <w:t xml:space="preserve">so </w:t>
      </w:r>
      <w:r w:rsidRPr="00E55E61">
        <w:t xml:space="preserve">attention should be paid to understanding how to improve the quality of existing toilets.  While the Lusaka Water and Sewerage Company is planning heavy investment in sewerage lines and treatment plants, it also aims to provide higher-quality shared </w:t>
      </w:r>
      <w:proofErr w:type="gramStart"/>
      <w:r w:rsidRPr="00E55E61">
        <w:t>toilets, but</w:t>
      </w:r>
      <w:proofErr w:type="gramEnd"/>
      <w:r w:rsidRPr="00E55E61">
        <w:t xml:space="preserve"> lacks an evidence-based plan for increasing demand to provide for cost-sharing or improved sustainability.  </w:t>
      </w:r>
    </w:p>
    <w:p w14:paraId="22A058A9" w14:textId="380C08FF" w:rsidR="00E55E61" w:rsidRDefault="00E55E61" w:rsidP="00944A9F">
      <w:pPr>
        <w:rPr>
          <w:highlight w:val="yellow"/>
        </w:rPr>
      </w:pPr>
    </w:p>
    <w:p w14:paraId="40C1E645" w14:textId="193429FA" w:rsidR="00F57A22" w:rsidRPr="00F57A22" w:rsidRDefault="00F57A22" w:rsidP="00F57A22">
      <w:pPr>
        <w:ind w:left="720"/>
        <w:rPr>
          <w:u w:val="single"/>
        </w:rPr>
      </w:pPr>
      <w:r w:rsidRPr="00F57A22">
        <w:rPr>
          <w:u w:val="single"/>
        </w:rPr>
        <w:t>Existing Knowledge</w:t>
      </w:r>
    </w:p>
    <w:p w14:paraId="32632A31" w14:textId="77777777" w:rsidR="00E27F2F" w:rsidRDefault="00E27F2F" w:rsidP="00E27F2F"/>
    <w:p w14:paraId="4E290E21" w14:textId="16568517" w:rsidR="00E27F2F" w:rsidRDefault="00E27F2F" w:rsidP="00E27F2F">
      <w:r w:rsidRPr="00F57A22">
        <w:t xml:space="preserve">Attempts to improve sanitation </w:t>
      </w:r>
      <w:r>
        <w:t xml:space="preserve">in peri-urban areas </w:t>
      </w:r>
      <w:r w:rsidRPr="00F57A22">
        <w:t xml:space="preserve">have included outright provision, subsidies, regulation, and promotion.  Providing improved toilets and sewage systems is costly </w:t>
      </w:r>
      <w:r w:rsidRPr="00F57A22">
        <w:fldChar w:fldCharType="begin"/>
      </w:r>
      <w:r w:rsidR="0062300F">
        <w:instrText xml:space="preserve"> ADDIN EN.CITE &lt;EndNote&gt;&lt;Cite&gt;&lt;Author&gt;Hutton&lt;/Author&gt;&lt;Year&gt;2016&lt;/Year&gt;&lt;RecNum&gt;3277&lt;/RecNum&gt;&lt;DisplayText&gt;[11]&lt;/DisplayText&gt;&lt;record&gt;&lt;rec-number&gt;3277&lt;/rec-number&gt;&lt;foreign-keys&gt;&lt;key app="EN" db-id="0vxr2r996pwxafevvzxvxza1rta0rfpd0wwa" timestamp="1496058304"&gt;3277&lt;/key&gt;&lt;/foreign-keys&gt;&lt;ref-type name="Journal Article"&gt;17&lt;/ref-type&gt;&lt;contributors&gt;&lt;authors&gt;&lt;author&gt;Hutton, Guy&lt;/author&gt;&lt;author&gt;Varughese, Mili&lt;/author&gt;&lt;/authors&gt;&lt;/contributors&gt;&lt;titles&gt;&lt;title&gt;The costs of meeting the 2030 sustainable development goal targets on drinking water, sanitation, and hygiene&lt;/title&gt;&lt;secondary-title&gt;Washington, DC: World Bank, Water and Sanitation Program&lt;/secondary-title&gt;&lt;/titles&gt;&lt;periodical&gt;&lt;full-title&gt;Washington, DC: World Bank, Water and Sanitation Program&lt;/full-title&gt;&lt;/periodical&gt;&lt;dates&gt;&lt;year&gt;2016&lt;/year&gt;&lt;/dates&gt;&lt;urls&gt;&lt;/urls&gt;&lt;/record&gt;&lt;/Cite&gt;&lt;/EndNote&gt;</w:instrText>
      </w:r>
      <w:r w:rsidRPr="00F57A22">
        <w:fldChar w:fldCharType="separate"/>
      </w:r>
      <w:r w:rsidR="0062300F">
        <w:rPr>
          <w:noProof/>
        </w:rPr>
        <w:t>[11]</w:t>
      </w:r>
      <w:r w:rsidRPr="00F57A22">
        <w:fldChar w:fldCharType="end"/>
      </w:r>
      <w:r w:rsidRPr="00F57A22">
        <w:t xml:space="preserve">, and delivering subsidies to reduce the costs of provision has been challenging </w:t>
      </w:r>
      <w:r w:rsidRPr="00F57A22">
        <w:fldChar w:fldCharType="begin"/>
      </w:r>
      <w:r w:rsidR="0062300F">
        <w:instrText xml:space="preserve"> ADDIN EN.CITE &lt;EndNote&gt;&lt;Cite&gt;&lt;Author&gt;Evans&lt;/Author&gt;&lt;Year&gt;2009&lt;/Year&gt;&lt;RecNum&gt;3525&lt;/RecNum&gt;&lt;DisplayText&gt;[12]&lt;/DisplayText&gt;&lt;record&gt;&lt;rec-number&gt;3525&lt;/rec-number&gt;&lt;foreign-keys&gt;&lt;key app="EN" db-id="0vxr2r996pwxafevvzxvxza1rta0rfpd0wwa" timestamp="1504698266"&gt;3525&lt;/key&gt;&lt;/foreign-keys&gt;&lt;ref-type name="Book"&gt;6&lt;/ref-type&gt;&lt;contributors&gt;&lt;authors&gt;&lt;author&gt;Evans, Barbara&lt;/author&gt;&lt;author&gt;Van der Voorden, Carolien&lt;/author&gt;&lt;author&gt;Peal, Andy&lt;/author&gt;&lt;/authors&gt;&lt;/contributors&gt;&lt;titles&gt;&lt;title&gt;Public Funding for Sanitation-The Many Faces of Sanitation Subsidies&lt;/title&gt;&lt;/titles&gt;&lt;dates&gt;&lt;year&gt;2009&lt;/year&gt;&lt;/dates&gt;&lt;publisher&gt;Water Supply &amp;amp; Sanitation Collaborative Council&lt;/publisher&gt;&lt;urls&gt;&lt;/urls&gt;&lt;/record&gt;&lt;/Cite&gt;&lt;/EndNote&gt;</w:instrText>
      </w:r>
      <w:r w:rsidRPr="00F57A22">
        <w:fldChar w:fldCharType="separate"/>
      </w:r>
      <w:r w:rsidR="0062300F">
        <w:rPr>
          <w:noProof/>
        </w:rPr>
        <w:t>[12]</w:t>
      </w:r>
      <w:r w:rsidRPr="00F57A22">
        <w:fldChar w:fldCharType="end"/>
      </w:r>
      <w:r w:rsidRPr="00F57A22">
        <w:t xml:space="preserve">.  Local government institutions in PUAs are often ineffective and cannot enforce regulations, and heavy-handed enforcement may simply displace residents to less regulated settlements </w:t>
      </w:r>
      <w:r w:rsidRPr="00F57A22">
        <w:fldChar w:fldCharType="begin"/>
      </w:r>
      <w:r w:rsidR="0062300F">
        <w:instrText xml:space="preserve"> ADDIN EN.CITE &lt;EndNote&gt;&lt;Cite&gt;&lt;Author&gt;McGranahan&lt;/Author&gt;&lt;Year&gt;2015&lt;/Year&gt;&lt;RecNum&gt;2187&lt;/RecNum&gt;&lt;DisplayText&gt;[13]&lt;/DisplayText&gt;&lt;record&gt;&lt;rec-number&gt;2187&lt;/rec-number&gt;&lt;foreign-keys&gt;&lt;key app="EN" db-id="0vxr2r996pwxafevvzxvxza1rta0rfpd0wwa" timestamp="1463332557"&gt;2187&lt;/key&gt;&lt;/foreign-keys&gt;&lt;ref-type name="Journal Article"&gt;17&lt;/ref-type&gt;&lt;contributors&gt;&lt;authors&gt;&lt;author&gt;McGranahan, Gordon&lt;/author&gt;&lt;/authors&gt;&lt;/contributors&gt;&lt;titles&gt;&lt;title&gt;Realizing the Right to Sanitation in Deprived Urban Communities: Meeting the Challenges of Collective Action, Coproduction, Affordability, and Housing Tenure&lt;/title&gt;&lt;secondary-title&gt;World Development&lt;/secondary-title&gt;&lt;/titles&gt;&lt;periodical&gt;&lt;full-title&gt;World Development&lt;/full-title&gt;&lt;/periodical&gt;&lt;pages&gt;242-253&lt;/pages&gt;&lt;volume&gt;68&lt;/volume&gt;&lt;keywords&gt;&lt;keyword&gt;Coproduction&lt;/keyword&gt;&lt;keyword&gt;Human rights&lt;/keyword&gt;&lt;keyword&gt;Rights-based&lt;/keyword&gt;&lt;keyword&gt;Sanitation&lt;/keyword&gt;&lt;keyword&gt;Urban poverty&lt;/keyword&gt;&lt;keyword&gt;eppi-reviewer4&lt;/keyword&gt;&lt;/keywords&gt;&lt;dates&gt;&lt;year&gt;2015&lt;/year&gt;&lt;/dates&gt;&lt;publisher&gt;Elsevier Ltd&lt;/publisher&gt;&lt;isbn&gt;0305-750X&lt;/isbn&gt;&lt;urls&gt;&lt;related-urls&gt;&lt;url&gt;&amp;lt;Go to ISI&amp;gt;://WOS:000350075200016&lt;/url&gt;&lt;url&gt;http://dx.doi.org/10.1016/j.worlddev.2014.12.008&lt;/url&gt;&lt;/related-urls&gt;&lt;/urls&gt;&lt;electronic-resource-num&gt;10.1016/j.worlddev.2014.12.008&lt;/electronic-resource-num&gt;&lt;/record&gt;&lt;/Cite&gt;&lt;/EndNote&gt;</w:instrText>
      </w:r>
      <w:r w:rsidRPr="00F57A22">
        <w:fldChar w:fldCharType="separate"/>
      </w:r>
      <w:r w:rsidR="0062300F">
        <w:rPr>
          <w:noProof/>
        </w:rPr>
        <w:t>[13]</w:t>
      </w:r>
      <w:r w:rsidRPr="00F57A22">
        <w:fldChar w:fldCharType="end"/>
      </w:r>
      <w:r w:rsidRPr="00F57A22">
        <w:t xml:space="preserve">.  Promotion has been successful in some rural settings </w:t>
      </w:r>
      <w:r w:rsidRPr="00F57A22">
        <w:fldChar w:fldCharType="begin">
          <w:fldData xml:space="preserve">PEVuZE5vdGU+PENpdGU+PEF1dGhvcj5HdWl0ZXJhczwvQXV0aG9yPjxZZWFyPjIwMTU8L1llYXI+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</w:fldData>
        </w:fldChar>
      </w:r>
      <w:r w:rsidR="0062300F">
        <w:instrText xml:space="preserve"> ADDIN EN.CITE </w:instrText>
      </w:r>
      <w:r w:rsidR="0062300F">
        <w:fldChar w:fldCharType="begin">
          <w:fldData xml:space="preserve">PEVuZE5vdGU+PENpdGU+PEF1dGhvcj5HdWl0ZXJhczwvQXV0aG9yPjxZZWFyPjIwMTU8L1llYXI+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</w:fldData>
        </w:fldChar>
      </w:r>
      <w:r w:rsidR="0062300F">
        <w:instrText xml:space="preserve"> ADDIN EN.CITE.DATA </w:instrText>
      </w:r>
      <w:r w:rsidR="0062300F">
        <w:fldChar w:fldCharType="end"/>
      </w:r>
      <w:r w:rsidRPr="00F57A22">
        <w:fldChar w:fldCharType="separate"/>
      </w:r>
      <w:r w:rsidR="0062300F">
        <w:rPr>
          <w:noProof/>
        </w:rPr>
        <w:t>[14, 15]</w:t>
      </w:r>
      <w:r w:rsidRPr="00F57A22">
        <w:fldChar w:fldCharType="end"/>
      </w:r>
      <w:r w:rsidRPr="00F57A22">
        <w:t xml:space="preserve">, but there is a lack of comparable evidence in urban settings </w:t>
      </w:r>
      <w:r w:rsidRPr="00F57A22">
        <w:fldChar w:fldCharType="begin"/>
      </w:r>
      <w:r w:rsidR="0062300F">
        <w:instrText xml:space="preserve"> ADDIN EN.CITE &lt;EndNote&gt;&lt;Cite&gt;&lt;Author&gt;Schmidt&lt;/Author&gt;&lt;Year&gt;2014&lt;/Year&gt;&lt;RecNum&gt;2121&lt;/RecNum&gt;&lt;DisplayText&gt;[16]&lt;/DisplayText&gt;&lt;record&gt;&lt;rec-number&gt;2121&lt;/rec-number&gt;&lt;foreign-keys&gt;&lt;key app="EN" db-id="0vxr2r996pwxafevvzxvxza1rta0rfpd0wwa" timestamp="1463332557"&gt;2121&lt;/key&gt;&lt;/foreign-keys&gt;&lt;ref-type name="Journal Article"&gt;17&lt;/ref-type&gt;&lt;contributors&gt;&lt;authors&gt;&lt;author&gt;Schmidt, Wolf-Peter&lt;/author&gt;&lt;/authors&gt;&lt;/contributors&gt;&lt;titles&gt;&lt;title&gt;The elusive effect of water and sanitation on the global burden of disease&lt;/title&gt;&lt;secondary-title&gt;Tropical Medicine and International Health&lt;/secondary-title&gt;&lt;/titles&gt;&lt;periodical&gt;&lt;full-title&gt;Tropical Medicine and International Health&lt;/full-title&gt;&lt;/periodical&gt;&lt;pages&gt;522-527&lt;/pages&gt;&lt;volume&gt;19&lt;/volume&gt;&lt;number&gt;5&lt;/number&gt;&lt;keywords&gt;&lt;keyword&gt;disease burden&lt;/keyword&gt;&lt;keyword&gt;sanitation&lt;/keyword&gt;&lt;keyword&gt;water&lt;/keyword&gt;&lt;/keywords&gt;&lt;dates&gt;&lt;year&gt;2014&lt;/year&gt;&lt;/dates&gt;&lt;isbn&gt;1365-3156&lt;/isbn&gt;&lt;urls&gt;&lt;related-urls&gt;&lt;url&gt;http://www.ncbi.nlm.nih.gov/pubmed/24576060&lt;/url&gt;&lt;/related-urls&gt;&lt;/urls&gt;&lt;electronic-resource-num&gt;10.1111/tmi.12286&lt;/electronic-resource-num&gt;&lt;/record&gt;&lt;/Cite&gt;&lt;/EndNote&gt;</w:instrText>
      </w:r>
      <w:r w:rsidRPr="00F57A22">
        <w:fldChar w:fldCharType="separate"/>
      </w:r>
      <w:r w:rsidR="0062300F">
        <w:rPr>
          <w:noProof/>
        </w:rPr>
        <w:t>[16]</w:t>
      </w:r>
      <w:r w:rsidRPr="00F57A22">
        <w:fldChar w:fldCharType="end"/>
      </w:r>
      <w:r w:rsidRPr="00F57A22">
        <w:t xml:space="preserve">.  </w:t>
      </w:r>
    </w:p>
    <w:p w14:paraId="0F0F666F" w14:textId="2543A0C9" w:rsidR="00573AD6" w:rsidRDefault="00573AD6" w:rsidP="00F57A22"/>
    <w:p w14:paraId="1AE7C05F" w14:textId="60A66C03" w:rsidR="00573AD6" w:rsidRPr="00F57A22" w:rsidRDefault="009A2433" w:rsidP="00E27F2F">
      <w:r>
        <w:t xml:space="preserve">A systematized literature search </w:t>
      </w:r>
      <w:r>
        <w:fldChar w:fldCharType="begin"/>
      </w:r>
      <w:r w:rsidR="0062300F">
        <w:instrText xml:space="preserve"> ADDIN EN.CITE &lt;EndNote&gt;&lt;Cite&gt;&lt;Author&gt;Grant&lt;/Author&gt;&lt;Year&gt;2009&lt;/Year&gt;&lt;RecNum&gt;3548&lt;/RecNum&gt;&lt;DisplayText&gt;[17]&lt;/DisplayText&gt;&lt;record&gt;&lt;rec-number&gt;3548&lt;/rec-number&gt;&lt;foreign-keys&gt;&lt;key app="EN" db-id="0vxr2r996pwxafevvzxvxza1rta0rfpd0wwa" timestamp="1508253609"&gt;3548&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isbn&gt;1471-1842&lt;/isbn&gt;&lt;urls&gt;&lt;/urls&gt;&lt;/record&gt;&lt;/Cite&gt;&lt;/EndNote&gt;</w:instrText>
      </w:r>
      <w:r>
        <w:fldChar w:fldCharType="separate"/>
      </w:r>
      <w:r w:rsidR="0062300F">
        <w:rPr>
          <w:noProof/>
        </w:rPr>
        <w:t>[17]</w:t>
      </w:r>
      <w:r>
        <w:fldChar w:fldCharType="end"/>
      </w:r>
      <w:r>
        <w:t xml:space="preserve"> on the drivers of sanitation demand in peri-urban settings was conducted  as a part of this trial, with some potentially relevant studies from rural and urban settings provided by several sanitation experts consulted.  A search of Medline, Embase, Scopus, Web of Science, and PubMed Central databases was conducted, with title and then abstract </w:t>
      </w:r>
      <w:r>
        <w:lastRenderedPageBreak/>
        <w:t xml:space="preserve">screening, with selected full texts evaluated for quality and findings classified based on the BCD model of behavioral determinants.  Evidence for the impact of health knowledge was mixed </w:t>
      </w:r>
      <w:r>
        <w:fldChar w:fldCharType="begin"/>
      </w:r>
      <w:r w:rsidR="0062300F">
        <w:instrText xml:space="preserve"> ADDIN EN.CITE &lt;EndNote&gt;&lt;Cite&gt;&lt;Author&gt;Kirigia&lt;/Author&gt;&lt;Year&gt;2000&lt;/Year&gt;&lt;RecNum&gt;2215&lt;/RecNum&gt;&lt;DisplayText&gt;[18, 19]&lt;/DisplayText&gt;&lt;record&gt;&lt;rec-number&gt;2215&lt;/rec-number&gt;&lt;foreign-keys&gt;&lt;key app="EN" db-id="0vxr2r996pwxafevvzxvxza1rta0rfpd0wwa" timestamp="1463332557"&gt;2215&lt;/key&gt;&lt;/foreign-keys&gt;&lt;ref-type name="Journal Article"&gt;17&lt;/ref-type&gt;&lt;contributors&gt;&lt;authors&gt;&lt;author&gt;Kirigia, J. M.&lt;/author&gt;&lt;author&gt;Kainyu, L.&lt;/author&gt;&lt;/authors&gt;&lt;/contributors&gt;&lt;titles&gt;&lt;title&gt;Predictors of toilet ownership in South Africa&lt;/title&gt;&lt;secondary-title&gt;East African Medical Journal&lt;/secondary-title&gt;&lt;/titles&gt;&lt;periodical&gt;&lt;full-title&gt;East African Medical Journal&lt;/full-title&gt;&lt;/periodical&gt;&lt;pages&gt;667-672&lt;/pages&gt;&lt;volume&gt;77&lt;/volume&gt;&lt;keywords&gt;&lt;keyword&gt;eppi-reviewer4&lt;/keyword&gt;&lt;/keywords&gt;&lt;dates&gt;&lt;year&gt;2000&lt;/year&gt;&lt;/dates&gt;&lt;urls&gt;&lt;related-urls&gt;&lt;url&gt;&amp;lt;Go to ISI&amp;gt;://WOS:000166136300010&lt;/url&gt;&lt;/related-urls&gt;&lt;/urls&gt;&lt;/record&gt;&lt;/Cite&gt;&lt;Cite ExcludeYear="1"&gt;&lt;Author&gt;Oduro-Kwarteng&lt;/Author&gt;&lt;RecNum&gt;2220&lt;/RecNum&gt;&lt;record&gt;&lt;rec-number&gt;2220&lt;/rec-number&gt;&lt;foreign-keys&gt;&lt;key app="EN" db-id="0vxr2r996pwxafevvzxvxza1rta0rfpd0wwa" timestamp="1463332557"&gt;2220&lt;/key&gt;&lt;/foreign-keys&gt;&lt;ref-type name="Conference Proceedings"&gt;10&lt;/ref-type&gt;&lt;contributors&gt;&lt;authors&gt;&lt;author&gt;Oduro-Kwarteng, S.&lt;/author&gt;&lt;author&gt;Awuah, E.&lt;/author&gt;&lt;author&gt;Nyarko, K. B.&lt;/author&gt;&lt;/authors&gt;&lt;/contributors&gt;&lt;titles&gt;&lt;title&gt;Shifting from public shared toilets to home toilets in urban settlements: Implications of household demand in Kumasi, Ghana&lt;/title&gt;&lt;/titles&gt;&lt;keywords&gt;&lt;keyword&gt;eppi-reviewer4 Improved household toilets Sanitati&lt;/keyword&gt;&lt;/keywords&gt;&lt;dates&gt;&lt;pub-dates&gt;&lt;date&gt;2009&lt;/date&gt;&lt;/pub-dates&gt;&lt;/dates&gt;&lt;urls&gt;&lt;related-urls&gt;&lt;url&gt;https://www.scopus.com/inward/record.url?eid=2-s2.0-84891404866&amp;amp;partnerID=40&amp;amp;md5=4ee614ac613141a1b7823436d99c5657&lt;/url&gt;&lt;/related-urls&gt;&lt;/urls&gt;&lt;/record&gt;&lt;/Cite&gt;&lt;/EndNote&gt;</w:instrText>
      </w:r>
      <w:r>
        <w:fldChar w:fldCharType="separate"/>
      </w:r>
      <w:r w:rsidR="0062300F">
        <w:rPr>
          <w:noProof/>
        </w:rPr>
        <w:t>[18, 19]</w:t>
      </w:r>
      <w:r>
        <w:fldChar w:fldCharType="end"/>
      </w:r>
      <w:r>
        <w:t xml:space="preserve">, while comfort </w:t>
      </w:r>
      <w:r>
        <w:fldChar w:fldCharType="begin">
          <w:fldData xml:space="preserve">PEVuZE5vdGU+PENpdGU+PEF1dGhvcj5MYWdlcmt2aXN0PC9BdXRob3I+PFllYXI+MjAxNDwvWWVh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=
</w:fldData>
        </w:fldChar>
      </w:r>
      <w:r w:rsidR="0062300F">
        <w:instrText xml:space="preserve"> ADDIN EN.CITE </w:instrText>
      </w:r>
      <w:r w:rsidR="0062300F">
        <w:fldChar w:fldCharType="begin">
          <w:fldData xml:space="preserve">PEVuZE5vdGU+PENpdGU+PEF1dGhvcj5MYWdlcmt2aXN0PC9BdXRob3I+PFllYXI+MjAxNDwvWWVh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=
</w:fldData>
        </w:fldChar>
      </w:r>
      <w:r w:rsidR="0062300F">
        <w:instrText xml:space="preserve"> ADDIN EN.CITE.DATA </w:instrText>
      </w:r>
      <w:r w:rsidR="0062300F">
        <w:fldChar w:fldCharType="end"/>
      </w:r>
      <w:r>
        <w:fldChar w:fldCharType="separate"/>
      </w:r>
      <w:r w:rsidR="0062300F">
        <w:rPr>
          <w:noProof/>
        </w:rPr>
        <w:t>[20, 21]</w:t>
      </w:r>
      <w:r>
        <w:fldChar w:fldCharType="end"/>
      </w:r>
      <w:r>
        <w:t>, status</w:t>
      </w:r>
      <w:r w:rsidRPr="006E6D24">
        <w:t xml:space="preserve"> </w:t>
      </w:r>
      <w:r>
        <w:fldChar w:fldCharType="begin"/>
      </w:r>
      <w:r w:rsidR="0062300F">
        <w:instrText xml:space="preserve"> ADDIN EN.CITE &lt;EndNote&gt;&lt;Cite&gt;&lt;Author&gt;Connell&lt;/Author&gt;&lt;Year&gt;2014&lt;/Year&gt;&lt;RecNum&gt;2191&lt;/RecNum&gt;&lt;DisplayText&gt;[22, 23]&lt;/DisplayText&gt;&lt;record&gt;&lt;rec-number&gt;2191&lt;/rec-number&gt;&lt;foreign-keys&gt;&lt;key app="EN" db-id="0vxr2r996pwxafevvzxvxza1rta0rfpd0wwa" timestamp="1463332557"&gt;2191&lt;/key&gt;&lt;/foreign-keys&gt;&lt;ref-type name="Journal Article"&gt;17&lt;/ref-type&gt;&lt;contributors&gt;&lt;authors&gt;&lt;author&gt;Connell, Kathryn O.&lt;/author&gt;&lt;/authors&gt;&lt;/contributors&gt;&lt;titles&gt;&lt;title&gt;What Influences Open Defecation and Latrine Ownership in Rural Households ?: Findings from a Global Review&lt;/title&gt;&lt;/titles&gt;&lt;number&gt;August&lt;/number&gt;&lt;dates&gt;&lt;year&gt;2014&lt;/year&gt;&lt;/dates&gt;&lt;urls&gt;&lt;/urls&gt;&lt;/record&gt;&lt;/Cite&gt;&lt;Cite&gt;&lt;Author&gt;Jenkins&lt;/Author&gt;&lt;Year&gt;2005&lt;/Year&gt;&lt;RecNum&gt;2195&lt;/RecNum&gt;&lt;record&gt;&lt;rec-number&gt;2195&lt;/rec-number&gt;&lt;foreign-keys&gt;&lt;key app="EN" db-id="0vxr2r996pwxafevvzxvxza1rta0rfpd0wwa" timestamp="1463332557"&gt;2195&lt;/key&gt;&lt;/foreign-keys&gt;&lt;ref-type name="Journal Article"&gt;17&lt;/ref-type&gt;&lt;contributors&gt;&lt;authors&gt;&lt;author&gt;Jenkins, Marion W.&lt;/author&gt;&lt;author&gt;Curtis, Val&lt;/author&gt;&lt;/authors&gt;&lt;/contributors&gt;&lt;titles&gt;&lt;title&gt;Achieving the &amp;apos;good life&amp;apos;: Why some people want latrines in rural Benin&lt;/title&gt;&lt;secondary-title&gt;Social Science and Medicine&lt;/secondary-title&gt;&lt;/titles&gt;&lt;periodical&gt;&lt;full-title&gt;Social Science and Medicine&lt;/full-title&gt;&lt;/periodical&gt;&lt;pages&gt;2446-2459&lt;/pages&gt;&lt;volume&gt;61&lt;/volume&gt;&lt;number&gt;11&lt;/number&gt;&lt;keywords&gt;&lt;keyword&gt;Benin&lt;/keyword&gt;&lt;keyword&gt;Consumer behavior&lt;/keyword&gt;&lt;keyword&gt;Latrines&lt;/keyword&gt;&lt;keyword&gt;Marketing&lt;/keyword&gt;&lt;keyword&gt;Motivation&lt;/keyword&gt;&lt;keyword&gt;Sanitation&lt;/keyword&gt;&lt;/keywords&gt;&lt;dates&gt;&lt;year&gt;2005&lt;/year&gt;&lt;/dates&gt;&lt;isbn&gt;0277-9536&lt;/isbn&gt;&lt;urls&gt;&lt;/urls&gt;&lt;electronic-resource-num&gt;10.1016/j.socscimed.2005.04.036&lt;/electronic-resource-num&gt;&lt;/record&gt;&lt;/Cite&gt;&lt;/EndNote&gt;</w:instrText>
      </w:r>
      <w:r>
        <w:fldChar w:fldCharType="separate"/>
      </w:r>
      <w:r w:rsidR="0062300F">
        <w:rPr>
          <w:noProof/>
        </w:rPr>
        <w:t>[22, 23]</w:t>
      </w:r>
      <w:r>
        <w:fldChar w:fldCharType="end"/>
      </w:r>
      <w:r>
        <w:t xml:space="preserve">, fear </w:t>
      </w:r>
      <w:r>
        <w:fldChar w:fldCharType="begin"/>
      </w:r>
      <w:r w:rsidR="0062300F">
        <w:instrText xml:space="preserve"> ADDIN EN.CITE &lt;EndNote&gt;&lt;Cite&gt;&lt;Author&gt;Lagerkvist&lt;/Author&gt;&lt;Year&gt;2014&lt;/Year&gt;&lt;RecNum&gt;2233&lt;/RecNum&gt;&lt;DisplayText&gt;[20, 24]&lt;/DisplayText&gt;&lt;record&gt;&lt;rec-number&gt;2233&lt;/rec-number&gt;&lt;foreign-keys&gt;&lt;key app="EN" db-id="0vxr2r996pwxafevvzxvxza1rta0rfpd0wwa" timestamp="1463335256"&gt;2233&lt;/key&gt;&lt;key app="ENWeb" db-id=""&gt;0&lt;/key&gt;&lt;/foreign-keys&gt;&lt;ref-type name="Journal Article"&gt;17&lt;/ref-type&gt;&lt;contributors&gt;&lt;authors&gt;&lt;author&gt;Lagerkvist, Carl Johan&lt;/author&gt;&lt;author&gt;Kokko, Suvi&lt;/author&gt;&lt;author&gt;Karanja, Nancy&lt;/author&gt;&lt;/authors&gt;&lt;/contributors&gt;&lt;titles&gt;&lt;title&gt;Health in perspective: framing motivational factors for personal sanitation in urban slums in Nairobi, Kenya, using anchored best–worst scaling&lt;/title&gt;&lt;secondary-title&gt;Journal of Water Sanitation and Hygiene for Development&lt;/secondary-title&gt;&lt;/titles&gt;&lt;periodical&gt;&lt;full-title&gt;Journal of Water Sanitation and Hygiene for Development&lt;/full-title&gt;&lt;/periodical&gt;&lt;pages&gt;108-119&lt;/pages&gt;&lt;volume&gt;4&lt;/volume&gt;&lt;number&gt;1&lt;/number&gt;&lt;dates&gt;&lt;year&gt;2014&lt;/year&gt;&lt;pub-dates&gt;&lt;date&gt;2014-03-01 05:00:00&lt;/date&gt;&lt;/pub-dates&gt;&lt;/dates&gt;&lt;urls&gt;&lt;/urls&gt;&lt;/record&gt;&lt;/Cite&gt;&lt;Cite&gt;&lt;Author&gt;Scott&lt;/Author&gt;&lt;Year&gt;2011&lt;/Year&gt;&lt;RecNum&gt;2198&lt;/RecNum&gt;&lt;record&gt;&lt;rec-number&gt;2198&lt;/rec-number&gt;&lt;foreign-keys&gt;&lt;key app="EN" db-id="0vxr2r996pwxafevvzxvxza1rta0rfpd0wwa" timestamp="1463332557"&gt;2198&lt;/key&gt;&lt;/foreign-keys&gt;&lt;ref-type name="Journal Article"&gt;17&lt;/ref-type&gt;&lt;contributors&gt;&lt;authors&gt;&lt;author&gt;Scott, Beth&lt;/author&gt;&lt;author&gt;Jenkins, Mimi&lt;/author&gt;&lt;author&gt;Kpinsoton, Gabriel&lt;/author&gt;&lt;/authors&gt;&lt;/contributors&gt;&lt;titles&gt;&lt;title&gt;Experiences from Rural Benin: Sanitation Marketing At Scale&lt;/title&gt;&lt;/titles&gt;&lt;pages&gt;1-16&lt;/pages&gt;&lt;number&gt;April&lt;/number&gt;&lt;dates&gt;&lt;year&gt;2011&lt;/year&gt;&lt;/dates&gt;&lt;urls&gt;&lt;/urls&gt;&lt;/record&gt;&lt;/Cite&gt;&lt;/EndNote&gt;</w:instrText>
      </w:r>
      <w:r>
        <w:fldChar w:fldCharType="separate"/>
      </w:r>
      <w:r w:rsidR="0062300F">
        <w:rPr>
          <w:noProof/>
        </w:rPr>
        <w:t>[20, 24]</w:t>
      </w:r>
      <w:r>
        <w:fldChar w:fldCharType="end"/>
      </w:r>
      <w:r>
        <w:t xml:space="preserve">, disgust </w:t>
      </w:r>
      <w:r>
        <w:fldChar w:fldCharType="begin">
          <w:fldData xml:space="preserve">PEVuZE5vdGU+PENpdGU+PEF1dGhvcj5KZW5raW5zPC9BdXRob3I+PFllYXI+MjAxNTwvWWVhcj48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MjU4OC0yNjExPC9wYWdlcz48dm9sdW1lPjEyPC92b2x1bWU+PG51bWJlcj4z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</w:fldData>
        </w:fldChar>
      </w:r>
      <w:r w:rsidR="0062300F">
        <w:instrText xml:space="preserve"> ADDIN EN.CITE </w:instrText>
      </w:r>
      <w:r w:rsidR="0062300F">
        <w:fldChar w:fldCharType="begin">
          <w:fldData xml:space="preserve">PEVuZE5vdGU+PENpdGU+PEF1dGhvcj5KZW5raW5zPC9BdXRob3I+PFllYXI+MjAxNTwvWWVhcj48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MjU4OC0yNjExPC9wYWdlcz48dm9sdW1lPjEyPC92b2x1bWU+PG51bWJlcj4z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</w:fldData>
        </w:fldChar>
      </w:r>
      <w:r w:rsidR="0062300F">
        <w:instrText xml:space="preserve"> ADDIN EN.CITE.DATA </w:instrText>
      </w:r>
      <w:r w:rsidR="0062300F">
        <w:fldChar w:fldCharType="end"/>
      </w:r>
      <w:r>
        <w:fldChar w:fldCharType="separate"/>
      </w:r>
      <w:r w:rsidR="0062300F">
        <w:rPr>
          <w:noProof/>
        </w:rPr>
        <w:t>[25, 26]</w:t>
      </w:r>
      <w:r>
        <w:fldChar w:fldCharType="end"/>
      </w:r>
      <w:r>
        <w:t xml:space="preserve">, and affiliation </w:t>
      </w:r>
      <w:r>
        <w:fldChar w:fldCharType="begin">
          <w:fldData xml:space="preserve">PEVuZE5vdGU+PENpdGU+PEF1dGhvcj5QaWNrZXJpbmc8L0F1dGhvcj48WWVhcj4yMDE1PC9ZZWFy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=
</w:fldData>
        </w:fldChar>
      </w:r>
      <w:r w:rsidR="0062300F">
        <w:instrText xml:space="preserve"> ADDIN EN.CITE </w:instrText>
      </w:r>
      <w:r w:rsidR="0062300F">
        <w:fldChar w:fldCharType="begin">
          <w:fldData xml:space="preserve">PEVuZE5vdGU+PENpdGU+PEF1dGhvcj5QaWNrZXJpbmc8L0F1dGhvcj48WWVhcj4yMDE1PC9ZZWFy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=
</w:fldData>
        </w:fldChar>
      </w:r>
      <w:r w:rsidR="0062300F">
        <w:instrText xml:space="preserve"> ADDIN EN.CITE.DATA </w:instrText>
      </w:r>
      <w:r w:rsidR="0062300F">
        <w:fldChar w:fldCharType="end"/>
      </w:r>
      <w:r>
        <w:fldChar w:fldCharType="separate"/>
      </w:r>
      <w:r w:rsidR="0062300F">
        <w:rPr>
          <w:noProof/>
        </w:rPr>
        <w:t>[27, 28]</w:t>
      </w:r>
      <w:r>
        <w:fldChar w:fldCharType="end"/>
      </w:r>
      <w:r>
        <w:t xml:space="preserve"> were all suggested as motives for improving sanitation.  Several studies focused on the importance of the social environment, whether through a sense of collective efficacy </w:t>
      </w:r>
      <w:r>
        <w:fldChar w:fldCharType="begin"/>
      </w:r>
      <w:r w:rsidR="0062300F">
        <w:instrText xml:space="preserve"> ADDIN EN.CITE &lt;EndNote&gt;&lt;Cite&gt;&lt;Author&gt;Tumwebaze&lt;/Author&gt;&lt;Year&gt;2015&lt;/Year&gt;&lt;RecNum&gt;2146&lt;/RecNum&gt;&lt;DisplayText&gt;[29]&lt;/DisplayText&gt;&lt;record&gt;&lt;rec-number&gt;2146&lt;/rec-number&gt;&lt;foreign-keys&gt;&lt;key app="EN" db-id="0vxr2r996pwxafevvzxvxza1rta0rfpd0wwa" timestamp="1463332557"&gt;2146&lt;/key&gt;&lt;/foreign-keys&gt;&lt;ref-type name="Journal Article"&gt;17&lt;/ref-type&gt;&lt;contributors&gt;&lt;authors&gt;&lt;author&gt;Tumwebaze, I. K.&lt;/author&gt;&lt;author&gt;Mosler, H. J.&lt;/author&gt;&lt;/authors&gt;&lt;/contributors&gt;&lt;titles&gt;&lt;title&gt;Effectiveness of group discussions and commitment in improving cleaning behaviour of shared sanitation users in Kampala, Uganda slums&lt;/title&gt;&lt;secondary-title&gt;Social Science and Medicine&lt;/secondary-title&gt;&lt;/titles&gt;&lt;periodical&gt;&lt;full-title&gt;Social Science and Medicine&lt;/full-title&gt;&lt;/periodical&gt;&lt;pages&gt;72-79&lt;/pages&gt;&lt;volume&gt;147&lt;/volume&gt;&lt;keywords&gt;&lt;keyword&gt;eppi-reviewer4 Cleaning behaviour Commitment Group&lt;/keyword&gt;&lt;/keywords&gt;&lt;dates&gt;&lt;year&gt;2015&lt;/year&gt;&lt;/dates&gt;&lt;urls&gt;&lt;related-urls&gt;&lt;url&gt;https://www.scopus.com/inward/record.url?eid=2-s2.0-84946422738&amp;amp;partnerID=40&amp;amp;md5=d54fcd1ab5906d8c871666d9dc2bc6b7&lt;/url&gt;&lt;/related-urls&gt;&lt;/urls&gt;&lt;electronic-resource-num&gt;10.1016/j.socscimed.2015.10.059&lt;/electronic-resource-num&gt;&lt;/record&gt;&lt;/Cite&gt;&lt;/EndNote&gt;</w:instrText>
      </w:r>
      <w:r>
        <w:fldChar w:fldCharType="separate"/>
      </w:r>
      <w:r w:rsidR="0062300F">
        <w:rPr>
          <w:noProof/>
        </w:rPr>
        <w:t>[29]</w:t>
      </w:r>
      <w:r>
        <w:fldChar w:fldCharType="end"/>
      </w:r>
      <w:r>
        <w:t xml:space="preserve">, direct peer influence </w:t>
      </w:r>
      <w:r>
        <w:fldChar w:fldCharType="begin"/>
      </w:r>
      <w:r w:rsidR="0062300F">
        <w:instrText xml:space="preserve"> ADDIN EN.CITE &lt;EndNote&gt;&lt;Cite&gt;&lt;Author&gt;Cameron&lt;/Author&gt;&lt;Year&gt;2015&lt;/Year&gt;&lt;RecNum&gt;1934&lt;/RecNum&gt;&lt;DisplayText&gt;[30, 31]&lt;/DisplayText&gt;&lt;record&gt;&lt;rec-number&gt;1934&lt;/rec-number&gt;&lt;foreign-keys&gt;&lt;key app="EN" db-id="0vxr2r996pwxafevvzxvxza1rta0rfpd0wwa" timestamp="1463332556"&gt;1934&lt;/key&gt;&lt;/foreign-keys&gt;&lt;ref-type name="Journal Article"&gt;17&lt;/ref-type&gt;&lt;contributors&gt;&lt;authors&gt;&lt;author&gt;Cameron, Lisa&lt;/author&gt;&lt;author&gt;Olivia, Susan&lt;/author&gt;&lt;author&gt;Shah, Manisha&lt;/author&gt;&lt;/authors&gt;&lt;/contributors&gt;&lt;titles&gt;&lt;title&gt;Initial conditions matter: social capital and participatory development&lt;/title&gt;&lt;/titles&gt;&lt;pages&gt;34 pp.-34 pp.&lt;/pages&gt;&lt;number&gt;9563&lt;/number&gt;&lt;keywords&gt;&lt;keyword&gt;participatory development, social capital, sanitat&lt;/keyword&gt;&lt;/keywords&gt;&lt;dates&gt;&lt;year&gt;2015&lt;/year&gt;&lt;/dates&gt;&lt;urls&gt;&lt;/urls&gt;&lt;/record&gt;&lt;/Cite&gt;&lt;Cite&gt;&lt;Author&gt;Sophanna&lt;/Author&gt;&lt;Year&gt;2014&lt;/Year&gt;&lt;RecNum&gt;2130&lt;/RecNum&gt;&lt;record&gt;&lt;rec-number&gt;2130&lt;/rec-number&gt;&lt;foreign-keys&gt;&lt;key app="EN" db-id="0vxr2r996pwxafevvzxvxza1rta0rfpd0wwa" timestamp="1463332557"&gt;2130&lt;/key&gt;&lt;/foreign-keys&gt;&lt;ref-type name="Journal Article"&gt;17&lt;/ref-type&gt;&lt;contributors&gt;&lt;authors&gt;&lt;author&gt;Sophanna, Mel&lt;/author&gt;&lt;author&gt;Jenkins, Marion&lt;/author&gt;&lt;/authors&gt;&lt;/contributors&gt;&lt;titles&gt;&lt;title&gt;Rural Consumer Sanitation Adoption Study&lt;/title&gt;&lt;/titles&gt;&lt;number&gt;October&lt;/number&gt;&lt;dates&gt;&lt;year&gt;2014&lt;/year&gt;&lt;/dates&gt;&lt;urls&gt;&lt;/urls&gt;&lt;/record&gt;&lt;/Cite&gt;&lt;/EndNote&gt;</w:instrText>
      </w:r>
      <w:r>
        <w:fldChar w:fldCharType="separate"/>
      </w:r>
      <w:r w:rsidR="0062300F">
        <w:rPr>
          <w:noProof/>
        </w:rPr>
        <w:t>[30, 31]</w:t>
      </w:r>
      <w:r>
        <w:fldChar w:fldCharType="end"/>
      </w:r>
      <w:r>
        <w:t xml:space="preserve">, or the role of “network communities” </w:t>
      </w:r>
      <w:r>
        <w:fldChar w:fldCharType="begin"/>
      </w:r>
      <w:r w:rsidR="0062300F">
        <w:instrText xml:space="preserve"> ADDIN EN.CITE &lt;EndNote&gt;&lt;Cite&gt;&lt;Author&gt;Shakya&lt;/Author&gt;&lt;Year&gt;2014&lt;/Year&gt;&lt;RecNum&gt;2125&lt;/RecNum&gt;&lt;DisplayText&gt;[32]&lt;/DisplayText&gt;&lt;record&gt;&lt;rec-number&gt;2125&lt;/rec-number&gt;&lt;foreign-keys&gt;&lt;key app="EN" db-id="0vxr2r996pwxafevvzxvxza1rta0rfpd0wwa" timestamp="1463332557"&gt;2125&lt;/key&gt;&lt;/foreign-keys&gt;&lt;ref-type name="Journal Article"&gt;17&lt;/ref-type&gt;&lt;contributors&gt;&lt;authors&gt;&lt;author&gt;Shakya, Holly B.&lt;/author&gt;&lt;author&gt;Christakis, Nicholas a&lt;/author&gt;&lt;author&gt;Fowler, James H.&lt;/author&gt;&lt;/authors&gt;&lt;/contributors&gt;&lt;titles&gt;&lt;title&gt;Association between social network communities and health behavior: An observational sociocentric network study of latrine ownership in rural india&lt;/title&gt;&lt;secondary-title&gt;American Journal of Public Health&lt;/secondary-title&gt;&lt;/titles&gt;&lt;periodical&gt;&lt;full-title&gt;American Journal of Public Health&lt;/full-title&gt;&lt;/periodical&gt;&lt;pages&gt;930-937&lt;/pages&gt;&lt;volume&gt;104&lt;/volume&gt;&lt;number&gt;5&lt;/number&gt;&lt;dates&gt;&lt;year&gt;2014&lt;/year&gt;&lt;/dates&gt;&lt;urls&gt;&lt;/urls&gt;&lt;electronic-resource-num&gt;10.2105/AJPH.2013.301811&lt;/electronic-resource-num&gt;&lt;/record&gt;&lt;/Cite&gt;&lt;/EndNote&gt;</w:instrText>
      </w:r>
      <w:r>
        <w:fldChar w:fldCharType="separate"/>
      </w:r>
      <w:r w:rsidR="0062300F">
        <w:rPr>
          <w:noProof/>
        </w:rPr>
        <w:t>[32]</w:t>
      </w:r>
      <w:r>
        <w:fldChar w:fldCharType="end"/>
      </w:r>
      <w:r>
        <w:t>.  Access to subsidies, financing, or existing financial wealth</w:t>
      </w:r>
      <w:r w:rsidRPr="002D2577">
        <w:t xml:space="preserve"> </w:t>
      </w:r>
      <w:r>
        <w:t xml:space="preserve">were also associated with sanitation quality </w:t>
      </w:r>
      <w:r>
        <w:fldChar w:fldCharType="begin">
          <w:fldData xml:space="preserve">PEVuZE5vdGU+PENpdGU+PEF1dGhvcj5BbHRhZjwvQXV0aG9yPjxZZWFyPjE5OTQ8L1llYXI+PFJl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</w:fldData>
        </w:fldChar>
      </w:r>
      <w:r w:rsidR="0062300F">
        <w:instrText xml:space="preserve"> ADDIN EN.CITE </w:instrText>
      </w:r>
      <w:r w:rsidR="0062300F">
        <w:fldChar w:fldCharType="begin">
          <w:fldData xml:space="preserve">PEVuZE5vdGU+PENpdGU+PEF1dGhvcj5BbHRhZjwvQXV0aG9yPjxZZWFyPjE5OTQ8L1llYXI+PFJl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</w:fldData>
        </w:fldChar>
      </w:r>
      <w:r w:rsidR="0062300F">
        <w:instrText xml:space="preserve"> ADDIN EN.CITE.DATA </w:instrText>
      </w:r>
      <w:r w:rsidR="0062300F">
        <w:fldChar w:fldCharType="end"/>
      </w:r>
      <w:r>
        <w:fldChar w:fldCharType="separate"/>
      </w:r>
      <w:r w:rsidR="0062300F">
        <w:rPr>
          <w:noProof/>
        </w:rPr>
        <w:t>[14, 33-35]</w:t>
      </w:r>
      <w:r>
        <w:fldChar w:fldCharType="end"/>
      </w:r>
      <w:r>
        <w:t xml:space="preserve">.  Land tenure security was found to be a particularly strong determinant in peri-urban settings </w:t>
      </w:r>
      <w:r>
        <w:fldChar w:fldCharType="begin">
          <w:fldData xml:space="preserve">PEVuZE5vdGU+PENpdGUgRXhjbHVkZVllYXI9IjEiPjxBdXRob3I+T2R1cm8tS3dhcnRlbmc8L0F1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</w:fldData>
        </w:fldChar>
      </w:r>
      <w:r w:rsidR="0062300F">
        <w:instrText xml:space="preserve"> ADDIN EN.CITE </w:instrText>
      </w:r>
      <w:r w:rsidR="0062300F">
        <w:fldChar w:fldCharType="begin">
          <w:fldData xml:space="preserve">PEVuZE5vdGU+PENpdGUgRXhjbHVkZVllYXI9IjEiPjxBdXRob3I+T2R1cm8tS3dhcnRlbmc8L0F1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</w:fldData>
        </w:fldChar>
      </w:r>
      <w:r w:rsidR="0062300F">
        <w:instrText xml:space="preserve"> ADDIN EN.CITE.DATA </w:instrText>
      </w:r>
      <w:r w:rsidR="0062300F">
        <w:fldChar w:fldCharType="end"/>
      </w:r>
      <w:r>
        <w:fldChar w:fldCharType="separate"/>
      </w:r>
      <w:r w:rsidR="0062300F">
        <w:rPr>
          <w:noProof/>
        </w:rPr>
        <w:t>[19, 36, 37]</w:t>
      </w:r>
      <w:r>
        <w:fldChar w:fldCharType="end"/>
      </w:r>
      <w:r>
        <w:t>.</w:t>
      </w:r>
    </w:p>
    <w:p w14:paraId="6D4C450C" w14:textId="6A7E3C8C" w:rsidR="00D972D4" w:rsidRPr="00D972D4" w:rsidRDefault="00D972D4" w:rsidP="00944A9F">
      <w:pPr>
        <w:rPr>
          <w:highlight w:val="yellow"/>
        </w:rPr>
      </w:pPr>
    </w:p>
    <w:p w14:paraId="38F7792A" w14:textId="38F67E88" w:rsidR="00D972D4" w:rsidRDefault="00D972D4" w:rsidP="00D22345">
      <w:pPr>
        <w:ind w:left="720"/>
        <w:rPr>
          <w:u w:val="single"/>
        </w:rPr>
      </w:pPr>
      <w:r w:rsidRPr="00D22345">
        <w:rPr>
          <w:u w:val="single"/>
        </w:rPr>
        <w:t>Need for a trial</w:t>
      </w:r>
    </w:p>
    <w:p w14:paraId="6360FF72" w14:textId="3BD0F4F7" w:rsidR="00D22345" w:rsidRDefault="00D22345" w:rsidP="00D22345">
      <w:pPr>
        <w:rPr>
          <w:u w:val="single"/>
        </w:rPr>
      </w:pPr>
    </w:p>
    <w:p w14:paraId="75B04425" w14:textId="5661B631" w:rsidR="00263030" w:rsidRDefault="00D22345" w:rsidP="002632A5">
      <w:r w:rsidRPr="00571E4A">
        <w:t xml:space="preserve">Reaching the Sustainable Development Goal </w:t>
      </w:r>
      <w:r w:rsidR="002632A5">
        <w:t xml:space="preserve">(SDG) </w:t>
      </w:r>
      <w:r w:rsidRPr="00571E4A">
        <w:t>for sanitation (6.2) of “Access to safely managed sanitation for all” is estimated to cost about USD $1 Trillion from 2015-2030</w:t>
      </w:r>
      <w:r w:rsidR="003B4CD5">
        <w:t xml:space="preserve"> </w:t>
      </w:r>
      <w:r w:rsidR="003B4CD5">
        <w:fldChar w:fldCharType="begin"/>
      </w:r>
      <w:r w:rsidR="00C17A6A">
        <w:instrText xml:space="preserve"> ADDIN EN.CITE &lt;EndNote&gt;&lt;Cite&gt;&lt;Author&gt;Hutton&lt;/Author&gt;&lt;Year&gt;2016&lt;/Year&gt;&lt;RecNum&gt;3277&lt;/RecNum&gt;&lt;DisplayText&gt;[11]&lt;/DisplayText&gt;&lt;record&gt;&lt;rec-number&gt;3277&lt;/rec-number&gt;&lt;foreign-keys&gt;&lt;key app="EN" db-id="0vxr2r996pwxafevvzxvxza1rta0rfpd0wwa" timestamp="1496058304"&gt;3277&lt;/key&gt;&lt;/foreign-keys&gt;&lt;ref-type name="Journal Article"&gt;17&lt;/ref-type&gt;&lt;contributors&gt;&lt;authors&gt;&lt;author&gt;Hutton, Guy&lt;/author&gt;&lt;author&gt;Varughese, Mili&lt;/author&gt;&lt;/authors&gt;&lt;/contributors&gt;&lt;titles&gt;&lt;title&gt;The costs of meeting the 2030 sustainable development goal targets on drinking water, sanitation, and hygiene&lt;/title&gt;&lt;secondary-title&gt;Washington, DC: World Bank, Water and Sanitation Program&lt;/secondary-title&gt;&lt;/titles&gt;&lt;periodical&gt;&lt;full-title&gt;Washington, DC: World Bank, Water and Sanitation Program&lt;/full-title&gt;&lt;/periodical&gt;&lt;dates&gt;&lt;year&gt;2016&lt;/year&gt;&lt;/dates&gt;&lt;urls&gt;&lt;/urls&gt;&lt;/record&gt;&lt;/Cite&gt;&lt;/EndNote&gt;</w:instrText>
      </w:r>
      <w:r w:rsidR="003B4CD5">
        <w:fldChar w:fldCharType="separate"/>
      </w:r>
      <w:r w:rsidR="00C17A6A">
        <w:rPr>
          <w:noProof/>
        </w:rPr>
        <w:t>[11]</w:t>
      </w:r>
      <w:r w:rsidR="003B4CD5">
        <w:fldChar w:fldCharType="end"/>
      </w:r>
      <w:r w:rsidRPr="00571E4A">
        <w:t>.  Most of this expendi</w:t>
      </w:r>
      <w:r w:rsidR="00116048">
        <w:t xml:space="preserve">ture is for urban areas, where </w:t>
      </w:r>
      <w:r w:rsidRPr="00571E4A">
        <w:t xml:space="preserve">investments </w:t>
      </w:r>
      <w:r w:rsidR="00116048">
        <w:t xml:space="preserve">will </w:t>
      </w:r>
      <w:r w:rsidRPr="00571E4A">
        <w:t xml:space="preserve">largely go towards infrastructure.  Little user contribution to sanitation costs is expected, </w:t>
      </w:r>
      <w:r w:rsidR="00116048">
        <w:t>and</w:t>
      </w:r>
      <w:r w:rsidR="00571E4A">
        <w:t xml:space="preserve"> many existing toilets are not of sufficient quality to be connected to any sewerage lines const</w:t>
      </w:r>
      <w:r w:rsidR="00116048">
        <w:t>ructed.  Formative research has identified several promising possibilities for peri-urban sanitation quality improvement interventions</w:t>
      </w:r>
      <w:r w:rsidR="00F20DB7">
        <w:t xml:space="preserve"> </w:t>
      </w:r>
      <w:r w:rsidR="00C17A6A">
        <w:fldChar w:fldCharType="begin"/>
      </w:r>
      <w:r w:rsidR="00C17A6A">
        <w:instrText xml:space="preserve"> ADDIN EN.CITE &lt;EndNote&gt;&lt;Cite&gt;&lt;Author&gt;Tidwell&lt;/Author&gt;&lt;Year&gt;2017&lt;/Year&gt;&lt;RecNum&gt;3328&lt;/RecNum&gt;&lt;DisplayText&gt;[38]&lt;/DisplayText&gt;&lt;record&gt;&lt;rec-number&gt;3328&lt;/rec-number&gt;&lt;foreign-keys&gt;&lt;key app="EN" db-id="0vxr2r996pwxafevvzxvxza1rta0rfpd0wwa" timestamp="1496827216"&gt;3328&lt;/key&gt;&lt;/foreign-keys&gt;&lt;ref-type name="Journal Article"&gt;17&lt;/ref-type&gt;&lt;contributors&gt;&lt;authors&gt;&lt;author&gt;Tidwell, James&lt;/author&gt;&lt;author&gt;Chipungu, Jenala&lt;/author&gt;&lt;author&gt;Chilengi, Roma&lt;/author&gt;&lt;author&gt;Aunger, Robert&lt;/author&gt;&lt;/authors&gt;&lt;/contributors&gt;&lt;titles&gt;&lt;title&gt;Theory-driven formative research on sanitation quality and improvement preferences among tenants and landlords in peri-urban Lusaka, Zambia&lt;/title&gt;&lt;secondary-title&gt;(in press)&lt;/secondary-title&gt;&lt;/titles&gt;&lt;periodical&gt;&lt;full-title&gt;(in press)&lt;/full-title&gt;&lt;/periodical&gt;&lt;dates&gt;&lt;year&gt;2017&lt;/year&gt;&lt;/dates&gt;&lt;urls&gt;&lt;/urls&gt;&lt;/record&gt;&lt;/Cite&gt;&lt;/EndNote&gt;</w:instrText>
      </w:r>
      <w:r w:rsidR="00C17A6A">
        <w:fldChar w:fldCharType="separate"/>
      </w:r>
      <w:r w:rsidR="00C17A6A">
        <w:rPr>
          <w:noProof/>
        </w:rPr>
        <w:t>[38]</w:t>
      </w:r>
      <w:r w:rsidR="00C17A6A">
        <w:fldChar w:fldCharType="end"/>
      </w:r>
      <w:r w:rsidR="00116048">
        <w:t>, and observational evidence suggests that latent tenant demand communicated to landlords could lead to substantial g</w:t>
      </w:r>
      <w:r w:rsidR="002632A5">
        <w:t>ains in sanitation quality</w:t>
      </w:r>
      <w:r w:rsidR="00F20DB7">
        <w:t xml:space="preserve"> </w:t>
      </w:r>
      <w:r w:rsidR="00C17A6A">
        <w:fldChar w:fldCharType="begin"/>
      </w:r>
      <w:r w:rsidR="00C17A6A">
        <w:instrText xml:space="preserve"> ADDIN EN.CITE &lt;EndNote&gt;&lt;Cite&gt;&lt;Author&gt;Tidwell&lt;/Author&gt;&lt;Year&gt;2017&lt;/Year&gt;&lt;RecNum&gt;3329&lt;/RecNum&gt;&lt;DisplayText&gt;[39]&lt;/DisplayText&gt;&lt;record&gt;&lt;rec-number&gt;3329&lt;/rec-number&gt;&lt;foreign-keys&gt;&lt;key app="EN" db-id="0vxr2r996pwxafevvzxvxza1rta0rfpd0wwa" timestamp="1496828174"&gt;3329&lt;/key&gt;&lt;/foreign-keys&gt;&lt;ref-type name="Journal Article"&gt;17&lt;/ref-type&gt;&lt;contributors&gt;&lt;authors&gt;&lt;author&gt;Tidwell, James&lt;/author&gt;&lt;author&gt;Terris-Prestholt, Fern&lt;/author&gt;&lt;author&gt;Chipungu, Jenala&lt;/author&gt;&lt;author&gt;Chilengi, Roma&lt;/author&gt;&lt;author&gt;Aunger, Robert&lt;/author&gt;&lt;/authors&gt;&lt;/contributors&gt;&lt;titles&gt;&lt;title&gt;Understanding the economic case for consumer-driven sanitation quality improvement in peri-urban Lusaka, Zambia&lt;/title&gt;&lt;secondary-title&gt;(in press)&lt;/secondary-title&gt;&lt;/titles&gt;&lt;periodical&gt;&lt;full-title&gt;(in press)&lt;/full-title&gt;&lt;/periodical&gt;&lt;dates&gt;&lt;year&gt;2017&lt;/year&gt;&lt;/dates&gt;&lt;urls&gt;&lt;/urls&gt;&lt;/record&gt;&lt;/Cite&gt;&lt;/EndNote&gt;</w:instrText>
      </w:r>
      <w:r w:rsidR="00C17A6A">
        <w:fldChar w:fldCharType="separate"/>
      </w:r>
      <w:r w:rsidR="00C17A6A">
        <w:rPr>
          <w:noProof/>
        </w:rPr>
        <w:t>[39]</w:t>
      </w:r>
      <w:r w:rsidR="00C17A6A">
        <w:fldChar w:fldCharType="end"/>
      </w:r>
      <w:r w:rsidR="002632A5">
        <w:t xml:space="preserve">.  However, the lack of rigorous evidence prevents the implementation of such demand-creation interventions on a large scale, and so a trial is both necessary and has the opportunity to have a major impact on meeting the sanitation SDG.  </w:t>
      </w:r>
    </w:p>
    <w:p w14:paraId="76E9B103" w14:textId="77777777" w:rsidR="00263030" w:rsidRDefault="00263030" w:rsidP="00944A9F"/>
    <w:p w14:paraId="031A9177" w14:textId="451A1BF5" w:rsidR="00D972D4" w:rsidRPr="00DA0297" w:rsidRDefault="006853E6" w:rsidP="00DA0297">
      <w:pPr>
        <w:pStyle w:val="Heading2"/>
      </w:pPr>
      <w:r w:rsidRPr="00DA0297">
        <w:t>6b. Introduction—choice of comparators:</w:t>
      </w:r>
    </w:p>
    <w:p w14:paraId="0158C214" w14:textId="7D4E08C5" w:rsidR="006853E6" w:rsidRDefault="006853E6" w:rsidP="006853E6">
      <w:r>
        <w:t>As there is no intervention for increasing on-site, peri-urban sanitation known to be effective, the control group received no intervention other than responding to a baseline and endline survey asking basic questions about preferences for sanitation and including observations of the existing sanitation system.</w:t>
      </w:r>
    </w:p>
    <w:p w14:paraId="5916E438" w14:textId="77777777" w:rsidR="00B673D1" w:rsidRDefault="00B673D1" w:rsidP="00A35886"/>
    <w:p w14:paraId="5DF6FB4F" w14:textId="7C8FB164" w:rsidR="004C4821" w:rsidRPr="00DA0297" w:rsidRDefault="00E27E0F" w:rsidP="00DA0297">
      <w:pPr>
        <w:pStyle w:val="Heading2"/>
      </w:pPr>
      <w:r w:rsidRPr="00DA0297">
        <w:t>7. Specific objectives or hypotheses:</w:t>
      </w:r>
    </w:p>
    <w:p w14:paraId="4DAF449D" w14:textId="0129AED5" w:rsidR="00E27E0F" w:rsidRDefault="00DA46A7" w:rsidP="00EA2A42">
      <w:r>
        <w:t>Research hypothes</w:t>
      </w:r>
      <w:r w:rsidR="00EA2A42">
        <w:t>i</w:t>
      </w:r>
      <w:r>
        <w:t>s:</w:t>
      </w:r>
    </w:p>
    <w:p w14:paraId="7B6BF531" w14:textId="5F51AA35" w:rsidR="00DA46A7" w:rsidRDefault="00DA46A7" w:rsidP="00DA46A7">
      <w:pPr>
        <w:pStyle w:val="ListParagraph"/>
        <w:numPr>
          <w:ilvl w:val="0"/>
          <w:numId w:val="1"/>
        </w:numPr>
      </w:pPr>
      <w:r>
        <w:t>The SanDem intervention</w:t>
      </w:r>
      <w:r w:rsidR="008A6763">
        <w:t xml:space="preserve"> will increase the prevalence of specific on-site sanitation system components (inside locks, outside locks, sealed toilets [with a water or solid seal], and well-functioning cleaning systems)</w:t>
      </w:r>
      <w:r w:rsidR="00EA2A42">
        <w:t>.</w:t>
      </w:r>
    </w:p>
    <w:p w14:paraId="3724D155" w14:textId="77777777" w:rsidR="00EA2A42" w:rsidRDefault="00EA2A42" w:rsidP="00EA2A42"/>
    <w:p w14:paraId="727631D4" w14:textId="4B4BF13C" w:rsidR="00EA2A42" w:rsidRDefault="00EA2A42" w:rsidP="00EA2A42">
      <w:r>
        <w:t>Primary objectives:</w:t>
      </w:r>
    </w:p>
    <w:p w14:paraId="3B6275BF" w14:textId="2212EC9B" w:rsidR="00EA2A42" w:rsidRDefault="00EA2A42" w:rsidP="00EA2A42">
      <w:pPr>
        <w:pStyle w:val="ListParagraph"/>
        <w:numPr>
          <w:ilvl w:val="0"/>
          <w:numId w:val="2"/>
        </w:numPr>
      </w:pPr>
      <w:r>
        <w:t>To determine if the SanDem intervention increases the prevalence of on-site sanitation system components (inside locks, outside locks, sealed toilets [with a water or solid seal], and well-functioning cleaning systems).</w:t>
      </w:r>
    </w:p>
    <w:p w14:paraId="386BFE98" w14:textId="1BD2BEF3" w:rsidR="00EA2A42" w:rsidRDefault="00EA2A42" w:rsidP="00EA2A42">
      <w:r>
        <w:t>Secondary objectives:</w:t>
      </w:r>
    </w:p>
    <w:p w14:paraId="6E325423" w14:textId="1D83F495" w:rsidR="00EA2A42" w:rsidRDefault="00142321" w:rsidP="00834612">
      <w:pPr>
        <w:pStyle w:val="ListParagraph"/>
        <w:numPr>
          <w:ilvl w:val="0"/>
          <w:numId w:val="3"/>
        </w:numPr>
      </w:pPr>
      <w:r>
        <w:t xml:space="preserve">To determine if the SanDem intervention increases the prevalence of other aspects of on-site sanitation enumerated in the Peri-Urban Healthy Toilet Index (PUHTI) Score </w:t>
      </w:r>
      <w:r w:rsidR="00834612">
        <w:fldChar w:fldCharType="begin"/>
      </w:r>
      <w:r w:rsidR="00834612">
        <w:instrText xml:space="preserve"> ADDIN EN.CITE &lt;EndNote&gt;&lt;Cite&gt;&lt;Author&gt;Tidwell&lt;/Author&gt;&lt;Year&gt;2017&lt;/Year&gt;&lt;RecNum&gt;3330&lt;/RecNum&gt;&lt;DisplayText&gt;[9]&lt;/DisplayText&gt;&lt;record&gt;&lt;rec-number&gt;3330&lt;/rec-number&gt;&lt;foreign-keys&gt;&lt;key app="EN" db-id="0vxr2r996pwxafevvzxvxza1rta0rfpd0wwa" timestamp="1496829316"&gt;3330&lt;/key&gt;&lt;/foreign-keys&gt;&lt;ref-type name="Journal Article"&gt;17&lt;/ref-type&gt;&lt;contributors&gt;&lt;authors&gt;&lt;author&gt;Tidwell, James&lt;/author&gt;&lt;author&gt;Chipungu, Jenala&lt;/author&gt;&lt;author&gt;Chilengi, Roma&lt;/author&gt;&lt;author&gt;Chilekwa, Joyce&lt;/author&gt;&lt;author&gt;Stephenson, Emily&lt;/author&gt;&lt;author&gt;Aunger, Robert&lt;/author&gt;&lt;/authors&gt;&lt;/contributors&gt;&lt;titles&gt;&lt;title&gt;Measuring Sanitation Quality with the Healthy Sanitation Framework: Development of a General Theoretical Framework for Sanitation and Operationalizing a Measure for Peri-Urban Lusaka, Zambia&lt;/title&gt;&lt;secondary-title&gt;(in press)&lt;/secondary-title&gt;&lt;/titles&gt;&lt;periodical&gt;&lt;full-title&gt;(in press)&lt;/full-title&gt;&lt;/periodical&gt;&lt;dates&gt;&lt;year&gt;2017&lt;/year&gt;&lt;/dates&gt;&lt;urls&gt;&lt;/urls&gt;&lt;/record&gt;&lt;/Cite&gt;&lt;/EndNote&gt;</w:instrText>
      </w:r>
      <w:r w:rsidR="00834612">
        <w:fldChar w:fldCharType="separate"/>
      </w:r>
      <w:r w:rsidR="00834612">
        <w:rPr>
          <w:noProof/>
        </w:rPr>
        <w:t>[9]</w:t>
      </w:r>
      <w:r w:rsidR="00834612">
        <w:fldChar w:fldCharType="end"/>
      </w:r>
      <w:r>
        <w:t>.</w:t>
      </w:r>
    </w:p>
    <w:p w14:paraId="7164CCD4" w14:textId="5022CAD9" w:rsidR="00142321" w:rsidRDefault="00142321" w:rsidP="00142321">
      <w:pPr>
        <w:pStyle w:val="ListParagraph"/>
        <w:numPr>
          <w:ilvl w:val="0"/>
          <w:numId w:val="3"/>
        </w:numPr>
      </w:pPr>
      <w:r>
        <w:t>To determine if the SanDem intervention increases demand (measured by stated willingness to pay) for sanitation components specified in the primary objectives.</w:t>
      </w:r>
    </w:p>
    <w:p w14:paraId="1B84C914" w14:textId="77777777" w:rsidR="00142321" w:rsidRDefault="00142321" w:rsidP="0004458F"/>
    <w:p w14:paraId="263FAA56" w14:textId="06B64C04" w:rsidR="0004458F" w:rsidRPr="00DA0297" w:rsidRDefault="00875066" w:rsidP="00DA0297">
      <w:pPr>
        <w:pStyle w:val="Heading2"/>
      </w:pPr>
      <w:r w:rsidRPr="00DA0297">
        <w:t>8. Trial Design:</w:t>
      </w:r>
    </w:p>
    <w:p w14:paraId="1A533F76" w14:textId="6E036D27" w:rsidR="00875066" w:rsidRDefault="00875066" w:rsidP="00F03DF3">
      <w:r>
        <w:lastRenderedPageBreak/>
        <w:t xml:space="preserve">The SanDem trial is designed as a randomized, controlled, superiority trial with two parallel groups and a primary endpoint 5 months after the intervention delivery begins.  Plots with a landlord household residing on them and with at least one tenant household were </w:t>
      </w:r>
      <w:r w:rsidR="00F03DF3">
        <w:t>individually randomly</w:t>
      </w:r>
      <w:r>
        <w:t xml:space="preserve"> allocated </w:t>
      </w:r>
      <w:r w:rsidR="00F03DF3">
        <w:t>with a 1:1 ratio.</w:t>
      </w:r>
    </w:p>
    <w:p w14:paraId="7B1BA12E" w14:textId="77777777" w:rsidR="00F03DF3" w:rsidRDefault="00F03DF3" w:rsidP="00F03DF3"/>
    <w:p w14:paraId="147F5A25" w14:textId="5C467578" w:rsidR="00F03DF3" w:rsidRPr="00DA0297" w:rsidRDefault="006662E3" w:rsidP="00DA0297">
      <w:pPr>
        <w:pStyle w:val="Heading2"/>
      </w:pPr>
      <w:r w:rsidRPr="00DA0297">
        <w:t>9. Study Setting:</w:t>
      </w:r>
    </w:p>
    <w:p w14:paraId="76FA6032" w14:textId="6C90795F" w:rsidR="006662E3" w:rsidRDefault="00953134" w:rsidP="00181BBB">
      <w:r>
        <w:t>The trial took place in Bauleni Compound, a peri-urban area in Lusaka, Zambia with approximately 64,000 people living on abo</w:t>
      </w:r>
      <w:r w:rsidR="009F0BFE">
        <w:t>ut 4,000 plots of land</w:t>
      </w:r>
      <w:r>
        <w:t xml:space="preserve">.  </w:t>
      </w:r>
      <w:r w:rsidR="009F0BFE">
        <w:t xml:space="preserve">Bauleni was selected </w:t>
      </w:r>
      <w:r w:rsidR="0016163D">
        <w:t xml:space="preserve">in consultation with the Lusaka Water and Sanitation Corporation, the private company </w:t>
      </w:r>
      <w:r w:rsidR="00692E88">
        <w:t>responsible for providing water and</w:t>
      </w:r>
      <w:r w:rsidR="0016163D">
        <w:t xml:space="preserve"> </w:t>
      </w:r>
      <w:r w:rsidR="00692E88">
        <w:t>sanitation to the Lusaka District.  It was chosen as</w:t>
      </w:r>
      <w:r w:rsidR="009F0BFE">
        <w:t xml:space="preserve"> a typical peri-urban area in terms of age, socio-economic status of residents, and </w:t>
      </w:r>
      <w:r w:rsidR="0016163D">
        <w:t xml:space="preserve">sanitation quality.  </w:t>
      </w:r>
      <w:r w:rsidR="00692E88">
        <w:t xml:space="preserve">Plots of land are demarcated by the government and </w:t>
      </w:r>
      <w:r w:rsidR="00CB3451">
        <w:t>owners possess official title deeds, though the original intention was only for one household to live on each plot.</w:t>
      </w:r>
      <w:r w:rsidR="00FE7DD6">
        <w:t xml:space="preserve">  The intervention was delivered at local meeting places (schools and churches), with follow up at participants’ homes to monitor changes in sanitation quality.  </w:t>
      </w:r>
      <w:r w:rsidR="00181BBB">
        <w:t>To minimize contamination, e</w:t>
      </w:r>
      <w:r w:rsidR="00FE7DD6">
        <w:t>very fourth plot was selected for enrollment</w:t>
      </w:r>
      <w:r w:rsidR="00181BBB">
        <w:t xml:space="preserve"> and plots were randomly allocated to intervention and control groups</w:t>
      </w:r>
      <w:r w:rsidR="00FE7DD6">
        <w:t xml:space="preserve">, with every second home included </w:t>
      </w:r>
      <w:r w:rsidR="00181BBB">
        <w:t>in limited circumstances to reach the desired sample size.</w:t>
      </w:r>
      <w:r w:rsidR="00FE7DD6">
        <w:t xml:space="preserve"> </w:t>
      </w:r>
      <w:r w:rsidR="009F0BFE">
        <w:t xml:space="preserve"> </w:t>
      </w:r>
    </w:p>
    <w:p w14:paraId="7D8D20A0" w14:textId="77777777" w:rsidR="00181BBB" w:rsidRDefault="00181BBB" w:rsidP="00181BBB"/>
    <w:p w14:paraId="2A29A8B7" w14:textId="24ED07B5" w:rsidR="00181BBB" w:rsidRPr="00DA0297" w:rsidRDefault="00181BBB" w:rsidP="00DA0297">
      <w:pPr>
        <w:pStyle w:val="Heading2"/>
      </w:pPr>
      <w:r w:rsidRPr="00DA0297">
        <w:t>10. Eligibility criteria:</w:t>
      </w:r>
    </w:p>
    <w:p w14:paraId="1B3A416F" w14:textId="1EB010C8" w:rsidR="00181BBB" w:rsidRDefault="00181BBB" w:rsidP="00D07060">
      <w:r>
        <w:t xml:space="preserve">Plots were </w:t>
      </w:r>
      <w:r w:rsidR="00D07060">
        <w:t>eligible for selection</w:t>
      </w:r>
      <w:r>
        <w:t xml:space="preserve"> when the</w:t>
      </w:r>
      <w:r w:rsidR="00D07060">
        <w:t xml:space="preserve"> adult</w:t>
      </w:r>
      <w:r>
        <w:t xml:space="preserve"> landlord</w:t>
      </w:r>
      <w:r w:rsidR="00D07060">
        <w:t xml:space="preserve"> (at least 18 years old)</w:t>
      </w:r>
      <w:r>
        <w:t xml:space="preserve"> lived on the plot and at least one tenant household </w:t>
      </w:r>
      <w:r w:rsidR="00D07060">
        <w:t xml:space="preserve">with an adult (at least 18 years old) </w:t>
      </w:r>
      <w:r>
        <w:t xml:space="preserve">also lived on the plot, which </w:t>
      </w:r>
      <w:r w:rsidR="00D07060">
        <w:t>was</w:t>
      </w:r>
      <w:r>
        <w:t xml:space="preserve"> about 80% of plots in the target area.</w:t>
      </w:r>
      <w:r w:rsidR="00D07060">
        <w:t xml:space="preserve">  </w:t>
      </w:r>
    </w:p>
    <w:p w14:paraId="6561CB97" w14:textId="77777777" w:rsidR="00C3545B" w:rsidRDefault="00C3545B" w:rsidP="00D07060"/>
    <w:p w14:paraId="73CC5A83" w14:textId="55F2A4DA" w:rsidR="00C3545B" w:rsidRPr="00DA0297" w:rsidRDefault="00C3545B" w:rsidP="00DA0297">
      <w:pPr>
        <w:pStyle w:val="Heading2"/>
      </w:pPr>
      <w:r w:rsidRPr="00DA0297">
        <w:t>11a. Intervention—explanation:</w:t>
      </w:r>
    </w:p>
    <w:p w14:paraId="570EDE00" w14:textId="0F7243C5" w:rsidR="000D5B69" w:rsidRDefault="00E20064" w:rsidP="00092C33">
      <w:r>
        <w:t>Participating l</w:t>
      </w:r>
      <w:r w:rsidR="000D5B69">
        <w:t xml:space="preserve">andlords were invited to an exclusive meeting limited to other landlords in the area where they would learn to build wealth and reduce conflict on their plot.  </w:t>
      </w:r>
      <w:r w:rsidR="00883AA4">
        <w:t>Four meetings were held targeting specific outcomes (improving cleaning rota, adding an inside door lock to the toilet, adding an outside door lock to the toilet, and adding a seal between the toilet interface and waste containment).  Each meeting</w:t>
      </w:r>
      <w:r w:rsidR="000D5B69">
        <w:t xml:space="preserve"> consisted of locally-produced videos shot “hidden camera”-style revealing the </w:t>
      </w:r>
      <w:r w:rsidR="00883AA4">
        <w:t xml:space="preserve">perspective of tenants on sanitation issues on the plot; interactive sessions where demonstrations or games led participants do </w:t>
      </w:r>
      <w:r>
        <w:t xml:space="preserve">effective solutions to these problems; and practical sessions where implementation details were covered such as where to purchase materials and how to make improvements or find masons who could make them.  Program staff made one follow up visit per meeting to each participant to </w:t>
      </w:r>
      <w:r w:rsidR="00092C33">
        <w:t>observe any improvements made and offer suggestions for overcoming any barriers faced.  Prizes were distributed by lottery (approximately one per 150 participants), with entries being given for meeting attendance and having made the desired toilet improvements.</w:t>
      </w:r>
    </w:p>
    <w:p w14:paraId="706788D4" w14:textId="77777777" w:rsidR="000D5B69" w:rsidRDefault="000D5B69" w:rsidP="00C3545B"/>
    <w:p w14:paraId="58AB12BD" w14:textId="6E50B305" w:rsidR="00C3545B" w:rsidRPr="005320ED" w:rsidRDefault="00C3545B" w:rsidP="00C219F4">
      <w:pPr>
        <w:rPr>
          <w:b/>
          <w:bCs/>
          <w:sz w:val="32"/>
          <w:szCs w:val="32"/>
        </w:rPr>
      </w:pPr>
      <w:r w:rsidRPr="005320ED">
        <w:t>See</w:t>
      </w:r>
      <w:r w:rsidR="007D42F4" w:rsidRPr="005320ED">
        <w:t xml:space="preserve"> </w:t>
      </w:r>
      <w:r w:rsidR="007D42F4" w:rsidRPr="005320ED">
        <w:fldChar w:fldCharType="begin"/>
      </w:r>
      <w:r w:rsidR="007D42F4" w:rsidRPr="005320ED">
        <w:instrText xml:space="preserve"> REF _Ref504631336 \h </w:instrText>
      </w:r>
      <w:r w:rsidR="005320ED" w:rsidRPr="005320ED">
        <w:instrText xml:space="preserve"> \* MERGEFORMAT </w:instrText>
      </w:r>
      <w:r w:rsidR="007D42F4" w:rsidRPr="005320ED">
        <w:fldChar w:fldCharType="separate"/>
      </w:r>
      <w:r w:rsidR="005320ED" w:rsidRPr="005320ED">
        <w:t>Appendix A</w:t>
      </w:r>
      <w:r w:rsidR="007D42F4" w:rsidRPr="005320ED">
        <w:fldChar w:fldCharType="end"/>
      </w:r>
      <w:r w:rsidRPr="005320ED">
        <w:t xml:space="preserve"> for a more detailed description of the intervention </w:t>
      </w:r>
      <w:r w:rsidR="000D5B69" w:rsidRPr="005320ED">
        <w:t xml:space="preserve">based on the </w:t>
      </w:r>
      <w:r w:rsidRPr="005320ED">
        <w:t xml:space="preserve">TIDieR </w:t>
      </w:r>
      <w:r w:rsidR="000D5B69" w:rsidRPr="005320ED">
        <w:t>checklist.</w:t>
      </w:r>
    </w:p>
    <w:p w14:paraId="0B61C025" w14:textId="77777777" w:rsidR="00092C33" w:rsidRDefault="00092C33" w:rsidP="00C3545B">
      <w:pPr>
        <w:rPr>
          <w:i/>
          <w:iCs/>
        </w:rPr>
      </w:pPr>
    </w:p>
    <w:p w14:paraId="4014F135" w14:textId="72889467" w:rsidR="00092C33" w:rsidRPr="00DA0297" w:rsidRDefault="00092C33" w:rsidP="00DA0297">
      <w:pPr>
        <w:pStyle w:val="Heading2"/>
      </w:pPr>
      <w:r w:rsidRPr="00DA0297">
        <w:t>11b. Intervention—modifications:</w:t>
      </w:r>
    </w:p>
    <w:p w14:paraId="7CB22169" w14:textId="6F030539" w:rsidR="00092C33" w:rsidRDefault="009B6F8E" w:rsidP="00A14432">
      <w:r>
        <w:t xml:space="preserve">Due to the </w:t>
      </w:r>
      <w:r w:rsidR="00DB658F">
        <w:t xml:space="preserve">content of the intervention, discontinuing the intervention occurred only if the participant wanted to leave the trial.  Modifications were made only when participants failed to attend the groups/meeting times to which they were originally assigned (usually due to work schedule or other time conflicts)—“catch all” groups were started a few weeks after the beginning of the intervention and those allocated to the intervention who had not attended any meetings </w:t>
      </w:r>
      <w:r w:rsidR="00A14432">
        <w:t xml:space="preserve">(about ¼ of all those allocated to the intervention) </w:t>
      </w:r>
      <w:r w:rsidR="00DB658F">
        <w:t>were re-invited to these groups</w:t>
      </w:r>
      <w:r w:rsidR="00A14432">
        <w:t xml:space="preserve">.  The </w:t>
      </w:r>
      <w:r w:rsidR="00A14432">
        <w:lastRenderedPageBreak/>
        <w:t>same content was delivered at both meetings, but the group size was somewhat larger (20-24 invited to original meetings, with about 2/3 attending on average, compared to 30-40 at “catch all” meetings).</w:t>
      </w:r>
    </w:p>
    <w:p w14:paraId="61EC3B77" w14:textId="77777777" w:rsidR="00A14432" w:rsidRDefault="00A14432" w:rsidP="00A14432"/>
    <w:p w14:paraId="3EB22377" w14:textId="4572708D" w:rsidR="00A14432" w:rsidRPr="00DA0297" w:rsidRDefault="00A14432" w:rsidP="00DA0297">
      <w:pPr>
        <w:pStyle w:val="Heading2"/>
      </w:pPr>
      <w:r w:rsidRPr="00DA0297">
        <w:t>11c. Intervention—adherence:</w:t>
      </w:r>
    </w:p>
    <w:p w14:paraId="5254ABF6" w14:textId="297A115D" w:rsidR="00A14432" w:rsidRDefault="003B21D1" w:rsidP="005013AC">
      <w:r>
        <w:t xml:space="preserve">Adherence consisted primarily of ensuring that </w:t>
      </w:r>
      <w:r w:rsidR="003126A4">
        <w:t xml:space="preserve">participants attended meetings. </w:t>
      </w:r>
      <w:r w:rsidR="00645046">
        <w:t xml:space="preserve"> Low </w:t>
      </w:r>
      <w:r w:rsidR="003126A4">
        <w:t>attendance was a</w:t>
      </w:r>
      <w:r w:rsidR="00645046">
        <w:t xml:space="preserve"> major </w:t>
      </w:r>
      <w:r w:rsidR="003126A4">
        <w:t>early problem.  A few issues were identified</w:t>
      </w:r>
      <w:r w:rsidR="001D2196">
        <w:t xml:space="preserve"> in discussions with non-attendees</w:t>
      </w:r>
      <w:r w:rsidR="003126A4">
        <w:t>.  First, invitations were given by program staff, but no one living in the community was involved in the invitation.  This was initially due to the desire to have a sort of “secret society”</w:t>
      </w:r>
      <w:r w:rsidR="00826B3C">
        <w:t xml:space="preserve"> branding with no health </w:t>
      </w:r>
      <w:proofErr w:type="gramStart"/>
      <w:r w:rsidR="00826B3C">
        <w:t>associations</w:t>
      </w:r>
      <w:r w:rsidR="001D2196">
        <w:t>, but</w:t>
      </w:r>
      <w:proofErr w:type="gramEnd"/>
      <w:r w:rsidR="001D2196">
        <w:t xml:space="preserve"> led to suspicion within the community</w:t>
      </w:r>
      <w:r w:rsidR="00826B3C">
        <w:t>.  Second, invitation content was erroneously disregarded by the delivery agency, and landlords were told that the meetings would be an opportunity to have additional discussions related to the topics covered in the baseline survey</w:t>
      </w:r>
      <w:r w:rsidR="001D2196">
        <w:t>, which was unappealing to many</w:t>
      </w:r>
      <w:r w:rsidR="00826B3C">
        <w:t xml:space="preserve">.  </w:t>
      </w:r>
      <w:r w:rsidR="001D2196">
        <w:t>Third, invitations given a week beforehand were</w:t>
      </w:r>
      <w:r w:rsidR="00826B3C">
        <w:t xml:space="preserve"> </w:t>
      </w:r>
      <w:r w:rsidR="001D2196">
        <w:t xml:space="preserve">judged too far in advance and easy to forget.  Fourth, the solicitation of official government plot numbers during the baseline, done to allow for a unique program identifier, was thought by many participants to be </w:t>
      </w:r>
      <w:r w:rsidR="00645046">
        <w:t xml:space="preserve">a precursor to a visit by a government tax agent, as this was the primary reason for use of the number in the past.  Fifth, many were unable to make the meeting times, even though they were selected with feedback from the community as the times most would be available.  </w:t>
      </w:r>
      <w:r w:rsidR="00826B3C">
        <w:t xml:space="preserve"> </w:t>
      </w:r>
      <w:r w:rsidR="00645046">
        <w:t>To deal with these challenges, f</w:t>
      </w:r>
      <w:r w:rsidR="009F34A3">
        <w:t xml:space="preserve">ollow-up visits were made </w:t>
      </w:r>
      <w:r w:rsidR="003126A4">
        <w:t xml:space="preserve">the day before the meetings </w:t>
      </w:r>
      <w:r w:rsidR="00645046">
        <w:t>by a two-person team consisting of a program staff member</w:t>
      </w:r>
      <w:r w:rsidR="009F34A3">
        <w:t xml:space="preserve"> and a local community health worker, more was revealed about the purpose of the meetings while retaining the wealth (non-health) focus, reassurances were given about </w:t>
      </w:r>
      <w:r w:rsidR="005013AC">
        <w:t>not sharing</w:t>
      </w:r>
      <w:r w:rsidR="009F34A3">
        <w:t xml:space="preserve"> participant information </w:t>
      </w:r>
      <w:r w:rsidR="005013AC">
        <w:t xml:space="preserve">with the government, and “catch all” meetings discussed above were planned.  The number of participants attending the first meeting grew from about ¼ to about ¾ using these methods, with about 2/3 of participants attending the fourth meeting.  </w:t>
      </w:r>
    </w:p>
    <w:p w14:paraId="4AF8E5C4" w14:textId="77777777" w:rsidR="005013AC" w:rsidRDefault="005013AC" w:rsidP="005013AC"/>
    <w:p w14:paraId="499366E5" w14:textId="7D21E489" w:rsidR="005013AC" w:rsidRPr="00DA0297" w:rsidRDefault="007239D4" w:rsidP="00DA0297">
      <w:pPr>
        <w:pStyle w:val="Heading2"/>
      </w:pPr>
      <w:r w:rsidRPr="00DA0297">
        <w:t>11d. Intervention</w:t>
      </w:r>
      <w:r w:rsidR="00CE49B8" w:rsidRPr="00DA0297">
        <w:t>—</w:t>
      </w:r>
      <w:r w:rsidRPr="00DA0297">
        <w:t>Concomitant</w:t>
      </w:r>
      <w:r w:rsidR="00CE49B8" w:rsidRPr="00DA0297">
        <w:t xml:space="preserve"> care:</w:t>
      </w:r>
    </w:p>
    <w:p w14:paraId="30BDD1AF" w14:textId="4488E401" w:rsidR="00CE49B8" w:rsidRDefault="00CE49B8" w:rsidP="00CE49B8">
      <w:r>
        <w:t>There were no restrictions on participant activities during the trial.  One aspect of selecting Bauleni for the trial was the lack of previous or planned sanitation interventions in the area and local government officials were asked to report the presence of any new sanitation products, business, or initiatives in the area.</w:t>
      </w:r>
    </w:p>
    <w:p w14:paraId="15C1BD53" w14:textId="77777777" w:rsidR="00CE49B8" w:rsidRDefault="00CE49B8" w:rsidP="00CE49B8"/>
    <w:p w14:paraId="529FE5CF" w14:textId="1D3C7583" w:rsidR="00CE49B8" w:rsidRPr="00DA0297" w:rsidRDefault="00CE49B8" w:rsidP="00DA0297">
      <w:pPr>
        <w:pStyle w:val="Heading2"/>
      </w:pPr>
      <w:r w:rsidRPr="00DA0297">
        <w:t xml:space="preserve">12. </w:t>
      </w:r>
      <w:r w:rsidR="006044E8" w:rsidRPr="00DA0297">
        <w:t>Outcomes:</w:t>
      </w:r>
    </w:p>
    <w:p w14:paraId="0AE10C78" w14:textId="5E1D9756" w:rsidR="009C4277" w:rsidRDefault="009C4277" w:rsidP="000E479D">
      <w:r>
        <w:t xml:space="preserve">All outcomes were assessed at baseline (approximately one month before intervention delivery began) and endline (about 5 months after intervention delivery began) for both arms of the trial.  </w:t>
      </w:r>
      <w:r w:rsidR="00184784">
        <w:t>Primary outcomes were observed (</w:t>
      </w:r>
      <w:r w:rsidR="001B310C">
        <w:t>P</w:t>
      </w:r>
      <w:r w:rsidR="00184784">
        <w:t>1-</w:t>
      </w:r>
      <w:r w:rsidR="001B310C">
        <w:t>P</w:t>
      </w:r>
      <w:r w:rsidR="00184784">
        <w:t>3</w:t>
      </w:r>
      <w:r w:rsidR="001B310C">
        <w:t>, S4, most of S5</w:t>
      </w:r>
      <w:r w:rsidR="00184784">
        <w:t>) or reported by landlords (</w:t>
      </w:r>
      <w:r w:rsidR="001B310C">
        <w:t>P</w:t>
      </w:r>
      <w:r w:rsidR="00184784">
        <w:t>4</w:t>
      </w:r>
      <w:r w:rsidR="001B310C">
        <w:t>, S1-3, some of S5</w:t>
      </w:r>
      <w:r w:rsidR="00184784">
        <w:t xml:space="preserve">) and differences in changes in proportions from baseline to endline </w:t>
      </w:r>
      <w:r w:rsidR="001B310C">
        <w:t xml:space="preserve">(P1-P4, S3-S4) or in mean values (S1-S2, S5) </w:t>
      </w:r>
      <w:r w:rsidR="00184784">
        <w:t xml:space="preserve">were calculated.  </w:t>
      </w:r>
      <w:r w:rsidR="007B45BE">
        <w:t>More detail about the reason</w:t>
      </w:r>
      <w:r w:rsidR="004C3189">
        <w:t>s</w:t>
      </w:r>
      <w:r w:rsidR="007B45BE">
        <w:t xml:space="preserve"> for selecting these specific outcomes is reported elsewhere </w:t>
      </w:r>
      <w:r w:rsidR="00AD5225">
        <w:fldChar w:fldCharType="begin"/>
      </w:r>
      <w:r w:rsidR="00C17A6A">
        <w:instrText xml:space="preserve"> ADDIN EN.CITE &lt;EndNote&gt;&lt;Cite&gt;&lt;Author&gt;Tidwell&lt;/Author&gt;&lt;Year&gt;2017&lt;/Year&gt;&lt;RecNum&gt;3331&lt;/RecNum&gt;&lt;DisplayText&gt;[40]&lt;/DisplayText&gt;&lt;record&gt;&lt;rec-number&gt;3331&lt;/rec-number&gt;&lt;foreign-keys&gt;&lt;key app="EN" db-id="0vxr2r996pwxafevvzxvxza1rta0rfpd0wwa" timestamp="1496830892"&gt;3331&lt;/key&gt;&lt;/foreign-keys&gt;&lt;ref-type name="Journal Article"&gt;17&lt;/ref-type&gt;&lt;contributors&gt;&lt;authors&gt;&lt;author&gt;Tidwell, James&lt;/author&gt;&lt;author&gt;Chipungu, Jenala&lt;/author&gt;&lt;author&gt;Chilengi, Roma&lt;/author&gt;&lt;author&gt;Aunger, Robert&lt;/author&gt;&lt;/authors&gt;&lt;/contributors&gt;&lt;titles&gt;&lt;title&gt;Using Behavior Centered Design to Create an Intervention to Improve Sanitation in Peri-Urban Lusaka, Zambia&lt;/title&gt;&lt;secondary-title&gt;(in press)&lt;/secondary-title&gt;&lt;/titles&gt;&lt;periodical&gt;&lt;full-title&gt;(in press)&lt;/full-title&gt;&lt;/periodical&gt;&lt;dates&gt;&lt;year&gt;2017&lt;/year&gt;&lt;/dates&gt;&lt;urls&gt;&lt;/urls&gt;&lt;/record&gt;&lt;/Cite&gt;&lt;/EndNote&gt;</w:instrText>
      </w:r>
      <w:r w:rsidR="00AD5225">
        <w:fldChar w:fldCharType="separate"/>
      </w:r>
      <w:r w:rsidR="00C17A6A">
        <w:rPr>
          <w:noProof/>
        </w:rPr>
        <w:t>[40]</w:t>
      </w:r>
      <w:r w:rsidR="00AD5225">
        <w:fldChar w:fldCharType="end"/>
      </w:r>
      <w:r w:rsidR="00184784">
        <w:t>.</w:t>
      </w:r>
    </w:p>
    <w:p w14:paraId="76A80659" w14:textId="77777777" w:rsidR="009C4277" w:rsidRDefault="009C4277" w:rsidP="00CE49B8"/>
    <w:p w14:paraId="01E82AB8" w14:textId="7BA6D94F" w:rsidR="006044E8" w:rsidRDefault="006044E8" w:rsidP="006044E8">
      <w:pPr>
        <w:rPr>
          <w:rFonts w:eastAsia="Times New Roman"/>
        </w:rPr>
      </w:pPr>
      <w:r>
        <w:rPr>
          <w:rStyle w:val="term"/>
          <w:rFonts w:eastAsia="Times New Roman"/>
        </w:rPr>
        <w:t>Primary Outcome Measures</w:t>
      </w:r>
      <w:r>
        <w:rPr>
          <w:rFonts w:eastAsia="Times New Roman"/>
        </w:rPr>
        <w:t xml:space="preserve">: </w:t>
      </w:r>
    </w:p>
    <w:p w14:paraId="2F25135B" w14:textId="7BBAB8E6" w:rsidR="006044E8" w:rsidRPr="006044E8" w:rsidRDefault="006044E8" w:rsidP="00CB61C0">
      <w:pPr>
        <w:numPr>
          <w:ilvl w:val="0"/>
          <w:numId w:val="4"/>
        </w:numPr>
        <w:spacing w:before="84" w:after="100" w:afterAutospacing="1"/>
        <w:rPr>
          <w:rFonts w:eastAsia="Times New Roman"/>
        </w:rPr>
      </w:pPr>
      <w:r w:rsidRPr="006044E8">
        <w:rPr>
          <w:rFonts w:eastAsia="Times New Roman"/>
        </w:rPr>
        <w:t xml:space="preserve">Having a hole-cover or water-sealed pan </w:t>
      </w:r>
      <w:r>
        <w:rPr>
          <w:rFonts w:eastAsia="Times New Roman"/>
        </w:rPr>
        <w:br/>
      </w:r>
      <w:r w:rsidR="00CB61C0">
        <w:rPr>
          <w:rFonts w:eastAsia="Times New Roman"/>
          <w:i/>
          <w:iCs/>
        </w:rPr>
        <w:t>Toilet has a solid or liquid barrier between user and waste containment</w:t>
      </w:r>
    </w:p>
    <w:p w14:paraId="7756F21A" w14:textId="068B0295" w:rsidR="006044E8" w:rsidRPr="006044E8" w:rsidRDefault="006044E8" w:rsidP="00CB61C0">
      <w:pPr>
        <w:numPr>
          <w:ilvl w:val="0"/>
          <w:numId w:val="4"/>
        </w:numPr>
        <w:spacing w:before="84" w:after="100" w:afterAutospacing="1"/>
        <w:rPr>
          <w:rFonts w:eastAsia="Times New Roman"/>
        </w:rPr>
      </w:pPr>
      <w:r>
        <w:rPr>
          <w:rFonts w:eastAsia="Times New Roman"/>
        </w:rPr>
        <w:t xml:space="preserve">Having a latrine door that locks from the inside </w:t>
      </w:r>
      <w:r>
        <w:rPr>
          <w:rFonts w:eastAsia="Times New Roman"/>
        </w:rPr>
        <w:br/>
      </w:r>
      <w:r w:rsidR="00CB61C0">
        <w:rPr>
          <w:rFonts w:eastAsia="Times New Roman"/>
          <w:i/>
          <w:iCs/>
        </w:rPr>
        <w:t>Toilet has a solid, lockable door from the inside to give a user privacy</w:t>
      </w:r>
    </w:p>
    <w:p w14:paraId="080D6F33" w14:textId="7E4A617D" w:rsidR="006044E8" w:rsidRPr="006044E8" w:rsidRDefault="006044E8" w:rsidP="00CB61C0">
      <w:pPr>
        <w:numPr>
          <w:ilvl w:val="0"/>
          <w:numId w:val="4"/>
        </w:numPr>
        <w:spacing w:before="84" w:after="100" w:afterAutospacing="1"/>
        <w:rPr>
          <w:rFonts w:eastAsia="Times New Roman"/>
        </w:rPr>
      </w:pPr>
      <w:r>
        <w:rPr>
          <w:rFonts w:eastAsia="Times New Roman"/>
        </w:rPr>
        <w:lastRenderedPageBreak/>
        <w:t xml:space="preserve">Having a latrine door that locks from the outside </w:t>
      </w:r>
      <w:r>
        <w:rPr>
          <w:rFonts w:eastAsia="Times New Roman"/>
        </w:rPr>
        <w:br/>
      </w:r>
      <w:r w:rsidR="00CB61C0">
        <w:rPr>
          <w:rFonts w:eastAsia="Times New Roman"/>
          <w:i/>
          <w:iCs/>
        </w:rPr>
        <w:t>Toilet has a solid, lockable door from the outside to e</w:t>
      </w:r>
      <w:r w:rsidRPr="006044E8">
        <w:rPr>
          <w:rFonts w:eastAsia="Times New Roman"/>
          <w:i/>
          <w:iCs/>
        </w:rPr>
        <w:t>xclude those not living on the plot from the toilet</w:t>
      </w:r>
    </w:p>
    <w:p w14:paraId="05F74BEB" w14:textId="6F710CC7" w:rsidR="006044E8" w:rsidRPr="006044E8" w:rsidRDefault="006044E8" w:rsidP="00CB61C0">
      <w:pPr>
        <w:numPr>
          <w:ilvl w:val="0"/>
          <w:numId w:val="4"/>
        </w:numPr>
        <w:spacing w:before="84" w:after="100" w:afterAutospacing="1"/>
        <w:rPr>
          <w:rFonts w:eastAsia="Times New Roman"/>
          <w:i/>
          <w:iCs/>
        </w:rPr>
      </w:pPr>
      <w:r>
        <w:rPr>
          <w:rFonts w:eastAsia="Times New Roman"/>
        </w:rPr>
        <w:t xml:space="preserve">Having a rotational cleaning system in place </w:t>
      </w:r>
      <w:r w:rsidR="00CB61C0">
        <w:rPr>
          <w:rFonts w:eastAsia="Times New Roman"/>
        </w:rPr>
        <w:br/>
      </w:r>
      <w:r w:rsidR="00CB61C0">
        <w:rPr>
          <w:rFonts w:eastAsia="Times New Roman"/>
          <w:i/>
          <w:iCs/>
        </w:rPr>
        <w:t>H</w:t>
      </w:r>
      <w:r w:rsidRPr="006044E8">
        <w:rPr>
          <w:rFonts w:eastAsia="Times New Roman"/>
          <w:i/>
          <w:iCs/>
        </w:rPr>
        <w:t>ygienic condition of the toilet interface</w:t>
      </w:r>
      <w:r w:rsidR="00CB61C0">
        <w:rPr>
          <w:rFonts w:eastAsia="Times New Roman"/>
          <w:i/>
          <w:iCs/>
        </w:rPr>
        <w:t xml:space="preserve"> is maintained through regular cleaning</w:t>
      </w:r>
    </w:p>
    <w:p w14:paraId="01F4AB67" w14:textId="4AEB94F9" w:rsidR="006044E8" w:rsidRDefault="006044E8" w:rsidP="006044E8">
      <w:pPr>
        <w:rPr>
          <w:rFonts w:eastAsia="Times New Roman"/>
        </w:rPr>
      </w:pPr>
      <w:r>
        <w:rPr>
          <w:rStyle w:val="term"/>
          <w:rFonts w:eastAsia="Times New Roman"/>
        </w:rPr>
        <w:t>Secondary Outcome Measures</w:t>
      </w:r>
      <w:r>
        <w:rPr>
          <w:rFonts w:eastAsia="Times New Roman"/>
        </w:rPr>
        <w:t xml:space="preserve">: </w:t>
      </w:r>
    </w:p>
    <w:p w14:paraId="014BC318" w14:textId="20B51036" w:rsidR="00892511" w:rsidRDefault="006044E8" w:rsidP="00B054F3">
      <w:pPr>
        <w:numPr>
          <w:ilvl w:val="0"/>
          <w:numId w:val="5"/>
        </w:numPr>
        <w:spacing w:before="84" w:after="100" w:afterAutospacing="1"/>
        <w:rPr>
          <w:rFonts w:eastAsia="Times New Roman"/>
        </w:rPr>
      </w:pPr>
      <w:r w:rsidRPr="006044E8">
        <w:rPr>
          <w:rFonts w:eastAsia="Times New Roman"/>
        </w:rPr>
        <w:t>Landlord willingness to pay for toilet improvements</w:t>
      </w:r>
      <w:r w:rsidR="00892511">
        <w:rPr>
          <w:rFonts w:eastAsia="Times New Roman"/>
        </w:rPr>
        <w:t xml:space="preserve"> </w:t>
      </w:r>
      <w:r w:rsidR="00B054F3">
        <w:rPr>
          <w:rFonts w:eastAsia="Times New Roman"/>
          <w:i/>
          <w:iCs/>
        </w:rPr>
        <w:br/>
        <w:t xml:space="preserve">Landlords </w:t>
      </w:r>
      <w:r w:rsidR="00892511" w:rsidRPr="00892511">
        <w:rPr>
          <w:rFonts w:eastAsia="Times New Roman"/>
          <w:i/>
          <w:iCs/>
        </w:rPr>
        <w:t xml:space="preserve">state </w:t>
      </w:r>
      <w:r w:rsidR="00B054F3">
        <w:rPr>
          <w:rFonts w:eastAsia="Times New Roman"/>
          <w:i/>
          <w:iCs/>
        </w:rPr>
        <w:t xml:space="preserve">increased </w:t>
      </w:r>
      <w:r w:rsidR="00892511" w:rsidRPr="00892511">
        <w:rPr>
          <w:rFonts w:eastAsia="Times New Roman"/>
          <w:i/>
          <w:iCs/>
        </w:rPr>
        <w:t>willingness to pay</w:t>
      </w:r>
      <w:r w:rsidR="00184784">
        <w:rPr>
          <w:rFonts w:eastAsia="Times New Roman"/>
          <w:i/>
          <w:iCs/>
        </w:rPr>
        <w:t xml:space="preserve"> for specific improvements</w:t>
      </w:r>
    </w:p>
    <w:p w14:paraId="5547F655" w14:textId="72E57810" w:rsidR="006044E8" w:rsidRPr="00892511" w:rsidRDefault="00892511" w:rsidP="00B054F3">
      <w:pPr>
        <w:numPr>
          <w:ilvl w:val="0"/>
          <w:numId w:val="5"/>
        </w:numPr>
        <w:spacing w:before="84" w:after="100" w:afterAutospacing="1"/>
        <w:rPr>
          <w:rFonts w:eastAsia="Times New Roman"/>
        </w:rPr>
      </w:pPr>
      <w:r>
        <w:rPr>
          <w:rFonts w:eastAsia="Times New Roman"/>
        </w:rPr>
        <w:t>L</w:t>
      </w:r>
      <w:r w:rsidR="006044E8" w:rsidRPr="00892511">
        <w:rPr>
          <w:rFonts w:eastAsia="Times New Roman"/>
        </w:rPr>
        <w:t>andlord attitudes towards the importance of sanitation</w:t>
      </w:r>
      <w:r>
        <w:rPr>
          <w:rFonts w:eastAsia="Times New Roman"/>
        </w:rPr>
        <w:t xml:space="preserve"> </w:t>
      </w:r>
      <w:r w:rsidR="00720244">
        <w:rPr>
          <w:rFonts w:eastAsia="Times New Roman"/>
        </w:rPr>
        <w:br/>
      </w:r>
      <w:r w:rsidR="00B054F3">
        <w:rPr>
          <w:rFonts w:eastAsia="Times New Roman"/>
          <w:i/>
          <w:iCs/>
        </w:rPr>
        <w:t xml:space="preserve">Landlords report increased scores for </w:t>
      </w:r>
      <w:r w:rsidRPr="00892511">
        <w:rPr>
          <w:rFonts w:eastAsia="Times New Roman"/>
          <w:i/>
          <w:iCs/>
        </w:rPr>
        <w:t xml:space="preserve">5-point Likert-scale questions about sanitation in general and </w:t>
      </w:r>
      <w:r w:rsidR="00B054F3">
        <w:rPr>
          <w:rFonts w:eastAsia="Times New Roman"/>
          <w:i/>
          <w:iCs/>
        </w:rPr>
        <w:t xml:space="preserve">specifically </w:t>
      </w:r>
      <w:r w:rsidRPr="00892511">
        <w:rPr>
          <w:rFonts w:eastAsia="Times New Roman"/>
          <w:i/>
          <w:iCs/>
        </w:rPr>
        <w:t>related to each primary outcome</w:t>
      </w:r>
    </w:p>
    <w:p w14:paraId="4679CA79" w14:textId="529251E8" w:rsidR="006044E8" w:rsidRDefault="006044E8" w:rsidP="00720244">
      <w:pPr>
        <w:numPr>
          <w:ilvl w:val="0"/>
          <w:numId w:val="5"/>
        </w:numPr>
        <w:spacing w:before="84" w:after="100" w:afterAutospacing="1"/>
        <w:rPr>
          <w:rFonts w:eastAsia="Times New Roman"/>
        </w:rPr>
      </w:pPr>
      <w:r w:rsidRPr="00892511">
        <w:rPr>
          <w:rFonts w:eastAsia="Times New Roman"/>
        </w:rPr>
        <w:t xml:space="preserve">Financial preparation for toilet improvement </w:t>
      </w:r>
      <w:r w:rsidR="00720244">
        <w:rPr>
          <w:rFonts w:eastAsia="Times New Roman"/>
        </w:rPr>
        <w:br/>
      </w:r>
      <w:r w:rsidRPr="00892511">
        <w:rPr>
          <w:rFonts w:eastAsia="Times New Roman"/>
          <w:i/>
          <w:iCs/>
        </w:rPr>
        <w:t>Landlords report saving money, either individually or by participating in a rotating savings scheme, for toilet improvement</w:t>
      </w:r>
    </w:p>
    <w:p w14:paraId="78062E9F" w14:textId="7C41C16E" w:rsidR="006044E8" w:rsidRPr="00720244" w:rsidRDefault="006044E8" w:rsidP="004C3189">
      <w:pPr>
        <w:numPr>
          <w:ilvl w:val="0"/>
          <w:numId w:val="5"/>
        </w:numPr>
        <w:spacing w:before="84" w:after="100" w:afterAutospacing="1"/>
        <w:rPr>
          <w:rFonts w:eastAsia="Times New Roman"/>
        </w:rPr>
      </w:pPr>
      <w:r w:rsidRPr="00720244">
        <w:rPr>
          <w:rFonts w:eastAsia="Times New Roman"/>
        </w:rPr>
        <w:t xml:space="preserve">Partial construction progress towards toilet improvement </w:t>
      </w:r>
      <w:r w:rsidR="00720244">
        <w:rPr>
          <w:rFonts w:eastAsia="Times New Roman"/>
        </w:rPr>
        <w:br/>
      </w:r>
      <w:r w:rsidRPr="00720244">
        <w:rPr>
          <w:rFonts w:eastAsia="Times New Roman"/>
          <w:i/>
          <w:iCs/>
        </w:rPr>
        <w:t xml:space="preserve">Landlords have either amassed raw materials on the plot (concrete blocks, wood, etc.) for toilet improvement or new construction/upgrading of toilet </w:t>
      </w:r>
      <w:r w:rsidR="004C3189">
        <w:rPr>
          <w:rFonts w:eastAsia="Times New Roman"/>
          <w:i/>
          <w:iCs/>
        </w:rPr>
        <w:t>has begun</w:t>
      </w:r>
      <w:r w:rsidRPr="00720244">
        <w:rPr>
          <w:rFonts w:eastAsia="Times New Roman"/>
          <w:i/>
          <w:iCs/>
        </w:rPr>
        <w:t xml:space="preserve"> (hole dug for new toilet, new slab poured for flushing toilet, etc.)</w:t>
      </w:r>
    </w:p>
    <w:p w14:paraId="1FD5E085" w14:textId="2A6795CD" w:rsidR="006044E8" w:rsidRPr="00720244" w:rsidRDefault="006044E8" w:rsidP="00834612">
      <w:pPr>
        <w:numPr>
          <w:ilvl w:val="0"/>
          <w:numId w:val="5"/>
        </w:numPr>
        <w:spacing w:before="84" w:after="100" w:afterAutospacing="1"/>
        <w:rPr>
          <w:rFonts w:eastAsia="Times New Roman"/>
        </w:rPr>
      </w:pPr>
      <w:r w:rsidRPr="00720244">
        <w:rPr>
          <w:rFonts w:eastAsia="Times New Roman"/>
        </w:rPr>
        <w:t xml:space="preserve">Peri-urban Healthy Toilet Index </w:t>
      </w:r>
      <w:r w:rsidR="00720244" w:rsidRPr="00720244">
        <w:rPr>
          <w:rFonts w:eastAsia="Times New Roman"/>
        </w:rPr>
        <w:t>(PUHTI) Score</w:t>
      </w:r>
      <w:r w:rsidR="00720244">
        <w:rPr>
          <w:rFonts w:eastAsia="Times New Roman"/>
        </w:rPr>
        <w:br/>
      </w:r>
      <w:proofErr w:type="spellStart"/>
      <w:r w:rsidR="004C3189">
        <w:rPr>
          <w:rFonts w:eastAsia="Times New Roman"/>
          <w:i/>
          <w:iCs/>
        </w:rPr>
        <w:t>Score</w:t>
      </w:r>
      <w:proofErr w:type="spellEnd"/>
      <w:r w:rsidR="004C3189">
        <w:rPr>
          <w:rFonts w:eastAsia="Times New Roman"/>
          <w:i/>
          <w:iCs/>
        </w:rPr>
        <w:t xml:space="preserve"> on a</w:t>
      </w:r>
      <w:r w:rsidRPr="009C4277">
        <w:rPr>
          <w:rFonts w:eastAsia="Times New Roman"/>
          <w:i/>
          <w:iCs/>
        </w:rPr>
        <w:t xml:space="preserve"> theory-based</w:t>
      </w:r>
      <w:r w:rsidR="004C3189">
        <w:rPr>
          <w:rFonts w:eastAsia="Times New Roman"/>
          <w:i/>
          <w:iCs/>
        </w:rPr>
        <w:t>,</w:t>
      </w:r>
      <w:r w:rsidRPr="009C4277">
        <w:rPr>
          <w:rFonts w:eastAsia="Times New Roman"/>
          <w:i/>
          <w:iCs/>
        </w:rPr>
        <w:t xml:space="preserve"> comprehensive index of on-site peri-urban sanitation status </w:t>
      </w:r>
      <w:r w:rsidR="004C3189">
        <w:rPr>
          <w:rFonts w:eastAsia="Times New Roman"/>
          <w:i/>
          <w:iCs/>
        </w:rPr>
        <w:t xml:space="preserve">increases (PUHTI score was </w:t>
      </w:r>
      <w:r w:rsidR="009C4277" w:rsidRPr="009C4277">
        <w:rPr>
          <w:rFonts w:eastAsia="Times New Roman"/>
          <w:i/>
          <w:iCs/>
        </w:rPr>
        <w:t xml:space="preserve">developed for the </w:t>
      </w:r>
      <w:r w:rsidR="004C3189">
        <w:rPr>
          <w:rFonts w:eastAsia="Times New Roman"/>
          <w:i/>
          <w:iCs/>
        </w:rPr>
        <w:t>intervention and covers</w:t>
      </w:r>
      <w:r w:rsidR="009C4277" w:rsidRPr="009C4277">
        <w:rPr>
          <w:rFonts w:eastAsia="Times New Roman"/>
          <w:i/>
          <w:iCs/>
        </w:rPr>
        <w:t xml:space="preserve"> </w:t>
      </w:r>
      <w:r w:rsidRPr="009C4277">
        <w:rPr>
          <w:rFonts w:eastAsia="Times New Roman"/>
          <w:i/>
          <w:iCs/>
        </w:rPr>
        <w:t>hygienicity, accessibility, desirability, and sustainability of sanitation systems</w:t>
      </w:r>
      <w:r w:rsidR="009C4277">
        <w:rPr>
          <w:rFonts w:eastAsia="Times New Roman"/>
          <w:i/>
          <w:iCs/>
        </w:rPr>
        <w:t xml:space="preserve"> </w:t>
      </w:r>
      <w:r w:rsidR="00834612">
        <w:rPr>
          <w:rFonts w:eastAsia="Times New Roman"/>
          <w:i/>
          <w:iCs/>
        </w:rPr>
        <w:fldChar w:fldCharType="begin"/>
      </w:r>
      <w:r w:rsidR="00834612">
        <w:rPr>
          <w:rFonts w:eastAsia="Times New Roman"/>
          <w:i/>
          <w:iCs/>
        </w:rPr>
        <w:instrText xml:space="preserve"> ADDIN EN.CITE &lt;EndNote&gt;&lt;Cite&gt;&lt;Author&gt;Tidwell&lt;/Author&gt;&lt;Year&gt;2017&lt;/Year&gt;&lt;RecNum&gt;3330&lt;/RecNum&gt;&lt;DisplayText&gt;[9]&lt;/DisplayText&gt;&lt;record&gt;&lt;rec-number&gt;3330&lt;/rec-number&gt;&lt;foreign-keys&gt;&lt;key app="EN" db-id="0vxr2r996pwxafevvzxvxza1rta0rfpd0wwa" timestamp="1496829316"&gt;3330&lt;/key&gt;&lt;/foreign-keys&gt;&lt;ref-type name="Journal Article"&gt;17&lt;/ref-type&gt;&lt;contributors&gt;&lt;authors&gt;&lt;author&gt;Tidwell, James&lt;/author&gt;&lt;author&gt;Chipungu, Jenala&lt;/author&gt;&lt;author&gt;Chilengi, Roma&lt;/author&gt;&lt;author&gt;Chilekwa, Joyce&lt;/author&gt;&lt;author&gt;Stephenson, Emily&lt;/author&gt;&lt;author&gt;Aunger, Robert&lt;/author&gt;&lt;/authors&gt;&lt;/contributors&gt;&lt;titles&gt;&lt;title&gt;Measuring Sanitation Quality with the Healthy Sanitation Framework: Development of a General Theoretical Framework for Sanitation and Operationalizing a Measure for Peri-Urban Lusaka, Zambia&lt;/title&gt;&lt;secondary-title&gt;(in press)&lt;/secondary-title&gt;&lt;/titles&gt;&lt;periodical&gt;&lt;full-title&gt;(in press)&lt;/full-title&gt;&lt;/periodical&gt;&lt;dates&gt;&lt;year&gt;2017&lt;/year&gt;&lt;/dates&gt;&lt;urls&gt;&lt;/urls&gt;&lt;/record&gt;&lt;/Cite&gt;&lt;/EndNote&gt;</w:instrText>
      </w:r>
      <w:r w:rsidR="00834612">
        <w:rPr>
          <w:rFonts w:eastAsia="Times New Roman"/>
          <w:i/>
          <w:iCs/>
        </w:rPr>
        <w:fldChar w:fldCharType="separate"/>
      </w:r>
      <w:r w:rsidR="00834612">
        <w:rPr>
          <w:rFonts w:eastAsia="Times New Roman"/>
          <w:i/>
          <w:iCs/>
          <w:noProof/>
        </w:rPr>
        <w:t>[9]</w:t>
      </w:r>
      <w:r w:rsidR="00834612">
        <w:rPr>
          <w:rFonts w:eastAsia="Times New Roman"/>
          <w:i/>
          <w:iCs/>
        </w:rPr>
        <w:fldChar w:fldCharType="end"/>
      </w:r>
      <w:r w:rsidR="004C3189">
        <w:rPr>
          <w:rFonts w:eastAsia="Times New Roman"/>
          <w:i/>
          <w:iCs/>
        </w:rPr>
        <w:t>)</w:t>
      </w:r>
    </w:p>
    <w:p w14:paraId="574EEB58" w14:textId="65F1DE11" w:rsidR="006044E8" w:rsidRPr="00972C60" w:rsidRDefault="006044E8" w:rsidP="007D1926">
      <w:pPr>
        <w:numPr>
          <w:ilvl w:val="0"/>
          <w:numId w:val="5"/>
        </w:numPr>
        <w:spacing w:before="84" w:after="100" w:afterAutospacing="1"/>
        <w:rPr>
          <w:rFonts w:eastAsia="Times New Roman"/>
        </w:rPr>
      </w:pPr>
      <w:r w:rsidRPr="009C4277">
        <w:rPr>
          <w:rFonts w:eastAsia="Times New Roman"/>
        </w:rPr>
        <w:t xml:space="preserve">Cleaning rota initiated </w:t>
      </w:r>
      <w:r w:rsidR="009C4277">
        <w:rPr>
          <w:rFonts w:eastAsia="Times New Roman"/>
        </w:rPr>
        <w:br/>
      </w:r>
      <w:r w:rsidRPr="009C4277">
        <w:rPr>
          <w:rFonts w:eastAsia="Times New Roman"/>
          <w:i/>
          <w:iCs/>
        </w:rPr>
        <w:t>Landlord reports taking any action directed at establishing a rotational cleaning system (e.g., holding a plot meeting explicitly for this purpose, posting a written rota, or otherwise tangibly indicating rota responsibilities)</w:t>
      </w:r>
    </w:p>
    <w:p w14:paraId="4F42B5AA" w14:textId="4ABEF63D" w:rsidR="00972C60" w:rsidRPr="00DA0297" w:rsidRDefault="00972C60" w:rsidP="00DA0297">
      <w:pPr>
        <w:pStyle w:val="Heading2"/>
      </w:pPr>
      <w:r w:rsidRPr="00DA0297">
        <w:t>13. Participant Timeline:</w:t>
      </w:r>
    </w:p>
    <w:p w14:paraId="50321410" w14:textId="76D59AF6" w:rsidR="00972C60" w:rsidRDefault="00972C60" w:rsidP="00972C60">
      <w:pPr>
        <w:pStyle w:val="Caption"/>
      </w:pPr>
      <w:r>
        <w:t xml:space="preserve">Figure </w:t>
      </w:r>
      <w:r w:rsidR="00D0343F">
        <w:rPr>
          <w:noProof/>
        </w:rPr>
        <w:fldChar w:fldCharType="begin"/>
      </w:r>
      <w:r w:rsidR="00D0343F">
        <w:rPr>
          <w:noProof/>
        </w:rPr>
        <w:instrText xml:space="preserve"> SEQ Figure \*</w:instrText>
      </w:r>
      <w:r w:rsidR="00D0343F">
        <w:rPr>
          <w:noProof/>
        </w:rPr>
        <w:instrText xml:space="preserve"> ARABIC </w:instrText>
      </w:r>
      <w:r w:rsidR="00D0343F">
        <w:rPr>
          <w:noProof/>
        </w:rPr>
        <w:fldChar w:fldCharType="separate"/>
      </w:r>
      <w:r w:rsidR="00BE1E7C">
        <w:rPr>
          <w:noProof/>
        </w:rPr>
        <w:t>1</w:t>
      </w:r>
      <w:r w:rsidR="00D0343F">
        <w:rPr>
          <w:noProof/>
        </w:rPr>
        <w:fldChar w:fldCharType="end"/>
      </w:r>
      <w:r>
        <w:t>: Timeline of enrolment, interventions, and assessments</w:t>
      </w:r>
    </w:p>
    <w:tbl>
      <w:tblPr>
        <w:tblW w:w="10080" w:type="dxa"/>
        <w:tblInd w:w="-5"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Look w:val="0000" w:firstRow="0" w:lastRow="0" w:firstColumn="0" w:lastColumn="0" w:noHBand="0" w:noVBand="0"/>
      </w:tblPr>
      <w:tblGrid>
        <w:gridCol w:w="2064"/>
        <w:gridCol w:w="1284"/>
        <w:gridCol w:w="1283"/>
        <w:gridCol w:w="722"/>
        <w:gridCol w:w="722"/>
        <w:gridCol w:w="722"/>
        <w:gridCol w:w="722"/>
        <w:gridCol w:w="722"/>
        <w:gridCol w:w="684"/>
        <w:gridCol w:w="1155"/>
      </w:tblGrid>
      <w:tr w:rsidR="00972C60" w:rsidRPr="00F34DB8" w14:paraId="6437009E" w14:textId="77777777" w:rsidTr="00F43B4C">
        <w:trPr>
          <w:trHeight w:val="340"/>
        </w:trPr>
        <w:tc>
          <w:tcPr>
            <w:tcW w:w="2064" w:type="dxa"/>
            <w:tcBorders>
              <w:top w:val="single" w:sz="4" w:space="0" w:color="262626"/>
              <w:right w:val="single" w:sz="12" w:space="0" w:color="auto"/>
            </w:tcBorders>
            <w:shd w:val="clear" w:color="auto" w:fill="auto"/>
            <w:vAlign w:val="center"/>
          </w:tcPr>
          <w:p w14:paraId="7A95BF37" w14:textId="77777777" w:rsidR="00972C60" w:rsidRPr="00F34DB8" w:rsidRDefault="00972C60" w:rsidP="007D1926">
            <w:pPr>
              <w:jc w:val="center"/>
              <w:rPr>
                <w:rFonts w:ascii="Arial" w:hAnsi="Arial" w:cs="Arial"/>
                <w:b/>
                <w:bCs/>
                <w:sz w:val="20"/>
                <w:szCs w:val="20"/>
              </w:rPr>
            </w:pPr>
          </w:p>
        </w:tc>
        <w:tc>
          <w:tcPr>
            <w:tcW w:w="8016" w:type="dxa"/>
            <w:gridSpan w:val="9"/>
            <w:tcBorders>
              <w:top w:val="single" w:sz="4" w:space="0" w:color="262626"/>
              <w:left w:val="single" w:sz="12" w:space="0" w:color="auto"/>
              <w:right w:val="single" w:sz="8" w:space="0" w:color="262626"/>
            </w:tcBorders>
            <w:vAlign w:val="center"/>
          </w:tcPr>
          <w:p w14:paraId="5DD58AB4" w14:textId="77777777" w:rsidR="00972C60" w:rsidRPr="00F34DB8" w:rsidRDefault="00972C60" w:rsidP="007D1926">
            <w:pPr>
              <w:jc w:val="center"/>
              <w:rPr>
                <w:rFonts w:ascii="Arial" w:hAnsi="Arial" w:cs="Arial"/>
                <w:b/>
                <w:sz w:val="20"/>
                <w:szCs w:val="20"/>
              </w:rPr>
            </w:pPr>
            <w:r w:rsidRPr="00F34DB8">
              <w:rPr>
                <w:rFonts w:ascii="Arial" w:hAnsi="Arial" w:cs="Arial"/>
                <w:b/>
                <w:bCs/>
                <w:sz w:val="20"/>
                <w:szCs w:val="20"/>
              </w:rPr>
              <w:t>STUDY PERIOD</w:t>
            </w:r>
          </w:p>
        </w:tc>
      </w:tr>
      <w:tr w:rsidR="00972C60" w:rsidRPr="00F34DB8" w14:paraId="1C6A027D" w14:textId="77777777" w:rsidTr="00F43B4C">
        <w:trPr>
          <w:trHeight w:val="372"/>
        </w:trPr>
        <w:tc>
          <w:tcPr>
            <w:tcW w:w="2064" w:type="dxa"/>
            <w:tcBorders>
              <w:bottom w:val="single" w:sz="6" w:space="0" w:color="262626"/>
              <w:right w:val="single" w:sz="12" w:space="0" w:color="auto"/>
            </w:tcBorders>
            <w:shd w:val="clear" w:color="auto" w:fill="auto"/>
            <w:vAlign w:val="bottom"/>
          </w:tcPr>
          <w:p w14:paraId="2D1F9673" w14:textId="77777777" w:rsidR="00972C60" w:rsidRPr="00F34DB8" w:rsidRDefault="00972C60" w:rsidP="007D1926">
            <w:pPr>
              <w:jc w:val="right"/>
              <w:rPr>
                <w:rFonts w:ascii="Arial" w:hAnsi="Arial" w:cs="Arial"/>
                <w:b/>
                <w:bCs/>
                <w:sz w:val="20"/>
                <w:szCs w:val="20"/>
              </w:rPr>
            </w:pPr>
          </w:p>
        </w:tc>
        <w:tc>
          <w:tcPr>
            <w:tcW w:w="1284" w:type="dxa"/>
            <w:tcBorders>
              <w:top w:val="single" w:sz="6" w:space="0" w:color="262626"/>
              <w:left w:val="single" w:sz="12" w:space="0" w:color="auto"/>
              <w:bottom w:val="single" w:sz="6" w:space="0" w:color="262626"/>
              <w:right w:val="single" w:sz="12" w:space="0" w:color="262626"/>
            </w:tcBorders>
            <w:shd w:val="clear" w:color="auto" w:fill="auto"/>
            <w:vAlign w:val="center"/>
          </w:tcPr>
          <w:p w14:paraId="2FDB8695" w14:textId="77777777" w:rsidR="00972C60" w:rsidRPr="00F34DB8" w:rsidRDefault="00972C60" w:rsidP="007D1926">
            <w:pPr>
              <w:jc w:val="center"/>
              <w:rPr>
                <w:rFonts w:ascii="Arial" w:hAnsi="Arial" w:cs="Arial"/>
                <w:b/>
                <w:sz w:val="20"/>
                <w:szCs w:val="20"/>
              </w:rPr>
            </w:pPr>
            <w:r w:rsidRPr="00F34DB8">
              <w:rPr>
                <w:rFonts w:ascii="Arial" w:hAnsi="Arial" w:cs="Arial"/>
                <w:b/>
                <w:bCs/>
                <w:sz w:val="20"/>
                <w:szCs w:val="20"/>
              </w:rPr>
              <w:t>Enrolment</w:t>
            </w:r>
          </w:p>
        </w:tc>
        <w:tc>
          <w:tcPr>
            <w:tcW w:w="1283" w:type="dxa"/>
            <w:tcBorders>
              <w:top w:val="single" w:sz="6" w:space="0" w:color="262626"/>
              <w:left w:val="single" w:sz="12" w:space="0" w:color="262626"/>
              <w:bottom w:val="single" w:sz="6" w:space="0" w:color="262626"/>
              <w:right w:val="single" w:sz="12" w:space="0" w:color="262626"/>
            </w:tcBorders>
            <w:shd w:val="clear" w:color="auto" w:fill="auto"/>
            <w:vAlign w:val="center"/>
          </w:tcPr>
          <w:p w14:paraId="13C6BC93" w14:textId="77777777" w:rsidR="00972C60" w:rsidRPr="00F34DB8" w:rsidRDefault="00972C60" w:rsidP="007D1926">
            <w:pPr>
              <w:jc w:val="center"/>
              <w:rPr>
                <w:rFonts w:ascii="Arial" w:hAnsi="Arial" w:cs="Arial"/>
                <w:b/>
                <w:sz w:val="20"/>
                <w:szCs w:val="20"/>
              </w:rPr>
            </w:pPr>
            <w:r w:rsidRPr="00F34DB8">
              <w:rPr>
                <w:rFonts w:ascii="Arial" w:hAnsi="Arial" w:cs="Arial"/>
                <w:b/>
                <w:sz w:val="20"/>
                <w:szCs w:val="20"/>
              </w:rPr>
              <w:t>Allocation</w:t>
            </w:r>
          </w:p>
        </w:tc>
        <w:tc>
          <w:tcPr>
            <w:tcW w:w="4294" w:type="dxa"/>
            <w:gridSpan w:val="6"/>
            <w:tcBorders>
              <w:left w:val="single" w:sz="12" w:space="0" w:color="262626"/>
              <w:bottom w:val="single" w:sz="6" w:space="0" w:color="262626"/>
              <w:right w:val="single" w:sz="12" w:space="0" w:color="auto"/>
            </w:tcBorders>
            <w:vAlign w:val="center"/>
          </w:tcPr>
          <w:p w14:paraId="4A3D20F4" w14:textId="77777777" w:rsidR="00972C60" w:rsidRPr="00F34DB8" w:rsidRDefault="00972C60" w:rsidP="007D1926">
            <w:pPr>
              <w:jc w:val="center"/>
              <w:rPr>
                <w:rFonts w:ascii="Arial" w:hAnsi="Arial" w:cs="Arial"/>
                <w:b/>
                <w:sz w:val="20"/>
                <w:szCs w:val="20"/>
              </w:rPr>
            </w:pPr>
            <w:r w:rsidRPr="00F34DB8">
              <w:rPr>
                <w:rFonts w:ascii="Arial" w:hAnsi="Arial" w:cs="Arial"/>
                <w:b/>
                <w:sz w:val="20"/>
                <w:szCs w:val="20"/>
              </w:rPr>
              <w:t>Post-allocation</w:t>
            </w:r>
          </w:p>
        </w:tc>
        <w:tc>
          <w:tcPr>
            <w:tcW w:w="1155" w:type="dxa"/>
            <w:tcBorders>
              <w:left w:val="single" w:sz="12" w:space="0" w:color="auto"/>
              <w:bottom w:val="single" w:sz="6" w:space="0" w:color="262626"/>
              <w:right w:val="single" w:sz="8" w:space="0" w:color="262626"/>
            </w:tcBorders>
            <w:shd w:val="clear" w:color="auto" w:fill="auto"/>
            <w:vAlign w:val="center"/>
          </w:tcPr>
          <w:p w14:paraId="26260A68" w14:textId="77777777" w:rsidR="00972C60" w:rsidRPr="00F34DB8" w:rsidRDefault="00972C60" w:rsidP="007D1926">
            <w:pPr>
              <w:jc w:val="center"/>
              <w:rPr>
                <w:rFonts w:ascii="Arial" w:hAnsi="Arial" w:cs="Arial"/>
                <w:b/>
                <w:sz w:val="20"/>
                <w:szCs w:val="20"/>
              </w:rPr>
            </w:pPr>
            <w:r w:rsidRPr="00F34DB8">
              <w:rPr>
                <w:rFonts w:ascii="Arial" w:hAnsi="Arial" w:cs="Arial"/>
                <w:b/>
                <w:sz w:val="20"/>
                <w:szCs w:val="20"/>
              </w:rPr>
              <w:t>Close-out</w:t>
            </w:r>
          </w:p>
        </w:tc>
      </w:tr>
      <w:tr w:rsidR="00972C60" w:rsidRPr="00F34DB8" w14:paraId="1B06DC02" w14:textId="77777777" w:rsidTr="00F43B4C">
        <w:trPr>
          <w:trHeight w:val="354"/>
        </w:trPr>
        <w:tc>
          <w:tcPr>
            <w:tcW w:w="2064" w:type="dxa"/>
            <w:tcBorders>
              <w:top w:val="single" w:sz="6" w:space="0" w:color="262626"/>
              <w:bottom w:val="single" w:sz="12" w:space="0" w:color="262626"/>
              <w:right w:val="single" w:sz="12" w:space="0" w:color="auto"/>
            </w:tcBorders>
            <w:shd w:val="clear" w:color="auto" w:fill="E6E6E6"/>
            <w:vAlign w:val="center"/>
          </w:tcPr>
          <w:p w14:paraId="29EE2C8F" w14:textId="77777777" w:rsidR="00972C60" w:rsidRPr="00F34DB8" w:rsidRDefault="00972C60" w:rsidP="007D1926">
            <w:pPr>
              <w:jc w:val="right"/>
              <w:rPr>
                <w:rFonts w:ascii="Arial" w:hAnsi="Arial" w:cs="Arial"/>
                <w:bCs/>
                <w:sz w:val="20"/>
                <w:szCs w:val="20"/>
              </w:rPr>
            </w:pPr>
            <w:r w:rsidRPr="00F34DB8">
              <w:rPr>
                <w:rFonts w:ascii="Arial" w:hAnsi="Arial" w:cs="Arial"/>
                <w:b/>
                <w:bCs/>
                <w:sz w:val="20"/>
                <w:szCs w:val="20"/>
              </w:rPr>
              <w:t>TIMEPOINT</w:t>
            </w:r>
            <w:r>
              <w:rPr>
                <w:rFonts w:ascii="Arial" w:hAnsi="Arial" w:cs="Arial"/>
                <w:b/>
                <w:bCs/>
                <w:sz w:val="20"/>
                <w:szCs w:val="20"/>
              </w:rPr>
              <w:t xml:space="preserve"> (months)</w:t>
            </w:r>
            <w:r w:rsidRPr="00F34DB8">
              <w:rPr>
                <w:rFonts w:ascii="Arial" w:hAnsi="Arial" w:cs="Arial"/>
                <w:b/>
                <w:bCs/>
                <w:sz w:val="20"/>
                <w:szCs w:val="20"/>
              </w:rPr>
              <w:t>**</w:t>
            </w:r>
          </w:p>
        </w:tc>
        <w:tc>
          <w:tcPr>
            <w:tcW w:w="1284" w:type="dxa"/>
            <w:tcBorders>
              <w:top w:val="single" w:sz="6" w:space="0" w:color="262626"/>
              <w:left w:val="single" w:sz="12" w:space="0" w:color="auto"/>
              <w:bottom w:val="single" w:sz="12" w:space="0" w:color="262626"/>
              <w:right w:val="single" w:sz="12" w:space="0" w:color="262626"/>
            </w:tcBorders>
            <w:shd w:val="clear" w:color="auto" w:fill="E6E6E6"/>
            <w:vAlign w:val="center"/>
          </w:tcPr>
          <w:p w14:paraId="313037CD" w14:textId="77777777" w:rsidR="00972C60" w:rsidRPr="004F462E" w:rsidRDefault="00972C60" w:rsidP="007D1926">
            <w:pPr>
              <w:jc w:val="center"/>
              <w:rPr>
                <w:rFonts w:ascii="Arial" w:hAnsi="Arial" w:cs="Arial"/>
                <w:b/>
                <w:bCs/>
                <w:iCs/>
                <w:sz w:val="20"/>
                <w:szCs w:val="20"/>
              </w:rPr>
            </w:pPr>
            <w:r w:rsidRPr="004F462E">
              <w:rPr>
                <w:rFonts w:ascii="Arial" w:hAnsi="Arial" w:cs="Arial"/>
                <w:b/>
                <w:bCs/>
                <w:iCs/>
                <w:sz w:val="20"/>
                <w:szCs w:val="20"/>
              </w:rPr>
              <w:t xml:space="preserve">-1 </w:t>
            </w:r>
          </w:p>
        </w:tc>
        <w:tc>
          <w:tcPr>
            <w:tcW w:w="1283" w:type="dxa"/>
            <w:tcBorders>
              <w:top w:val="single" w:sz="6" w:space="0" w:color="262626"/>
              <w:left w:val="single" w:sz="12" w:space="0" w:color="262626"/>
              <w:bottom w:val="single" w:sz="12" w:space="0" w:color="262626"/>
              <w:right w:val="single" w:sz="12" w:space="0" w:color="262626"/>
            </w:tcBorders>
            <w:shd w:val="clear" w:color="auto" w:fill="E6E6E6"/>
            <w:vAlign w:val="center"/>
          </w:tcPr>
          <w:p w14:paraId="21D982C0" w14:textId="77777777" w:rsidR="00972C60" w:rsidRPr="00F34DB8" w:rsidRDefault="00972C60" w:rsidP="007D1926">
            <w:pPr>
              <w:jc w:val="center"/>
              <w:rPr>
                <w:rFonts w:ascii="Arial" w:hAnsi="Arial" w:cs="Arial"/>
                <w:b/>
                <w:bCs/>
                <w:sz w:val="20"/>
                <w:szCs w:val="20"/>
              </w:rPr>
            </w:pPr>
            <w:r w:rsidRPr="00F34DB8">
              <w:rPr>
                <w:rFonts w:ascii="Arial" w:hAnsi="Arial" w:cs="Arial"/>
                <w:b/>
                <w:bCs/>
                <w:sz w:val="20"/>
                <w:szCs w:val="20"/>
              </w:rPr>
              <w:t>0</w:t>
            </w:r>
          </w:p>
        </w:tc>
        <w:tc>
          <w:tcPr>
            <w:tcW w:w="722" w:type="dxa"/>
            <w:tcBorders>
              <w:top w:val="single" w:sz="6" w:space="0" w:color="262626"/>
              <w:left w:val="single" w:sz="12" w:space="0" w:color="262626"/>
              <w:bottom w:val="single" w:sz="12" w:space="0" w:color="262626"/>
            </w:tcBorders>
            <w:shd w:val="clear" w:color="auto" w:fill="E6E6E6"/>
            <w:vAlign w:val="center"/>
          </w:tcPr>
          <w:p w14:paraId="3079B9F8" w14:textId="77777777" w:rsidR="00972C60" w:rsidRPr="004F462E" w:rsidRDefault="00972C60" w:rsidP="007D1926">
            <w:pPr>
              <w:jc w:val="center"/>
              <w:rPr>
                <w:rFonts w:ascii="Arial" w:hAnsi="Arial" w:cs="Arial"/>
                <w:b/>
                <w:bCs/>
                <w:iCs/>
                <w:sz w:val="20"/>
                <w:szCs w:val="20"/>
              </w:rPr>
            </w:pPr>
            <w:r w:rsidRPr="004F462E">
              <w:rPr>
                <w:rFonts w:ascii="Arial" w:hAnsi="Arial" w:cs="Arial"/>
                <w:b/>
                <w:bCs/>
                <w:iCs/>
                <w:sz w:val="20"/>
                <w:szCs w:val="20"/>
              </w:rPr>
              <w:t>0</w:t>
            </w:r>
          </w:p>
        </w:tc>
        <w:tc>
          <w:tcPr>
            <w:tcW w:w="722" w:type="dxa"/>
            <w:tcBorders>
              <w:top w:val="single" w:sz="6" w:space="0" w:color="262626"/>
              <w:bottom w:val="single" w:sz="12" w:space="0" w:color="262626"/>
            </w:tcBorders>
            <w:shd w:val="clear" w:color="auto" w:fill="E6E6E6"/>
            <w:vAlign w:val="center"/>
          </w:tcPr>
          <w:p w14:paraId="48E03E1A" w14:textId="77777777" w:rsidR="00972C60" w:rsidRPr="004F462E" w:rsidRDefault="00972C60" w:rsidP="007D1926">
            <w:pPr>
              <w:jc w:val="center"/>
              <w:rPr>
                <w:rFonts w:ascii="Arial" w:hAnsi="Arial" w:cs="Arial"/>
                <w:b/>
                <w:bCs/>
                <w:iCs/>
                <w:sz w:val="20"/>
                <w:szCs w:val="20"/>
              </w:rPr>
            </w:pPr>
            <w:r w:rsidRPr="004F462E">
              <w:rPr>
                <w:rFonts w:ascii="Arial" w:hAnsi="Arial" w:cs="Arial"/>
                <w:b/>
                <w:bCs/>
                <w:iCs/>
                <w:sz w:val="20"/>
                <w:szCs w:val="20"/>
              </w:rPr>
              <w:t>.5</w:t>
            </w:r>
          </w:p>
        </w:tc>
        <w:tc>
          <w:tcPr>
            <w:tcW w:w="722" w:type="dxa"/>
            <w:tcBorders>
              <w:top w:val="single" w:sz="6" w:space="0" w:color="262626"/>
              <w:bottom w:val="single" w:sz="12" w:space="0" w:color="262626"/>
            </w:tcBorders>
            <w:shd w:val="clear" w:color="auto" w:fill="E6E6E6"/>
            <w:vAlign w:val="center"/>
          </w:tcPr>
          <w:p w14:paraId="5DBB5192" w14:textId="77777777" w:rsidR="00972C60" w:rsidRPr="004F462E" w:rsidRDefault="00972C60" w:rsidP="007D1926">
            <w:pPr>
              <w:jc w:val="center"/>
              <w:rPr>
                <w:rFonts w:ascii="Arial" w:hAnsi="Arial" w:cs="Arial"/>
                <w:b/>
                <w:bCs/>
                <w:iCs/>
                <w:sz w:val="20"/>
                <w:szCs w:val="20"/>
              </w:rPr>
            </w:pPr>
            <w:r w:rsidRPr="004F462E">
              <w:rPr>
                <w:rFonts w:ascii="Arial" w:hAnsi="Arial" w:cs="Arial"/>
                <w:b/>
                <w:bCs/>
                <w:iCs/>
                <w:sz w:val="20"/>
                <w:szCs w:val="20"/>
              </w:rPr>
              <w:t>1</w:t>
            </w:r>
          </w:p>
        </w:tc>
        <w:tc>
          <w:tcPr>
            <w:tcW w:w="722" w:type="dxa"/>
            <w:tcBorders>
              <w:top w:val="single" w:sz="6" w:space="0" w:color="262626"/>
              <w:bottom w:val="single" w:sz="12" w:space="0" w:color="262626"/>
            </w:tcBorders>
            <w:shd w:val="clear" w:color="auto" w:fill="E6E6E6"/>
            <w:vAlign w:val="center"/>
          </w:tcPr>
          <w:p w14:paraId="76353DFB" w14:textId="77777777" w:rsidR="00972C60" w:rsidRPr="004F462E" w:rsidRDefault="00972C60" w:rsidP="007D1926">
            <w:pPr>
              <w:jc w:val="center"/>
              <w:rPr>
                <w:rFonts w:ascii="Arial" w:hAnsi="Arial" w:cs="Arial"/>
                <w:b/>
                <w:bCs/>
                <w:iCs/>
                <w:sz w:val="20"/>
                <w:szCs w:val="20"/>
              </w:rPr>
            </w:pPr>
            <w:r w:rsidRPr="004F462E">
              <w:rPr>
                <w:rFonts w:ascii="Arial" w:hAnsi="Arial" w:cs="Arial"/>
                <w:b/>
                <w:bCs/>
                <w:iCs/>
                <w:sz w:val="20"/>
                <w:szCs w:val="20"/>
              </w:rPr>
              <w:t>1.5</w:t>
            </w:r>
          </w:p>
        </w:tc>
        <w:tc>
          <w:tcPr>
            <w:tcW w:w="722" w:type="dxa"/>
            <w:tcBorders>
              <w:top w:val="single" w:sz="6" w:space="0" w:color="262626"/>
              <w:bottom w:val="single" w:sz="12" w:space="0" w:color="262626"/>
            </w:tcBorders>
            <w:shd w:val="clear" w:color="auto" w:fill="E6E6E6"/>
            <w:vAlign w:val="center"/>
          </w:tcPr>
          <w:p w14:paraId="7397AE42" w14:textId="77777777" w:rsidR="00972C60" w:rsidRPr="004F462E" w:rsidRDefault="00972C60" w:rsidP="007D1926">
            <w:pPr>
              <w:jc w:val="center"/>
              <w:rPr>
                <w:rFonts w:ascii="Arial" w:hAnsi="Arial" w:cs="Arial"/>
                <w:b/>
                <w:bCs/>
                <w:iCs/>
                <w:sz w:val="20"/>
                <w:szCs w:val="20"/>
              </w:rPr>
            </w:pPr>
            <w:r w:rsidRPr="004F462E">
              <w:rPr>
                <w:rFonts w:ascii="Arial" w:hAnsi="Arial" w:cs="Arial"/>
                <w:b/>
                <w:bCs/>
                <w:iCs/>
                <w:sz w:val="20"/>
                <w:szCs w:val="20"/>
              </w:rPr>
              <w:t>2</w:t>
            </w:r>
          </w:p>
        </w:tc>
        <w:tc>
          <w:tcPr>
            <w:tcW w:w="684" w:type="dxa"/>
            <w:tcBorders>
              <w:top w:val="single" w:sz="6" w:space="0" w:color="262626"/>
              <w:bottom w:val="single" w:sz="12" w:space="0" w:color="262626"/>
              <w:right w:val="single" w:sz="12" w:space="0" w:color="auto"/>
            </w:tcBorders>
            <w:shd w:val="clear" w:color="auto" w:fill="E6E6E6"/>
            <w:vAlign w:val="center"/>
          </w:tcPr>
          <w:p w14:paraId="1D04FF5B" w14:textId="77777777" w:rsidR="00972C60" w:rsidRPr="004F462E" w:rsidRDefault="00972C60" w:rsidP="007D1926">
            <w:pPr>
              <w:jc w:val="center"/>
              <w:rPr>
                <w:rFonts w:ascii="Arial" w:hAnsi="Arial" w:cs="Arial"/>
                <w:b/>
                <w:bCs/>
                <w:iCs/>
                <w:sz w:val="20"/>
                <w:szCs w:val="20"/>
                <w:vertAlign w:val="subscript"/>
              </w:rPr>
            </w:pPr>
            <w:r w:rsidRPr="004F462E">
              <w:rPr>
                <w:rFonts w:ascii="Arial" w:hAnsi="Arial" w:cs="Arial"/>
                <w:b/>
                <w:bCs/>
                <w:iCs/>
                <w:sz w:val="20"/>
                <w:szCs w:val="20"/>
              </w:rPr>
              <w:t>2.5</w:t>
            </w:r>
          </w:p>
        </w:tc>
        <w:tc>
          <w:tcPr>
            <w:tcW w:w="1155" w:type="dxa"/>
            <w:tcBorders>
              <w:top w:val="single" w:sz="6" w:space="0" w:color="262626"/>
              <w:left w:val="single" w:sz="12" w:space="0" w:color="auto"/>
              <w:bottom w:val="single" w:sz="12" w:space="0" w:color="262626"/>
              <w:right w:val="single" w:sz="8" w:space="0" w:color="262626"/>
            </w:tcBorders>
            <w:shd w:val="clear" w:color="auto" w:fill="E6E6E6"/>
            <w:vAlign w:val="center"/>
          </w:tcPr>
          <w:p w14:paraId="63C516C1" w14:textId="00931A69" w:rsidR="00972C60" w:rsidRPr="004F462E" w:rsidRDefault="00F53563" w:rsidP="007D1926">
            <w:pPr>
              <w:jc w:val="center"/>
              <w:rPr>
                <w:rFonts w:ascii="Arial" w:hAnsi="Arial" w:cs="Arial"/>
                <w:b/>
                <w:bCs/>
                <w:iCs/>
                <w:sz w:val="20"/>
                <w:szCs w:val="20"/>
              </w:rPr>
            </w:pPr>
            <w:r>
              <w:rPr>
                <w:rFonts w:ascii="Arial" w:hAnsi="Arial" w:cs="Arial"/>
                <w:b/>
                <w:bCs/>
                <w:iCs/>
                <w:sz w:val="20"/>
                <w:szCs w:val="20"/>
              </w:rPr>
              <w:t>6</w:t>
            </w:r>
          </w:p>
        </w:tc>
      </w:tr>
      <w:tr w:rsidR="00972C60" w:rsidRPr="00F34DB8" w14:paraId="15F8E3EE" w14:textId="77777777" w:rsidTr="00F43B4C">
        <w:trPr>
          <w:trHeight w:val="554"/>
        </w:trPr>
        <w:tc>
          <w:tcPr>
            <w:tcW w:w="2064" w:type="dxa"/>
            <w:tcBorders>
              <w:top w:val="double" w:sz="12" w:space="0" w:color="262626"/>
              <w:bottom w:val="nil"/>
              <w:right w:val="single" w:sz="12" w:space="0" w:color="auto"/>
            </w:tcBorders>
            <w:shd w:val="clear" w:color="auto" w:fill="auto"/>
            <w:vAlign w:val="center"/>
          </w:tcPr>
          <w:p w14:paraId="7132EFCC" w14:textId="77777777" w:rsidR="00972C60" w:rsidRPr="00F34DB8" w:rsidRDefault="00972C60" w:rsidP="007D1926">
            <w:pPr>
              <w:jc w:val="right"/>
              <w:rPr>
                <w:rFonts w:ascii="Arial" w:hAnsi="Arial" w:cs="Arial"/>
                <w:b/>
                <w:bCs/>
                <w:sz w:val="20"/>
                <w:szCs w:val="20"/>
              </w:rPr>
            </w:pPr>
            <w:r w:rsidRPr="00F34DB8">
              <w:rPr>
                <w:rFonts w:ascii="Arial" w:hAnsi="Arial" w:cs="Arial"/>
                <w:b/>
                <w:bCs/>
                <w:sz w:val="20"/>
                <w:szCs w:val="20"/>
              </w:rPr>
              <w:t>ENROLMENT:</w:t>
            </w:r>
          </w:p>
        </w:tc>
        <w:tc>
          <w:tcPr>
            <w:tcW w:w="1284" w:type="dxa"/>
            <w:tcBorders>
              <w:top w:val="double" w:sz="12" w:space="0" w:color="262626"/>
              <w:left w:val="single" w:sz="12" w:space="0" w:color="auto"/>
              <w:right w:val="single" w:sz="12" w:space="0" w:color="262626"/>
            </w:tcBorders>
            <w:shd w:val="clear" w:color="auto" w:fill="D9D9D9" w:themeFill="background1" w:themeFillShade="D9"/>
            <w:vAlign w:val="bottom"/>
          </w:tcPr>
          <w:p w14:paraId="4A26525B" w14:textId="77777777" w:rsidR="00972C60" w:rsidRPr="00F34DB8" w:rsidRDefault="00972C60" w:rsidP="007D1926">
            <w:pPr>
              <w:jc w:val="center"/>
              <w:rPr>
                <w:rFonts w:ascii="Arial" w:hAnsi="Arial" w:cs="Arial"/>
                <w:sz w:val="20"/>
                <w:szCs w:val="20"/>
              </w:rPr>
            </w:pPr>
          </w:p>
        </w:tc>
        <w:tc>
          <w:tcPr>
            <w:tcW w:w="1283" w:type="dxa"/>
            <w:tcBorders>
              <w:top w:val="double" w:sz="12" w:space="0" w:color="262626"/>
              <w:left w:val="single" w:sz="12" w:space="0" w:color="262626"/>
              <w:right w:val="single" w:sz="12" w:space="0" w:color="262626"/>
            </w:tcBorders>
            <w:shd w:val="clear" w:color="auto" w:fill="D9D9D9" w:themeFill="background1" w:themeFillShade="D9"/>
            <w:vAlign w:val="bottom"/>
          </w:tcPr>
          <w:p w14:paraId="3B32409B" w14:textId="77777777" w:rsidR="00972C60" w:rsidRPr="00F34DB8" w:rsidRDefault="00972C60" w:rsidP="007D1926">
            <w:pPr>
              <w:jc w:val="center"/>
              <w:rPr>
                <w:rFonts w:ascii="Arial" w:hAnsi="Arial" w:cs="Arial"/>
                <w:sz w:val="20"/>
                <w:szCs w:val="20"/>
              </w:rPr>
            </w:pPr>
          </w:p>
        </w:tc>
        <w:tc>
          <w:tcPr>
            <w:tcW w:w="722" w:type="dxa"/>
            <w:tcBorders>
              <w:top w:val="double" w:sz="12" w:space="0" w:color="262626"/>
              <w:left w:val="single" w:sz="12" w:space="0" w:color="262626"/>
            </w:tcBorders>
            <w:shd w:val="clear" w:color="auto" w:fill="D9D9D9" w:themeFill="background1" w:themeFillShade="D9"/>
            <w:vAlign w:val="bottom"/>
          </w:tcPr>
          <w:p w14:paraId="11E54218" w14:textId="77777777" w:rsidR="00972C60" w:rsidRPr="00F34DB8" w:rsidRDefault="00972C60" w:rsidP="007D1926">
            <w:pPr>
              <w:jc w:val="center"/>
              <w:rPr>
                <w:rFonts w:ascii="Arial" w:hAnsi="Arial" w:cs="Arial"/>
                <w:sz w:val="20"/>
                <w:szCs w:val="20"/>
              </w:rPr>
            </w:pPr>
          </w:p>
        </w:tc>
        <w:tc>
          <w:tcPr>
            <w:tcW w:w="722" w:type="dxa"/>
            <w:tcBorders>
              <w:top w:val="double" w:sz="12" w:space="0" w:color="262626"/>
            </w:tcBorders>
            <w:shd w:val="clear" w:color="auto" w:fill="D9D9D9" w:themeFill="background1" w:themeFillShade="D9"/>
            <w:vAlign w:val="bottom"/>
          </w:tcPr>
          <w:p w14:paraId="232546A5" w14:textId="77777777" w:rsidR="00972C60" w:rsidRPr="00F34DB8" w:rsidRDefault="00972C60" w:rsidP="007D1926">
            <w:pPr>
              <w:jc w:val="center"/>
              <w:rPr>
                <w:rFonts w:ascii="Arial" w:hAnsi="Arial" w:cs="Arial"/>
                <w:sz w:val="20"/>
                <w:szCs w:val="20"/>
              </w:rPr>
            </w:pPr>
          </w:p>
        </w:tc>
        <w:tc>
          <w:tcPr>
            <w:tcW w:w="722" w:type="dxa"/>
            <w:tcBorders>
              <w:top w:val="double" w:sz="12" w:space="0" w:color="262626"/>
            </w:tcBorders>
            <w:shd w:val="clear" w:color="auto" w:fill="D9D9D9" w:themeFill="background1" w:themeFillShade="D9"/>
            <w:vAlign w:val="bottom"/>
          </w:tcPr>
          <w:p w14:paraId="6813FD0F" w14:textId="77777777" w:rsidR="00972C60" w:rsidRPr="00F34DB8" w:rsidRDefault="00972C60" w:rsidP="007D1926">
            <w:pPr>
              <w:jc w:val="center"/>
              <w:rPr>
                <w:rFonts w:ascii="Arial" w:hAnsi="Arial" w:cs="Arial"/>
                <w:sz w:val="20"/>
                <w:szCs w:val="20"/>
              </w:rPr>
            </w:pPr>
          </w:p>
        </w:tc>
        <w:tc>
          <w:tcPr>
            <w:tcW w:w="722" w:type="dxa"/>
            <w:tcBorders>
              <w:top w:val="double" w:sz="12" w:space="0" w:color="262626"/>
            </w:tcBorders>
            <w:shd w:val="clear" w:color="auto" w:fill="D9D9D9" w:themeFill="background1" w:themeFillShade="D9"/>
            <w:vAlign w:val="bottom"/>
          </w:tcPr>
          <w:p w14:paraId="61E00F79" w14:textId="77777777" w:rsidR="00972C60" w:rsidRPr="00F34DB8" w:rsidRDefault="00972C60" w:rsidP="007D1926">
            <w:pPr>
              <w:jc w:val="center"/>
              <w:rPr>
                <w:rFonts w:ascii="Arial" w:hAnsi="Arial" w:cs="Arial"/>
                <w:sz w:val="20"/>
                <w:szCs w:val="20"/>
              </w:rPr>
            </w:pPr>
          </w:p>
        </w:tc>
        <w:tc>
          <w:tcPr>
            <w:tcW w:w="722" w:type="dxa"/>
            <w:tcBorders>
              <w:top w:val="double" w:sz="12" w:space="0" w:color="262626"/>
            </w:tcBorders>
            <w:shd w:val="clear" w:color="auto" w:fill="D9D9D9" w:themeFill="background1" w:themeFillShade="D9"/>
          </w:tcPr>
          <w:p w14:paraId="6BBE8BCA" w14:textId="77777777" w:rsidR="00972C60" w:rsidRPr="00C87348" w:rsidRDefault="00972C60" w:rsidP="007D1926">
            <w:pPr>
              <w:jc w:val="center"/>
              <w:rPr>
                <w:rFonts w:ascii="Arial" w:hAnsi="Arial" w:cs="Arial"/>
                <w:sz w:val="20"/>
                <w:szCs w:val="20"/>
                <w:vertAlign w:val="subscript"/>
              </w:rPr>
            </w:pPr>
          </w:p>
        </w:tc>
        <w:tc>
          <w:tcPr>
            <w:tcW w:w="684" w:type="dxa"/>
            <w:tcBorders>
              <w:top w:val="double" w:sz="12" w:space="0" w:color="262626"/>
              <w:right w:val="single" w:sz="12" w:space="0" w:color="auto"/>
            </w:tcBorders>
            <w:shd w:val="clear" w:color="auto" w:fill="D9D9D9" w:themeFill="background1" w:themeFillShade="D9"/>
            <w:vAlign w:val="bottom"/>
          </w:tcPr>
          <w:p w14:paraId="0805C7BC" w14:textId="77777777" w:rsidR="00972C60" w:rsidRPr="00C87348" w:rsidRDefault="00972C60" w:rsidP="007D1926">
            <w:pPr>
              <w:jc w:val="center"/>
              <w:rPr>
                <w:rFonts w:ascii="Arial" w:hAnsi="Arial" w:cs="Arial"/>
                <w:sz w:val="20"/>
                <w:szCs w:val="20"/>
                <w:vertAlign w:val="subscript"/>
              </w:rPr>
            </w:pPr>
          </w:p>
        </w:tc>
        <w:tc>
          <w:tcPr>
            <w:tcW w:w="1155" w:type="dxa"/>
            <w:tcBorders>
              <w:top w:val="double" w:sz="12" w:space="0" w:color="262626"/>
              <w:left w:val="single" w:sz="12" w:space="0" w:color="auto"/>
              <w:right w:val="single" w:sz="8" w:space="0" w:color="262626"/>
            </w:tcBorders>
            <w:shd w:val="clear" w:color="auto" w:fill="D9D9D9" w:themeFill="background1" w:themeFillShade="D9"/>
            <w:vAlign w:val="bottom"/>
          </w:tcPr>
          <w:p w14:paraId="60CC3ACE" w14:textId="77777777" w:rsidR="00972C60" w:rsidRPr="00F34DB8" w:rsidRDefault="00972C60" w:rsidP="007D1926">
            <w:pPr>
              <w:jc w:val="center"/>
              <w:rPr>
                <w:rFonts w:ascii="Arial" w:hAnsi="Arial" w:cs="Arial"/>
                <w:sz w:val="20"/>
                <w:szCs w:val="20"/>
              </w:rPr>
            </w:pPr>
          </w:p>
        </w:tc>
      </w:tr>
      <w:tr w:rsidR="00972C60" w:rsidRPr="00F34DB8" w14:paraId="30C67146" w14:textId="77777777" w:rsidTr="00F43B4C">
        <w:trPr>
          <w:trHeight w:val="554"/>
        </w:trPr>
        <w:tc>
          <w:tcPr>
            <w:tcW w:w="2064" w:type="dxa"/>
            <w:tcBorders>
              <w:top w:val="nil"/>
              <w:bottom w:val="nil"/>
              <w:right w:val="single" w:sz="12" w:space="0" w:color="auto"/>
            </w:tcBorders>
            <w:shd w:val="clear" w:color="auto" w:fill="auto"/>
            <w:vAlign w:val="center"/>
          </w:tcPr>
          <w:p w14:paraId="084CD4F1" w14:textId="77777777" w:rsidR="00972C60" w:rsidRPr="00F34DB8" w:rsidRDefault="00972C60" w:rsidP="007D1926">
            <w:pPr>
              <w:jc w:val="right"/>
              <w:rPr>
                <w:rFonts w:ascii="Arial" w:hAnsi="Arial" w:cs="Arial"/>
                <w:b/>
                <w:sz w:val="20"/>
                <w:szCs w:val="20"/>
              </w:rPr>
            </w:pPr>
            <w:r w:rsidRPr="00F34DB8">
              <w:rPr>
                <w:rFonts w:ascii="Arial" w:hAnsi="Arial" w:cs="Arial"/>
                <w:b/>
                <w:sz w:val="20"/>
                <w:szCs w:val="20"/>
              </w:rPr>
              <w:t>Eligibility screen</w:t>
            </w:r>
          </w:p>
        </w:tc>
        <w:tc>
          <w:tcPr>
            <w:tcW w:w="1284" w:type="dxa"/>
            <w:tcBorders>
              <w:left w:val="single" w:sz="12" w:space="0" w:color="auto"/>
              <w:right w:val="single" w:sz="12" w:space="0" w:color="262626"/>
            </w:tcBorders>
            <w:shd w:val="clear" w:color="auto" w:fill="auto"/>
            <w:vAlign w:val="center"/>
          </w:tcPr>
          <w:p w14:paraId="0691CCDD"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1283" w:type="dxa"/>
            <w:tcBorders>
              <w:left w:val="single" w:sz="12" w:space="0" w:color="262626"/>
              <w:right w:val="single" w:sz="12" w:space="0" w:color="262626"/>
            </w:tcBorders>
            <w:shd w:val="clear" w:color="auto" w:fill="auto"/>
            <w:vAlign w:val="center"/>
          </w:tcPr>
          <w:p w14:paraId="226CED50" w14:textId="77777777" w:rsidR="00972C60" w:rsidRPr="00F34DB8" w:rsidRDefault="00972C60" w:rsidP="007D1926">
            <w:pPr>
              <w:jc w:val="center"/>
              <w:rPr>
                <w:rFonts w:ascii="Arial" w:hAnsi="Arial" w:cs="Arial"/>
                <w:szCs w:val="20"/>
              </w:rPr>
            </w:pPr>
          </w:p>
        </w:tc>
        <w:tc>
          <w:tcPr>
            <w:tcW w:w="722" w:type="dxa"/>
            <w:tcBorders>
              <w:left w:val="single" w:sz="12" w:space="0" w:color="262626"/>
            </w:tcBorders>
            <w:shd w:val="clear" w:color="auto" w:fill="auto"/>
            <w:vAlign w:val="center"/>
          </w:tcPr>
          <w:p w14:paraId="47D8E44A" w14:textId="77777777" w:rsidR="00972C60" w:rsidRPr="00F34DB8" w:rsidRDefault="00972C60" w:rsidP="007D1926">
            <w:pPr>
              <w:jc w:val="center"/>
              <w:rPr>
                <w:rFonts w:ascii="Arial" w:hAnsi="Arial" w:cs="Arial"/>
                <w:sz w:val="20"/>
                <w:szCs w:val="20"/>
              </w:rPr>
            </w:pPr>
          </w:p>
        </w:tc>
        <w:tc>
          <w:tcPr>
            <w:tcW w:w="722" w:type="dxa"/>
            <w:shd w:val="clear" w:color="auto" w:fill="auto"/>
            <w:vAlign w:val="center"/>
          </w:tcPr>
          <w:p w14:paraId="66BAB6A2" w14:textId="77777777" w:rsidR="00972C60" w:rsidRPr="00F34DB8" w:rsidRDefault="00972C60" w:rsidP="007D1926">
            <w:pPr>
              <w:jc w:val="center"/>
              <w:rPr>
                <w:rFonts w:ascii="Arial" w:hAnsi="Arial" w:cs="Arial"/>
                <w:sz w:val="20"/>
                <w:szCs w:val="20"/>
              </w:rPr>
            </w:pPr>
          </w:p>
        </w:tc>
        <w:tc>
          <w:tcPr>
            <w:tcW w:w="722" w:type="dxa"/>
            <w:shd w:val="clear" w:color="auto" w:fill="auto"/>
            <w:vAlign w:val="center"/>
          </w:tcPr>
          <w:p w14:paraId="23FD5732" w14:textId="77777777" w:rsidR="00972C60" w:rsidRPr="00F34DB8" w:rsidRDefault="00972C60" w:rsidP="007D1926">
            <w:pPr>
              <w:jc w:val="center"/>
              <w:rPr>
                <w:rFonts w:ascii="Arial" w:hAnsi="Arial" w:cs="Arial"/>
                <w:sz w:val="20"/>
                <w:szCs w:val="20"/>
              </w:rPr>
            </w:pPr>
          </w:p>
        </w:tc>
        <w:tc>
          <w:tcPr>
            <w:tcW w:w="722" w:type="dxa"/>
            <w:shd w:val="clear" w:color="auto" w:fill="auto"/>
            <w:vAlign w:val="center"/>
          </w:tcPr>
          <w:p w14:paraId="4906D3AF" w14:textId="77777777" w:rsidR="00972C60" w:rsidRPr="00F34DB8" w:rsidRDefault="00972C60" w:rsidP="007D1926">
            <w:pPr>
              <w:jc w:val="center"/>
              <w:rPr>
                <w:rFonts w:ascii="Arial" w:hAnsi="Arial" w:cs="Arial"/>
                <w:sz w:val="20"/>
                <w:szCs w:val="20"/>
              </w:rPr>
            </w:pPr>
          </w:p>
        </w:tc>
        <w:tc>
          <w:tcPr>
            <w:tcW w:w="722" w:type="dxa"/>
          </w:tcPr>
          <w:p w14:paraId="25F3B518" w14:textId="77777777" w:rsidR="00972C60" w:rsidRPr="00C87348" w:rsidRDefault="00972C60" w:rsidP="007D1926">
            <w:pPr>
              <w:jc w:val="center"/>
              <w:rPr>
                <w:rFonts w:ascii="Arial" w:hAnsi="Arial" w:cs="Arial"/>
                <w:sz w:val="20"/>
                <w:szCs w:val="20"/>
                <w:vertAlign w:val="subscript"/>
              </w:rPr>
            </w:pPr>
          </w:p>
        </w:tc>
        <w:tc>
          <w:tcPr>
            <w:tcW w:w="684" w:type="dxa"/>
            <w:tcBorders>
              <w:right w:val="single" w:sz="12" w:space="0" w:color="auto"/>
            </w:tcBorders>
            <w:vAlign w:val="center"/>
          </w:tcPr>
          <w:p w14:paraId="11772F5D" w14:textId="77777777" w:rsidR="00972C60" w:rsidRPr="00C87348" w:rsidRDefault="00972C60" w:rsidP="007D1926">
            <w:pPr>
              <w:jc w:val="center"/>
              <w:rPr>
                <w:rFonts w:ascii="Arial" w:hAnsi="Arial" w:cs="Arial"/>
                <w:sz w:val="20"/>
                <w:szCs w:val="20"/>
                <w:vertAlign w:val="subscript"/>
              </w:rPr>
            </w:pPr>
          </w:p>
        </w:tc>
        <w:tc>
          <w:tcPr>
            <w:tcW w:w="1155" w:type="dxa"/>
            <w:tcBorders>
              <w:left w:val="single" w:sz="12" w:space="0" w:color="auto"/>
              <w:right w:val="single" w:sz="8" w:space="0" w:color="262626"/>
            </w:tcBorders>
            <w:shd w:val="clear" w:color="auto" w:fill="auto"/>
            <w:vAlign w:val="center"/>
          </w:tcPr>
          <w:p w14:paraId="2460CDDE" w14:textId="77777777" w:rsidR="00972C60" w:rsidRPr="00F34DB8" w:rsidRDefault="00972C60" w:rsidP="007D1926">
            <w:pPr>
              <w:jc w:val="center"/>
              <w:rPr>
                <w:rFonts w:ascii="Arial" w:hAnsi="Arial" w:cs="Arial"/>
                <w:sz w:val="20"/>
                <w:szCs w:val="20"/>
              </w:rPr>
            </w:pPr>
          </w:p>
        </w:tc>
      </w:tr>
      <w:tr w:rsidR="00972C60" w:rsidRPr="00F34DB8" w14:paraId="0177AFB0" w14:textId="77777777" w:rsidTr="00F43B4C">
        <w:trPr>
          <w:trHeight w:val="554"/>
        </w:trPr>
        <w:tc>
          <w:tcPr>
            <w:tcW w:w="2064" w:type="dxa"/>
            <w:tcBorders>
              <w:top w:val="nil"/>
              <w:bottom w:val="nil"/>
              <w:right w:val="single" w:sz="12" w:space="0" w:color="auto"/>
            </w:tcBorders>
            <w:shd w:val="clear" w:color="auto" w:fill="auto"/>
            <w:vAlign w:val="center"/>
          </w:tcPr>
          <w:p w14:paraId="47F46A0A" w14:textId="77777777" w:rsidR="00972C60" w:rsidRPr="00F34DB8" w:rsidRDefault="00972C60" w:rsidP="007D1926">
            <w:pPr>
              <w:jc w:val="right"/>
              <w:rPr>
                <w:rFonts w:ascii="Arial" w:hAnsi="Arial" w:cs="Arial"/>
                <w:b/>
                <w:sz w:val="20"/>
                <w:szCs w:val="20"/>
              </w:rPr>
            </w:pPr>
            <w:r w:rsidRPr="00F34DB8">
              <w:rPr>
                <w:rFonts w:ascii="Arial" w:hAnsi="Arial" w:cs="Arial"/>
                <w:b/>
                <w:sz w:val="20"/>
                <w:szCs w:val="20"/>
              </w:rPr>
              <w:t>Informed consent</w:t>
            </w:r>
            <w:r w:rsidRPr="00F34DB8" w:rsidDel="003C5F28">
              <w:rPr>
                <w:rFonts w:ascii="Arial" w:hAnsi="Arial" w:cs="Arial"/>
                <w:b/>
                <w:sz w:val="20"/>
                <w:szCs w:val="20"/>
              </w:rPr>
              <w:t xml:space="preserve"> </w:t>
            </w:r>
          </w:p>
        </w:tc>
        <w:tc>
          <w:tcPr>
            <w:tcW w:w="1284" w:type="dxa"/>
            <w:tcBorders>
              <w:left w:val="single" w:sz="12" w:space="0" w:color="auto"/>
              <w:bottom w:val="single" w:sz="6" w:space="0" w:color="262626"/>
              <w:right w:val="single" w:sz="12" w:space="0" w:color="262626"/>
            </w:tcBorders>
            <w:shd w:val="clear" w:color="auto" w:fill="auto"/>
            <w:vAlign w:val="center"/>
          </w:tcPr>
          <w:p w14:paraId="0694D2C9"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1283" w:type="dxa"/>
            <w:tcBorders>
              <w:left w:val="single" w:sz="12" w:space="0" w:color="262626"/>
              <w:bottom w:val="single" w:sz="6" w:space="0" w:color="262626"/>
              <w:right w:val="single" w:sz="12" w:space="0" w:color="262626"/>
            </w:tcBorders>
            <w:shd w:val="clear" w:color="auto" w:fill="auto"/>
            <w:vAlign w:val="center"/>
          </w:tcPr>
          <w:p w14:paraId="166711A2" w14:textId="77777777" w:rsidR="00972C60" w:rsidRPr="00F34DB8" w:rsidRDefault="00972C60" w:rsidP="007D1926">
            <w:pPr>
              <w:jc w:val="center"/>
              <w:rPr>
                <w:rFonts w:ascii="Arial" w:hAnsi="Arial" w:cs="Arial"/>
                <w:szCs w:val="20"/>
              </w:rPr>
            </w:pPr>
          </w:p>
        </w:tc>
        <w:tc>
          <w:tcPr>
            <w:tcW w:w="722" w:type="dxa"/>
            <w:tcBorders>
              <w:left w:val="single" w:sz="12" w:space="0" w:color="262626"/>
              <w:bottom w:val="single" w:sz="6" w:space="0" w:color="262626"/>
            </w:tcBorders>
            <w:shd w:val="clear" w:color="auto" w:fill="auto"/>
            <w:vAlign w:val="center"/>
          </w:tcPr>
          <w:p w14:paraId="0B1C3890" w14:textId="77777777" w:rsidR="00972C60" w:rsidRPr="00F34DB8" w:rsidRDefault="00972C60" w:rsidP="007D1926">
            <w:pPr>
              <w:jc w:val="center"/>
              <w:rPr>
                <w:rFonts w:ascii="Arial" w:hAnsi="Arial" w:cs="Arial"/>
                <w:sz w:val="20"/>
                <w:szCs w:val="20"/>
              </w:rPr>
            </w:pPr>
          </w:p>
        </w:tc>
        <w:tc>
          <w:tcPr>
            <w:tcW w:w="722" w:type="dxa"/>
            <w:tcBorders>
              <w:bottom w:val="single" w:sz="6" w:space="0" w:color="262626"/>
            </w:tcBorders>
            <w:shd w:val="clear" w:color="auto" w:fill="auto"/>
            <w:vAlign w:val="center"/>
          </w:tcPr>
          <w:p w14:paraId="54B2B571" w14:textId="77777777" w:rsidR="00972C60" w:rsidRPr="00F34DB8" w:rsidRDefault="00972C60" w:rsidP="007D1926">
            <w:pPr>
              <w:jc w:val="center"/>
              <w:rPr>
                <w:rFonts w:ascii="Arial" w:hAnsi="Arial" w:cs="Arial"/>
                <w:sz w:val="20"/>
                <w:szCs w:val="20"/>
              </w:rPr>
            </w:pPr>
          </w:p>
        </w:tc>
        <w:tc>
          <w:tcPr>
            <w:tcW w:w="722" w:type="dxa"/>
            <w:tcBorders>
              <w:bottom w:val="single" w:sz="6" w:space="0" w:color="262626"/>
            </w:tcBorders>
            <w:shd w:val="clear" w:color="auto" w:fill="auto"/>
            <w:vAlign w:val="center"/>
          </w:tcPr>
          <w:p w14:paraId="66E794AD" w14:textId="77777777" w:rsidR="00972C60" w:rsidRPr="00F34DB8" w:rsidRDefault="00972C60" w:rsidP="007D1926">
            <w:pPr>
              <w:jc w:val="center"/>
              <w:rPr>
                <w:rFonts w:ascii="Arial" w:hAnsi="Arial" w:cs="Arial"/>
                <w:sz w:val="20"/>
                <w:szCs w:val="20"/>
              </w:rPr>
            </w:pPr>
          </w:p>
        </w:tc>
        <w:tc>
          <w:tcPr>
            <w:tcW w:w="722" w:type="dxa"/>
            <w:tcBorders>
              <w:bottom w:val="single" w:sz="6" w:space="0" w:color="262626"/>
            </w:tcBorders>
            <w:shd w:val="clear" w:color="auto" w:fill="auto"/>
            <w:vAlign w:val="center"/>
          </w:tcPr>
          <w:p w14:paraId="5D3FAEE0" w14:textId="77777777" w:rsidR="00972C60" w:rsidRPr="00F34DB8" w:rsidRDefault="00972C60" w:rsidP="007D1926">
            <w:pPr>
              <w:jc w:val="center"/>
              <w:rPr>
                <w:rFonts w:ascii="Arial" w:hAnsi="Arial" w:cs="Arial"/>
                <w:sz w:val="20"/>
                <w:szCs w:val="20"/>
              </w:rPr>
            </w:pPr>
          </w:p>
        </w:tc>
        <w:tc>
          <w:tcPr>
            <w:tcW w:w="722" w:type="dxa"/>
            <w:tcBorders>
              <w:bottom w:val="single" w:sz="6" w:space="0" w:color="262626"/>
            </w:tcBorders>
          </w:tcPr>
          <w:p w14:paraId="6F24B524" w14:textId="77777777" w:rsidR="00972C60" w:rsidRPr="00C87348" w:rsidRDefault="00972C60" w:rsidP="007D1926">
            <w:pPr>
              <w:jc w:val="center"/>
              <w:rPr>
                <w:rFonts w:ascii="Arial" w:hAnsi="Arial" w:cs="Arial"/>
                <w:sz w:val="20"/>
                <w:szCs w:val="20"/>
                <w:vertAlign w:val="subscript"/>
              </w:rPr>
            </w:pPr>
          </w:p>
        </w:tc>
        <w:tc>
          <w:tcPr>
            <w:tcW w:w="684" w:type="dxa"/>
            <w:tcBorders>
              <w:bottom w:val="single" w:sz="6" w:space="0" w:color="262626"/>
              <w:right w:val="single" w:sz="12" w:space="0" w:color="auto"/>
            </w:tcBorders>
            <w:vAlign w:val="center"/>
          </w:tcPr>
          <w:p w14:paraId="6E462A40" w14:textId="77777777" w:rsidR="00972C60" w:rsidRPr="00C87348" w:rsidRDefault="00972C60" w:rsidP="007D1926">
            <w:pPr>
              <w:jc w:val="center"/>
              <w:rPr>
                <w:rFonts w:ascii="Arial" w:hAnsi="Arial" w:cs="Arial"/>
                <w:sz w:val="20"/>
                <w:szCs w:val="20"/>
                <w:vertAlign w:val="subscript"/>
              </w:rPr>
            </w:pPr>
          </w:p>
        </w:tc>
        <w:tc>
          <w:tcPr>
            <w:tcW w:w="1155" w:type="dxa"/>
            <w:tcBorders>
              <w:left w:val="single" w:sz="12" w:space="0" w:color="auto"/>
              <w:bottom w:val="single" w:sz="6" w:space="0" w:color="262626"/>
              <w:right w:val="single" w:sz="8" w:space="0" w:color="262626"/>
            </w:tcBorders>
            <w:shd w:val="clear" w:color="auto" w:fill="auto"/>
            <w:vAlign w:val="center"/>
          </w:tcPr>
          <w:p w14:paraId="14CFC2FA" w14:textId="77777777" w:rsidR="00972C60" w:rsidRPr="00F34DB8" w:rsidRDefault="00972C60" w:rsidP="007D1926">
            <w:pPr>
              <w:jc w:val="center"/>
              <w:rPr>
                <w:rFonts w:ascii="Arial" w:hAnsi="Arial" w:cs="Arial"/>
                <w:sz w:val="20"/>
                <w:szCs w:val="20"/>
              </w:rPr>
            </w:pPr>
          </w:p>
        </w:tc>
      </w:tr>
      <w:tr w:rsidR="00972C60" w:rsidRPr="00F34DB8" w14:paraId="652C1491" w14:textId="77777777" w:rsidTr="00F43B4C">
        <w:trPr>
          <w:trHeight w:val="554"/>
        </w:trPr>
        <w:tc>
          <w:tcPr>
            <w:tcW w:w="2064" w:type="dxa"/>
            <w:tcBorders>
              <w:top w:val="nil"/>
              <w:bottom w:val="single" w:sz="12" w:space="0" w:color="262626"/>
              <w:right w:val="single" w:sz="12" w:space="0" w:color="auto"/>
            </w:tcBorders>
            <w:shd w:val="clear" w:color="auto" w:fill="auto"/>
            <w:vAlign w:val="center"/>
          </w:tcPr>
          <w:p w14:paraId="679BB59F" w14:textId="77777777" w:rsidR="00972C60" w:rsidRPr="00F34DB8" w:rsidRDefault="00972C60" w:rsidP="007D1926">
            <w:pPr>
              <w:jc w:val="right"/>
              <w:rPr>
                <w:rFonts w:ascii="Arial" w:hAnsi="Arial" w:cs="Arial"/>
                <w:b/>
                <w:bCs/>
                <w:sz w:val="20"/>
                <w:szCs w:val="20"/>
              </w:rPr>
            </w:pPr>
            <w:r w:rsidRPr="00F34DB8">
              <w:rPr>
                <w:rFonts w:ascii="Arial" w:hAnsi="Arial" w:cs="Arial"/>
                <w:b/>
                <w:bCs/>
                <w:sz w:val="20"/>
                <w:szCs w:val="20"/>
              </w:rPr>
              <w:t>Allocation</w:t>
            </w:r>
          </w:p>
        </w:tc>
        <w:tc>
          <w:tcPr>
            <w:tcW w:w="1284" w:type="dxa"/>
            <w:tcBorders>
              <w:top w:val="single" w:sz="6" w:space="0" w:color="262626"/>
              <w:left w:val="single" w:sz="12" w:space="0" w:color="auto"/>
              <w:bottom w:val="single" w:sz="12" w:space="0" w:color="262626"/>
              <w:right w:val="single" w:sz="12" w:space="0" w:color="262626"/>
            </w:tcBorders>
            <w:shd w:val="clear" w:color="auto" w:fill="auto"/>
            <w:vAlign w:val="center"/>
          </w:tcPr>
          <w:p w14:paraId="5B9387ED" w14:textId="77777777" w:rsidR="00972C60" w:rsidRPr="00F34DB8" w:rsidRDefault="00972C60" w:rsidP="007D1926">
            <w:pPr>
              <w:jc w:val="center"/>
              <w:rPr>
                <w:rFonts w:ascii="Arial" w:hAnsi="Arial" w:cs="Arial"/>
                <w:szCs w:val="20"/>
              </w:rPr>
            </w:pPr>
          </w:p>
        </w:tc>
        <w:tc>
          <w:tcPr>
            <w:tcW w:w="1283" w:type="dxa"/>
            <w:tcBorders>
              <w:top w:val="single" w:sz="6" w:space="0" w:color="262626"/>
              <w:left w:val="single" w:sz="12" w:space="0" w:color="262626"/>
              <w:bottom w:val="single" w:sz="12" w:space="0" w:color="262626"/>
              <w:right w:val="single" w:sz="12" w:space="0" w:color="262626"/>
            </w:tcBorders>
            <w:shd w:val="clear" w:color="auto" w:fill="auto"/>
            <w:vAlign w:val="center"/>
          </w:tcPr>
          <w:p w14:paraId="45D27B5E"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722" w:type="dxa"/>
            <w:tcBorders>
              <w:top w:val="single" w:sz="6" w:space="0" w:color="262626"/>
              <w:left w:val="single" w:sz="12" w:space="0" w:color="262626"/>
              <w:bottom w:val="single" w:sz="12" w:space="0" w:color="262626"/>
            </w:tcBorders>
            <w:shd w:val="clear" w:color="auto" w:fill="auto"/>
            <w:vAlign w:val="center"/>
          </w:tcPr>
          <w:p w14:paraId="36D3B10C" w14:textId="77777777" w:rsidR="00972C60" w:rsidRPr="00F34DB8" w:rsidRDefault="00972C60" w:rsidP="007D1926">
            <w:pPr>
              <w:jc w:val="center"/>
              <w:rPr>
                <w:rFonts w:ascii="Arial" w:hAnsi="Arial" w:cs="Arial"/>
                <w:sz w:val="20"/>
                <w:szCs w:val="20"/>
              </w:rPr>
            </w:pPr>
          </w:p>
        </w:tc>
        <w:tc>
          <w:tcPr>
            <w:tcW w:w="722" w:type="dxa"/>
            <w:tcBorders>
              <w:top w:val="single" w:sz="6" w:space="0" w:color="262626"/>
              <w:bottom w:val="single" w:sz="12" w:space="0" w:color="262626"/>
            </w:tcBorders>
            <w:shd w:val="clear" w:color="auto" w:fill="auto"/>
            <w:vAlign w:val="center"/>
          </w:tcPr>
          <w:p w14:paraId="723BE269" w14:textId="77777777" w:rsidR="00972C60" w:rsidRPr="00F34DB8" w:rsidRDefault="00972C60" w:rsidP="007D1926">
            <w:pPr>
              <w:jc w:val="center"/>
              <w:rPr>
                <w:rFonts w:ascii="Arial" w:hAnsi="Arial" w:cs="Arial"/>
                <w:sz w:val="20"/>
                <w:szCs w:val="20"/>
              </w:rPr>
            </w:pPr>
          </w:p>
        </w:tc>
        <w:tc>
          <w:tcPr>
            <w:tcW w:w="722" w:type="dxa"/>
            <w:tcBorders>
              <w:top w:val="single" w:sz="6" w:space="0" w:color="262626"/>
              <w:bottom w:val="single" w:sz="12" w:space="0" w:color="262626"/>
            </w:tcBorders>
            <w:shd w:val="clear" w:color="auto" w:fill="auto"/>
            <w:vAlign w:val="center"/>
          </w:tcPr>
          <w:p w14:paraId="7E69DA2A" w14:textId="77777777" w:rsidR="00972C60" w:rsidRPr="00F34DB8" w:rsidRDefault="00972C60" w:rsidP="007D1926">
            <w:pPr>
              <w:jc w:val="center"/>
              <w:rPr>
                <w:rFonts w:ascii="Arial" w:hAnsi="Arial" w:cs="Arial"/>
                <w:sz w:val="20"/>
                <w:szCs w:val="20"/>
              </w:rPr>
            </w:pPr>
          </w:p>
        </w:tc>
        <w:tc>
          <w:tcPr>
            <w:tcW w:w="722" w:type="dxa"/>
            <w:tcBorders>
              <w:top w:val="single" w:sz="6" w:space="0" w:color="262626"/>
              <w:bottom w:val="single" w:sz="12" w:space="0" w:color="262626"/>
            </w:tcBorders>
            <w:shd w:val="clear" w:color="auto" w:fill="auto"/>
            <w:vAlign w:val="center"/>
          </w:tcPr>
          <w:p w14:paraId="3DE37F8F" w14:textId="77777777" w:rsidR="00972C60" w:rsidRPr="00F34DB8" w:rsidRDefault="00972C60" w:rsidP="007D1926">
            <w:pPr>
              <w:jc w:val="center"/>
              <w:rPr>
                <w:rFonts w:ascii="Arial" w:hAnsi="Arial" w:cs="Arial"/>
                <w:sz w:val="20"/>
                <w:szCs w:val="20"/>
              </w:rPr>
            </w:pPr>
          </w:p>
        </w:tc>
        <w:tc>
          <w:tcPr>
            <w:tcW w:w="722" w:type="dxa"/>
            <w:tcBorders>
              <w:top w:val="single" w:sz="6" w:space="0" w:color="262626"/>
              <w:bottom w:val="single" w:sz="12" w:space="0" w:color="262626"/>
            </w:tcBorders>
          </w:tcPr>
          <w:p w14:paraId="5BA165FE" w14:textId="77777777" w:rsidR="00972C60" w:rsidRPr="00C87348" w:rsidRDefault="00972C60" w:rsidP="007D1926">
            <w:pPr>
              <w:jc w:val="center"/>
              <w:rPr>
                <w:rFonts w:ascii="Arial" w:hAnsi="Arial" w:cs="Arial"/>
                <w:sz w:val="20"/>
                <w:szCs w:val="20"/>
                <w:vertAlign w:val="subscript"/>
              </w:rPr>
            </w:pPr>
          </w:p>
        </w:tc>
        <w:tc>
          <w:tcPr>
            <w:tcW w:w="684" w:type="dxa"/>
            <w:tcBorders>
              <w:top w:val="single" w:sz="6" w:space="0" w:color="262626"/>
              <w:bottom w:val="single" w:sz="12" w:space="0" w:color="262626"/>
              <w:right w:val="single" w:sz="12" w:space="0" w:color="auto"/>
            </w:tcBorders>
            <w:vAlign w:val="center"/>
          </w:tcPr>
          <w:p w14:paraId="59D2A155" w14:textId="77777777" w:rsidR="00972C60" w:rsidRPr="00C87348" w:rsidRDefault="00972C60" w:rsidP="007D1926">
            <w:pPr>
              <w:jc w:val="center"/>
              <w:rPr>
                <w:rFonts w:ascii="Arial" w:hAnsi="Arial" w:cs="Arial"/>
                <w:sz w:val="20"/>
                <w:szCs w:val="20"/>
                <w:vertAlign w:val="subscript"/>
              </w:rPr>
            </w:pPr>
          </w:p>
        </w:tc>
        <w:tc>
          <w:tcPr>
            <w:tcW w:w="1155" w:type="dxa"/>
            <w:tcBorders>
              <w:top w:val="single" w:sz="6" w:space="0" w:color="262626"/>
              <w:left w:val="single" w:sz="12" w:space="0" w:color="auto"/>
              <w:bottom w:val="single" w:sz="12" w:space="0" w:color="262626"/>
              <w:right w:val="single" w:sz="8" w:space="0" w:color="262626"/>
            </w:tcBorders>
            <w:shd w:val="clear" w:color="auto" w:fill="auto"/>
            <w:vAlign w:val="center"/>
          </w:tcPr>
          <w:p w14:paraId="00840E7A" w14:textId="77777777" w:rsidR="00972C60" w:rsidRPr="00F34DB8" w:rsidRDefault="00972C60" w:rsidP="007D1926">
            <w:pPr>
              <w:jc w:val="center"/>
              <w:rPr>
                <w:rFonts w:ascii="Arial" w:hAnsi="Arial" w:cs="Arial"/>
                <w:sz w:val="20"/>
                <w:szCs w:val="20"/>
              </w:rPr>
            </w:pPr>
          </w:p>
        </w:tc>
      </w:tr>
      <w:tr w:rsidR="00972C60" w:rsidRPr="00F34DB8" w14:paraId="4278BEEF" w14:textId="77777777" w:rsidTr="00F43B4C">
        <w:trPr>
          <w:trHeight w:val="554"/>
        </w:trPr>
        <w:tc>
          <w:tcPr>
            <w:tcW w:w="2064" w:type="dxa"/>
            <w:tcBorders>
              <w:top w:val="single" w:sz="12" w:space="0" w:color="262626"/>
              <w:bottom w:val="nil"/>
              <w:right w:val="single" w:sz="12" w:space="0" w:color="auto"/>
            </w:tcBorders>
            <w:shd w:val="clear" w:color="auto" w:fill="auto"/>
            <w:vAlign w:val="center"/>
          </w:tcPr>
          <w:p w14:paraId="671DEBFF" w14:textId="77777777" w:rsidR="00972C60" w:rsidRPr="00F34DB8" w:rsidRDefault="00972C60" w:rsidP="007D1926">
            <w:pPr>
              <w:jc w:val="right"/>
              <w:rPr>
                <w:rFonts w:ascii="Arial" w:hAnsi="Arial" w:cs="Arial"/>
                <w:b/>
                <w:bCs/>
                <w:sz w:val="20"/>
                <w:szCs w:val="20"/>
              </w:rPr>
            </w:pPr>
            <w:r w:rsidRPr="00F34DB8">
              <w:rPr>
                <w:rFonts w:ascii="Arial" w:hAnsi="Arial" w:cs="Arial"/>
                <w:b/>
                <w:bCs/>
                <w:sz w:val="20"/>
                <w:szCs w:val="20"/>
              </w:rPr>
              <w:t>INTERVENTIONS:</w:t>
            </w:r>
          </w:p>
        </w:tc>
        <w:tc>
          <w:tcPr>
            <w:tcW w:w="1284" w:type="dxa"/>
            <w:tcBorders>
              <w:top w:val="single" w:sz="12" w:space="0" w:color="262626"/>
              <w:left w:val="single" w:sz="12" w:space="0" w:color="auto"/>
              <w:right w:val="single" w:sz="12" w:space="0" w:color="262626"/>
            </w:tcBorders>
            <w:shd w:val="clear" w:color="auto" w:fill="D9D9D9" w:themeFill="background1" w:themeFillShade="D9"/>
            <w:vAlign w:val="center"/>
          </w:tcPr>
          <w:p w14:paraId="01F37B78" w14:textId="77777777" w:rsidR="00972C60" w:rsidRPr="00F34DB8" w:rsidRDefault="00972C60" w:rsidP="007D1926">
            <w:pPr>
              <w:jc w:val="center"/>
              <w:rPr>
                <w:rFonts w:ascii="Arial" w:hAnsi="Arial" w:cs="Arial"/>
                <w:sz w:val="20"/>
                <w:szCs w:val="20"/>
              </w:rPr>
            </w:pPr>
          </w:p>
        </w:tc>
        <w:tc>
          <w:tcPr>
            <w:tcW w:w="1283" w:type="dxa"/>
            <w:tcBorders>
              <w:top w:val="single" w:sz="12" w:space="0" w:color="262626"/>
              <w:left w:val="single" w:sz="12" w:space="0" w:color="262626"/>
              <w:right w:val="single" w:sz="12" w:space="0" w:color="262626"/>
            </w:tcBorders>
            <w:shd w:val="clear" w:color="auto" w:fill="D9D9D9" w:themeFill="background1" w:themeFillShade="D9"/>
            <w:vAlign w:val="center"/>
          </w:tcPr>
          <w:p w14:paraId="74D4584C"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left w:val="single" w:sz="12" w:space="0" w:color="262626"/>
              <w:bottom w:val="single" w:sz="6" w:space="0" w:color="262626"/>
            </w:tcBorders>
            <w:shd w:val="clear" w:color="auto" w:fill="D9D9D9" w:themeFill="background1" w:themeFillShade="D9"/>
            <w:vAlign w:val="center"/>
          </w:tcPr>
          <w:p w14:paraId="114C542D"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bottom w:val="single" w:sz="6" w:space="0" w:color="262626"/>
            </w:tcBorders>
            <w:shd w:val="clear" w:color="auto" w:fill="D9D9D9" w:themeFill="background1" w:themeFillShade="D9"/>
            <w:vAlign w:val="center"/>
          </w:tcPr>
          <w:p w14:paraId="3845F06E"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bottom w:val="single" w:sz="6" w:space="0" w:color="262626"/>
            </w:tcBorders>
            <w:shd w:val="clear" w:color="auto" w:fill="D9D9D9" w:themeFill="background1" w:themeFillShade="D9"/>
            <w:vAlign w:val="center"/>
          </w:tcPr>
          <w:p w14:paraId="6E257AA2"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bottom w:val="single" w:sz="6" w:space="0" w:color="262626"/>
            </w:tcBorders>
            <w:shd w:val="clear" w:color="auto" w:fill="D9D9D9" w:themeFill="background1" w:themeFillShade="D9"/>
            <w:vAlign w:val="center"/>
          </w:tcPr>
          <w:p w14:paraId="2EDE8E6A"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bottom w:val="single" w:sz="6" w:space="0" w:color="262626"/>
            </w:tcBorders>
            <w:shd w:val="clear" w:color="auto" w:fill="D9D9D9" w:themeFill="background1" w:themeFillShade="D9"/>
          </w:tcPr>
          <w:p w14:paraId="2B0A5233" w14:textId="77777777" w:rsidR="00972C60" w:rsidRPr="00C87348" w:rsidRDefault="00972C60" w:rsidP="007D1926">
            <w:pPr>
              <w:jc w:val="center"/>
              <w:rPr>
                <w:rFonts w:ascii="Arial" w:hAnsi="Arial" w:cs="Arial"/>
                <w:sz w:val="20"/>
                <w:szCs w:val="20"/>
                <w:vertAlign w:val="subscript"/>
              </w:rPr>
            </w:pPr>
          </w:p>
        </w:tc>
        <w:tc>
          <w:tcPr>
            <w:tcW w:w="684" w:type="dxa"/>
            <w:tcBorders>
              <w:top w:val="single" w:sz="12" w:space="0" w:color="262626"/>
              <w:bottom w:val="single" w:sz="6" w:space="0" w:color="262626"/>
              <w:right w:val="single" w:sz="12" w:space="0" w:color="auto"/>
            </w:tcBorders>
            <w:shd w:val="clear" w:color="auto" w:fill="D9D9D9" w:themeFill="background1" w:themeFillShade="D9"/>
            <w:vAlign w:val="center"/>
          </w:tcPr>
          <w:p w14:paraId="46003243" w14:textId="77777777" w:rsidR="00972C60" w:rsidRPr="00C87348" w:rsidRDefault="00972C60" w:rsidP="007D1926">
            <w:pPr>
              <w:jc w:val="center"/>
              <w:rPr>
                <w:rFonts w:ascii="Arial" w:hAnsi="Arial" w:cs="Arial"/>
                <w:sz w:val="20"/>
                <w:szCs w:val="20"/>
                <w:vertAlign w:val="subscript"/>
              </w:rPr>
            </w:pPr>
          </w:p>
        </w:tc>
        <w:tc>
          <w:tcPr>
            <w:tcW w:w="1155" w:type="dxa"/>
            <w:tcBorders>
              <w:top w:val="single" w:sz="12" w:space="0" w:color="262626"/>
              <w:left w:val="single" w:sz="12" w:space="0" w:color="auto"/>
              <w:right w:val="single" w:sz="8" w:space="0" w:color="262626"/>
            </w:tcBorders>
            <w:shd w:val="clear" w:color="auto" w:fill="D9D9D9" w:themeFill="background1" w:themeFillShade="D9"/>
            <w:vAlign w:val="center"/>
          </w:tcPr>
          <w:p w14:paraId="109515FA" w14:textId="77777777" w:rsidR="00972C60" w:rsidRPr="00F34DB8" w:rsidRDefault="00972C60" w:rsidP="007D1926">
            <w:pPr>
              <w:jc w:val="center"/>
              <w:rPr>
                <w:rFonts w:ascii="Arial" w:hAnsi="Arial" w:cs="Arial"/>
                <w:sz w:val="20"/>
                <w:szCs w:val="20"/>
              </w:rPr>
            </w:pPr>
          </w:p>
        </w:tc>
      </w:tr>
      <w:tr w:rsidR="00972C60" w:rsidRPr="00F34DB8" w14:paraId="191A440B" w14:textId="77777777" w:rsidTr="00F43B4C">
        <w:trPr>
          <w:trHeight w:val="554"/>
        </w:trPr>
        <w:tc>
          <w:tcPr>
            <w:tcW w:w="2064" w:type="dxa"/>
            <w:tcBorders>
              <w:top w:val="nil"/>
              <w:bottom w:val="nil"/>
              <w:right w:val="single" w:sz="12" w:space="0" w:color="auto"/>
            </w:tcBorders>
            <w:shd w:val="clear" w:color="auto" w:fill="auto"/>
            <w:vAlign w:val="center"/>
          </w:tcPr>
          <w:p w14:paraId="2D41A99F" w14:textId="77777777" w:rsidR="00972C60" w:rsidRPr="00F34DB8" w:rsidRDefault="00972C60" w:rsidP="007D1926">
            <w:pPr>
              <w:jc w:val="right"/>
              <w:rPr>
                <w:rFonts w:ascii="Arial" w:hAnsi="Arial" w:cs="Arial"/>
                <w:b/>
                <w:bCs/>
                <w:i/>
                <w:sz w:val="20"/>
                <w:szCs w:val="20"/>
              </w:rPr>
            </w:pPr>
            <w:r>
              <w:rPr>
                <w:rFonts w:ascii="Arial" w:hAnsi="Arial" w:cs="Arial"/>
                <w:b/>
                <w:bCs/>
                <w:i/>
                <w:sz w:val="20"/>
                <w:szCs w:val="20"/>
              </w:rPr>
              <w:lastRenderedPageBreak/>
              <w:t>Primary Intervention</w:t>
            </w:r>
          </w:p>
        </w:tc>
        <w:tc>
          <w:tcPr>
            <w:tcW w:w="1284" w:type="dxa"/>
            <w:tcBorders>
              <w:left w:val="single" w:sz="12" w:space="0" w:color="auto"/>
              <w:right w:val="single" w:sz="12" w:space="0" w:color="262626"/>
            </w:tcBorders>
            <w:shd w:val="clear" w:color="auto" w:fill="auto"/>
            <w:vAlign w:val="center"/>
          </w:tcPr>
          <w:p w14:paraId="4B150796" w14:textId="77777777" w:rsidR="00972C60" w:rsidRPr="00F34DB8" w:rsidRDefault="00972C60" w:rsidP="007D1926">
            <w:pPr>
              <w:jc w:val="center"/>
              <w:rPr>
                <w:rFonts w:ascii="Arial" w:hAnsi="Arial" w:cs="Arial"/>
                <w:sz w:val="20"/>
                <w:szCs w:val="20"/>
              </w:rPr>
            </w:pPr>
          </w:p>
        </w:tc>
        <w:tc>
          <w:tcPr>
            <w:tcW w:w="1283" w:type="dxa"/>
            <w:tcBorders>
              <w:left w:val="single" w:sz="12" w:space="0" w:color="262626"/>
              <w:right w:val="single" w:sz="12" w:space="0" w:color="262626"/>
            </w:tcBorders>
            <w:shd w:val="clear" w:color="auto" w:fill="auto"/>
            <w:vAlign w:val="center"/>
          </w:tcPr>
          <w:p w14:paraId="00D0E2A2" w14:textId="77777777" w:rsidR="00972C60" w:rsidRPr="00F34DB8" w:rsidRDefault="00972C60" w:rsidP="007D1926">
            <w:pPr>
              <w:jc w:val="center"/>
              <w:rPr>
                <w:rFonts w:ascii="Arial" w:hAnsi="Arial" w:cs="Arial"/>
                <w:sz w:val="20"/>
                <w:szCs w:val="20"/>
              </w:rPr>
            </w:pPr>
          </w:p>
        </w:tc>
        <w:tc>
          <w:tcPr>
            <w:tcW w:w="722" w:type="dxa"/>
            <w:tcBorders>
              <w:top w:val="single" w:sz="6" w:space="0" w:color="262626"/>
              <w:left w:val="single" w:sz="12" w:space="0" w:color="262626"/>
              <w:bottom w:val="single" w:sz="6" w:space="0" w:color="262626"/>
            </w:tcBorders>
            <w:shd w:val="clear" w:color="auto" w:fill="auto"/>
            <w:vAlign w:val="center"/>
          </w:tcPr>
          <w:p w14:paraId="68930BDC" w14:textId="7F306B82" w:rsidR="00972C60" w:rsidRPr="00F34DB8" w:rsidRDefault="00972C60" w:rsidP="007D1926">
            <w:pPr>
              <w:jc w:val="center"/>
              <w:rPr>
                <w:rFonts w:ascii="Arial" w:hAnsi="Arial" w:cs="Arial"/>
                <w:sz w:val="20"/>
                <w:szCs w:val="20"/>
              </w:rPr>
            </w:pPr>
            <w:r w:rsidRPr="00F34DB8">
              <w:rPr>
                <w:rFonts w:ascii="Arial" w:hAnsi="Arial"/>
                <w:noProof/>
              </w:rPr>
              <mc:AlternateContent>
                <mc:Choice Requires="wps">
                  <w:drawing>
                    <wp:anchor distT="0" distB="0" distL="114300" distR="114300" simplePos="0" relativeHeight="251660288" behindDoc="0" locked="0" layoutInCell="1" allowOverlap="1" wp14:anchorId="0075D40F" wp14:editId="2E4A9B31">
                      <wp:simplePos x="0" y="0"/>
                      <wp:positionH relativeFrom="column">
                        <wp:posOffset>135255</wp:posOffset>
                      </wp:positionH>
                      <wp:positionV relativeFrom="paragraph">
                        <wp:posOffset>165735</wp:posOffset>
                      </wp:positionV>
                      <wp:extent cx="1371600" cy="7620"/>
                      <wp:effectExtent l="63500" t="90805" r="88900" b="11747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7620"/>
                              </a:xfrm>
                              <a:prstGeom prst="straightConnector1">
                                <a:avLst/>
                              </a:prstGeom>
                              <a:noFill/>
                              <a:ln w="28575">
                                <a:solidFill>
                                  <a:srgbClr val="272727"/>
                                </a:solidFill>
                                <a:round/>
                                <a:headEnd type="diamond" w="med" len="sm"/>
                                <a:tailEnd type="diamond" w="med"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7BE125F2" id="_x0000_t32" coordsize="21600,21600" o:spt="32" o:oned="t" path="m0,0l21600,21600e" filled="f">
                      <v:path arrowok="t" fillok="f" o:connecttype="none"/>
                      <o:lock v:ext="edit" shapetype="t"/>
                    </v:shapetype>
                    <v:shape id="Straight Arrow Connector 2" o:spid="_x0000_s1026" type="#_x0000_t32" style="position:absolute;margin-left:10.65pt;margin-top:13.05pt;width:108pt;height:.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" strokecolor="#272727" strokeweight="2.25pt">
                      <v:stroke startarrow="diamond" startarrowlength="short" endarrow="diamond" endarrowlength="short"/>
                    </v:shape>
                  </w:pict>
                </mc:Fallback>
              </mc:AlternateContent>
            </w:r>
          </w:p>
        </w:tc>
        <w:tc>
          <w:tcPr>
            <w:tcW w:w="722" w:type="dxa"/>
            <w:tcBorders>
              <w:top w:val="single" w:sz="6" w:space="0" w:color="262626"/>
              <w:bottom w:val="single" w:sz="6" w:space="0" w:color="262626"/>
            </w:tcBorders>
            <w:shd w:val="clear" w:color="auto" w:fill="auto"/>
            <w:vAlign w:val="center"/>
          </w:tcPr>
          <w:p w14:paraId="6C3ADACD" w14:textId="77777777" w:rsidR="00972C60" w:rsidRPr="00F34DB8" w:rsidRDefault="00972C60" w:rsidP="007D1926">
            <w:pPr>
              <w:jc w:val="center"/>
              <w:rPr>
                <w:rFonts w:ascii="Arial" w:hAnsi="Arial" w:cs="Arial"/>
                <w:sz w:val="20"/>
                <w:szCs w:val="20"/>
              </w:rPr>
            </w:pPr>
          </w:p>
        </w:tc>
        <w:tc>
          <w:tcPr>
            <w:tcW w:w="722" w:type="dxa"/>
            <w:tcBorders>
              <w:top w:val="single" w:sz="6" w:space="0" w:color="262626"/>
              <w:bottom w:val="single" w:sz="6" w:space="0" w:color="262626"/>
            </w:tcBorders>
            <w:shd w:val="clear" w:color="auto" w:fill="auto"/>
            <w:vAlign w:val="center"/>
          </w:tcPr>
          <w:p w14:paraId="28E8D4A6" w14:textId="77777777" w:rsidR="00972C60" w:rsidRPr="00F34DB8" w:rsidRDefault="00972C60" w:rsidP="007D1926">
            <w:pPr>
              <w:jc w:val="center"/>
              <w:rPr>
                <w:rFonts w:ascii="Arial" w:hAnsi="Arial" w:cs="Arial"/>
                <w:sz w:val="20"/>
                <w:szCs w:val="20"/>
              </w:rPr>
            </w:pPr>
          </w:p>
        </w:tc>
        <w:tc>
          <w:tcPr>
            <w:tcW w:w="722" w:type="dxa"/>
            <w:tcBorders>
              <w:top w:val="single" w:sz="6" w:space="0" w:color="262626"/>
              <w:bottom w:val="single" w:sz="6" w:space="0" w:color="262626"/>
            </w:tcBorders>
            <w:shd w:val="clear" w:color="auto" w:fill="auto"/>
            <w:vAlign w:val="center"/>
          </w:tcPr>
          <w:p w14:paraId="0732A69F" w14:textId="77777777" w:rsidR="00972C60" w:rsidRPr="00F34DB8" w:rsidRDefault="00972C60" w:rsidP="007D1926">
            <w:pPr>
              <w:jc w:val="center"/>
              <w:rPr>
                <w:rFonts w:ascii="Arial" w:hAnsi="Arial" w:cs="Arial"/>
                <w:sz w:val="20"/>
                <w:szCs w:val="20"/>
              </w:rPr>
            </w:pPr>
          </w:p>
        </w:tc>
        <w:tc>
          <w:tcPr>
            <w:tcW w:w="722" w:type="dxa"/>
            <w:tcBorders>
              <w:top w:val="single" w:sz="6" w:space="0" w:color="262626"/>
              <w:bottom w:val="single" w:sz="6" w:space="0" w:color="262626"/>
            </w:tcBorders>
          </w:tcPr>
          <w:p w14:paraId="3D2ECBB9" w14:textId="77777777" w:rsidR="00972C60" w:rsidRPr="00C87348" w:rsidRDefault="00972C60" w:rsidP="007D1926">
            <w:pPr>
              <w:jc w:val="center"/>
              <w:rPr>
                <w:rFonts w:ascii="Arial" w:hAnsi="Arial" w:cs="Arial"/>
                <w:sz w:val="20"/>
                <w:szCs w:val="20"/>
                <w:vertAlign w:val="subscript"/>
              </w:rPr>
            </w:pPr>
          </w:p>
        </w:tc>
        <w:tc>
          <w:tcPr>
            <w:tcW w:w="684" w:type="dxa"/>
            <w:tcBorders>
              <w:top w:val="single" w:sz="6" w:space="0" w:color="262626"/>
              <w:bottom w:val="single" w:sz="6" w:space="0" w:color="262626"/>
              <w:right w:val="single" w:sz="12" w:space="0" w:color="auto"/>
            </w:tcBorders>
            <w:shd w:val="clear" w:color="auto" w:fill="auto"/>
            <w:vAlign w:val="center"/>
          </w:tcPr>
          <w:p w14:paraId="474A4742" w14:textId="77777777" w:rsidR="00972C60" w:rsidRPr="00C87348" w:rsidRDefault="00972C60" w:rsidP="007D1926">
            <w:pPr>
              <w:jc w:val="center"/>
              <w:rPr>
                <w:rFonts w:ascii="Arial" w:hAnsi="Arial" w:cs="Arial"/>
                <w:sz w:val="20"/>
                <w:szCs w:val="20"/>
                <w:vertAlign w:val="subscript"/>
              </w:rPr>
            </w:pPr>
          </w:p>
        </w:tc>
        <w:tc>
          <w:tcPr>
            <w:tcW w:w="1155" w:type="dxa"/>
            <w:tcBorders>
              <w:left w:val="single" w:sz="12" w:space="0" w:color="auto"/>
              <w:right w:val="single" w:sz="8" w:space="0" w:color="262626"/>
            </w:tcBorders>
            <w:shd w:val="clear" w:color="auto" w:fill="auto"/>
            <w:vAlign w:val="center"/>
          </w:tcPr>
          <w:p w14:paraId="079C7AA8" w14:textId="77777777" w:rsidR="00972C60" w:rsidRPr="00F34DB8" w:rsidRDefault="00972C60" w:rsidP="007D1926">
            <w:pPr>
              <w:jc w:val="center"/>
              <w:rPr>
                <w:rFonts w:ascii="Arial" w:hAnsi="Arial" w:cs="Arial"/>
                <w:sz w:val="20"/>
                <w:szCs w:val="20"/>
              </w:rPr>
            </w:pPr>
          </w:p>
        </w:tc>
      </w:tr>
      <w:tr w:rsidR="00972C60" w:rsidRPr="00F34DB8" w14:paraId="3BC67A62" w14:textId="77777777" w:rsidTr="00F43B4C">
        <w:trPr>
          <w:trHeight w:val="554"/>
        </w:trPr>
        <w:tc>
          <w:tcPr>
            <w:tcW w:w="2064" w:type="dxa"/>
            <w:tcBorders>
              <w:top w:val="nil"/>
              <w:bottom w:val="nil"/>
              <w:right w:val="single" w:sz="12" w:space="0" w:color="auto"/>
            </w:tcBorders>
            <w:shd w:val="clear" w:color="auto" w:fill="auto"/>
            <w:vAlign w:val="center"/>
          </w:tcPr>
          <w:p w14:paraId="1FB118A3" w14:textId="77777777" w:rsidR="00972C60" w:rsidRPr="00F34DB8" w:rsidRDefault="00972C60" w:rsidP="007D1926">
            <w:pPr>
              <w:jc w:val="right"/>
              <w:rPr>
                <w:rFonts w:ascii="Arial" w:hAnsi="Arial" w:cs="Arial"/>
                <w:b/>
                <w:bCs/>
                <w:i/>
                <w:sz w:val="20"/>
                <w:szCs w:val="20"/>
              </w:rPr>
            </w:pPr>
            <w:r>
              <w:rPr>
                <w:rFonts w:ascii="Arial" w:hAnsi="Arial" w:cs="Arial"/>
                <w:b/>
                <w:bCs/>
                <w:i/>
                <w:sz w:val="20"/>
                <w:szCs w:val="20"/>
              </w:rPr>
              <w:t>“Catch All” groups</w:t>
            </w:r>
          </w:p>
        </w:tc>
        <w:tc>
          <w:tcPr>
            <w:tcW w:w="1284" w:type="dxa"/>
            <w:tcBorders>
              <w:left w:val="single" w:sz="12" w:space="0" w:color="auto"/>
              <w:bottom w:val="single" w:sz="6" w:space="0" w:color="262626"/>
              <w:right w:val="single" w:sz="12" w:space="0" w:color="262626"/>
            </w:tcBorders>
            <w:shd w:val="clear" w:color="auto" w:fill="auto"/>
            <w:vAlign w:val="center"/>
          </w:tcPr>
          <w:p w14:paraId="680AF95B" w14:textId="77777777" w:rsidR="00972C60" w:rsidRPr="00F34DB8" w:rsidRDefault="00972C60" w:rsidP="007D1926">
            <w:pPr>
              <w:jc w:val="center"/>
              <w:rPr>
                <w:rFonts w:ascii="Arial" w:hAnsi="Arial" w:cs="Arial"/>
                <w:sz w:val="20"/>
                <w:szCs w:val="20"/>
              </w:rPr>
            </w:pPr>
          </w:p>
        </w:tc>
        <w:tc>
          <w:tcPr>
            <w:tcW w:w="1283" w:type="dxa"/>
            <w:tcBorders>
              <w:left w:val="single" w:sz="12" w:space="0" w:color="262626"/>
              <w:bottom w:val="single" w:sz="6" w:space="0" w:color="262626"/>
              <w:right w:val="single" w:sz="12" w:space="0" w:color="262626"/>
            </w:tcBorders>
            <w:shd w:val="clear" w:color="auto" w:fill="auto"/>
            <w:vAlign w:val="center"/>
          </w:tcPr>
          <w:p w14:paraId="080D1797" w14:textId="77777777" w:rsidR="00972C60" w:rsidRPr="00F34DB8" w:rsidRDefault="00972C60" w:rsidP="007D1926">
            <w:pPr>
              <w:jc w:val="center"/>
              <w:rPr>
                <w:rFonts w:ascii="Arial" w:hAnsi="Arial" w:cs="Arial"/>
                <w:sz w:val="20"/>
                <w:szCs w:val="20"/>
              </w:rPr>
            </w:pPr>
          </w:p>
        </w:tc>
        <w:tc>
          <w:tcPr>
            <w:tcW w:w="722" w:type="dxa"/>
            <w:tcBorders>
              <w:top w:val="single" w:sz="6" w:space="0" w:color="262626"/>
              <w:left w:val="single" w:sz="12" w:space="0" w:color="262626"/>
              <w:bottom w:val="single" w:sz="6" w:space="0" w:color="262626"/>
            </w:tcBorders>
            <w:shd w:val="clear" w:color="auto" w:fill="auto"/>
            <w:vAlign w:val="center"/>
          </w:tcPr>
          <w:p w14:paraId="794EB52C" w14:textId="77777777" w:rsidR="00972C60" w:rsidRPr="00F34DB8" w:rsidRDefault="00972C60" w:rsidP="007D1926">
            <w:pPr>
              <w:jc w:val="center"/>
              <w:rPr>
                <w:rFonts w:ascii="Arial" w:hAnsi="Arial" w:cs="Arial"/>
                <w:szCs w:val="20"/>
              </w:rPr>
            </w:pPr>
          </w:p>
        </w:tc>
        <w:tc>
          <w:tcPr>
            <w:tcW w:w="722" w:type="dxa"/>
            <w:tcBorders>
              <w:top w:val="single" w:sz="6" w:space="0" w:color="262626"/>
              <w:bottom w:val="single" w:sz="6" w:space="0" w:color="262626"/>
            </w:tcBorders>
            <w:shd w:val="clear" w:color="auto" w:fill="auto"/>
            <w:vAlign w:val="center"/>
          </w:tcPr>
          <w:p w14:paraId="5B895776" w14:textId="77777777" w:rsidR="00972C60" w:rsidRPr="00F34DB8" w:rsidRDefault="00972C60" w:rsidP="007D1926">
            <w:pPr>
              <w:jc w:val="center"/>
              <w:rPr>
                <w:rFonts w:ascii="Arial" w:hAnsi="Arial"/>
              </w:rPr>
            </w:pPr>
          </w:p>
        </w:tc>
        <w:tc>
          <w:tcPr>
            <w:tcW w:w="722" w:type="dxa"/>
            <w:tcBorders>
              <w:top w:val="single" w:sz="6" w:space="0" w:color="262626"/>
              <w:bottom w:val="single" w:sz="6" w:space="0" w:color="262626"/>
            </w:tcBorders>
            <w:shd w:val="clear" w:color="auto" w:fill="auto"/>
            <w:vAlign w:val="center"/>
          </w:tcPr>
          <w:p w14:paraId="3EED3B16" w14:textId="74A0DF93" w:rsidR="00972C60" w:rsidRPr="00F34DB8" w:rsidRDefault="00972C60" w:rsidP="007D1926">
            <w:pPr>
              <w:jc w:val="center"/>
              <w:rPr>
                <w:rFonts w:ascii="Arial" w:hAnsi="Arial"/>
              </w:rPr>
            </w:pPr>
            <w:r w:rsidRPr="00F34DB8">
              <w:rPr>
                <w:rFonts w:ascii="Arial" w:hAnsi="Arial"/>
                <w:noProof/>
              </w:rPr>
              <mc:AlternateContent>
                <mc:Choice Requires="wps">
                  <w:drawing>
                    <wp:anchor distT="0" distB="0" distL="114300" distR="114300" simplePos="0" relativeHeight="251659264" behindDoc="0" locked="0" layoutInCell="1" allowOverlap="1" wp14:anchorId="4354FBA5" wp14:editId="2FF211C8">
                      <wp:simplePos x="0" y="0"/>
                      <wp:positionH relativeFrom="column">
                        <wp:posOffset>198120</wp:posOffset>
                      </wp:positionH>
                      <wp:positionV relativeFrom="paragraph">
                        <wp:posOffset>191135</wp:posOffset>
                      </wp:positionV>
                      <wp:extent cx="1289050" cy="635"/>
                      <wp:effectExtent l="63500" t="93980" r="82550" b="10858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9050" cy="635"/>
                              </a:xfrm>
                              <a:prstGeom prst="straightConnector1">
                                <a:avLst/>
                              </a:prstGeom>
                              <a:noFill/>
                              <a:ln w="28575">
                                <a:solidFill>
                                  <a:srgbClr val="272727"/>
                                </a:solidFill>
                                <a:round/>
                                <a:headEnd type="diamond" w="med" len="sm"/>
                                <a:tailEnd type="diamond" w="med"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A1F2B2C" id="Straight Arrow Connector 1" o:spid="_x0000_s1026" type="#_x0000_t32" style="position:absolute;margin-left:15.6pt;margin-top:15.05pt;width:101.5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" strokecolor="#272727" strokeweight="2.25pt">
                      <v:stroke startarrow="diamond" startarrowlength="short" endarrow="diamond" endarrowlength="short"/>
                    </v:shape>
                  </w:pict>
                </mc:Fallback>
              </mc:AlternateContent>
            </w:r>
          </w:p>
        </w:tc>
        <w:tc>
          <w:tcPr>
            <w:tcW w:w="722" w:type="dxa"/>
            <w:tcBorders>
              <w:top w:val="single" w:sz="6" w:space="0" w:color="262626"/>
              <w:bottom w:val="single" w:sz="6" w:space="0" w:color="262626"/>
            </w:tcBorders>
            <w:shd w:val="clear" w:color="auto" w:fill="auto"/>
            <w:vAlign w:val="center"/>
          </w:tcPr>
          <w:p w14:paraId="2E008014" w14:textId="77777777" w:rsidR="00972C60" w:rsidRPr="00F34DB8" w:rsidRDefault="00972C60" w:rsidP="007D1926">
            <w:pPr>
              <w:jc w:val="center"/>
              <w:rPr>
                <w:rFonts w:ascii="Arial" w:hAnsi="Arial"/>
              </w:rPr>
            </w:pPr>
          </w:p>
        </w:tc>
        <w:tc>
          <w:tcPr>
            <w:tcW w:w="722" w:type="dxa"/>
            <w:tcBorders>
              <w:top w:val="single" w:sz="6" w:space="0" w:color="262626"/>
              <w:bottom w:val="single" w:sz="6" w:space="0" w:color="262626"/>
            </w:tcBorders>
          </w:tcPr>
          <w:p w14:paraId="643E44DF" w14:textId="77777777" w:rsidR="00972C60" w:rsidRPr="00C87348" w:rsidRDefault="00972C60" w:rsidP="007D1926">
            <w:pPr>
              <w:jc w:val="center"/>
              <w:rPr>
                <w:rFonts w:ascii="Arial" w:hAnsi="Arial"/>
                <w:vertAlign w:val="subscript"/>
              </w:rPr>
            </w:pPr>
          </w:p>
        </w:tc>
        <w:tc>
          <w:tcPr>
            <w:tcW w:w="684" w:type="dxa"/>
            <w:tcBorders>
              <w:top w:val="single" w:sz="6" w:space="0" w:color="262626"/>
              <w:bottom w:val="single" w:sz="6" w:space="0" w:color="262626"/>
              <w:right w:val="single" w:sz="12" w:space="0" w:color="auto"/>
            </w:tcBorders>
            <w:shd w:val="clear" w:color="auto" w:fill="auto"/>
            <w:vAlign w:val="center"/>
          </w:tcPr>
          <w:p w14:paraId="43E51566" w14:textId="77777777" w:rsidR="00972C60" w:rsidRPr="00C87348" w:rsidRDefault="00972C60" w:rsidP="007D1926">
            <w:pPr>
              <w:jc w:val="center"/>
              <w:rPr>
                <w:rFonts w:ascii="Arial" w:hAnsi="Arial"/>
                <w:vertAlign w:val="subscript"/>
              </w:rPr>
            </w:pPr>
          </w:p>
        </w:tc>
        <w:tc>
          <w:tcPr>
            <w:tcW w:w="1155" w:type="dxa"/>
            <w:tcBorders>
              <w:left w:val="single" w:sz="12" w:space="0" w:color="auto"/>
              <w:bottom w:val="single" w:sz="6" w:space="0" w:color="262626"/>
              <w:right w:val="single" w:sz="8" w:space="0" w:color="262626"/>
            </w:tcBorders>
            <w:shd w:val="clear" w:color="auto" w:fill="auto"/>
            <w:vAlign w:val="center"/>
          </w:tcPr>
          <w:p w14:paraId="4672C398" w14:textId="77777777" w:rsidR="00972C60" w:rsidRPr="00F34DB8" w:rsidRDefault="00972C60" w:rsidP="007D1926">
            <w:pPr>
              <w:jc w:val="center"/>
              <w:rPr>
                <w:rFonts w:ascii="Arial" w:hAnsi="Arial" w:cs="Arial"/>
                <w:sz w:val="20"/>
                <w:szCs w:val="20"/>
              </w:rPr>
            </w:pPr>
          </w:p>
        </w:tc>
      </w:tr>
      <w:tr w:rsidR="00972C60" w:rsidRPr="00F34DB8" w14:paraId="2D27034D" w14:textId="77777777" w:rsidTr="00F43B4C">
        <w:trPr>
          <w:trHeight w:val="554"/>
        </w:trPr>
        <w:tc>
          <w:tcPr>
            <w:tcW w:w="2064" w:type="dxa"/>
            <w:tcBorders>
              <w:top w:val="single" w:sz="12" w:space="0" w:color="262626"/>
              <w:bottom w:val="single" w:sz="4" w:space="0" w:color="auto"/>
              <w:right w:val="single" w:sz="12" w:space="0" w:color="auto"/>
            </w:tcBorders>
            <w:shd w:val="clear" w:color="auto" w:fill="auto"/>
            <w:vAlign w:val="center"/>
          </w:tcPr>
          <w:p w14:paraId="4851C51D" w14:textId="77777777" w:rsidR="00972C60" w:rsidRPr="00F34DB8" w:rsidRDefault="00972C60" w:rsidP="007D1926">
            <w:pPr>
              <w:jc w:val="right"/>
              <w:rPr>
                <w:rFonts w:ascii="Arial" w:hAnsi="Arial" w:cs="Arial"/>
                <w:b/>
                <w:bCs/>
                <w:sz w:val="20"/>
                <w:szCs w:val="20"/>
              </w:rPr>
            </w:pPr>
            <w:r w:rsidRPr="00F34DB8">
              <w:rPr>
                <w:rFonts w:ascii="Arial" w:hAnsi="Arial" w:cs="Arial"/>
                <w:b/>
                <w:bCs/>
                <w:sz w:val="20"/>
                <w:szCs w:val="20"/>
              </w:rPr>
              <w:t>ASSESSMENTS:</w:t>
            </w:r>
          </w:p>
        </w:tc>
        <w:tc>
          <w:tcPr>
            <w:tcW w:w="1284" w:type="dxa"/>
            <w:tcBorders>
              <w:top w:val="single" w:sz="12" w:space="0" w:color="262626"/>
              <w:left w:val="single" w:sz="12" w:space="0" w:color="auto"/>
              <w:right w:val="single" w:sz="12" w:space="0" w:color="262626"/>
            </w:tcBorders>
            <w:shd w:val="clear" w:color="auto" w:fill="D9D9D9" w:themeFill="background1" w:themeFillShade="D9"/>
            <w:vAlign w:val="center"/>
          </w:tcPr>
          <w:p w14:paraId="0403B644" w14:textId="77777777" w:rsidR="00972C60" w:rsidRPr="00F34DB8" w:rsidRDefault="00972C60" w:rsidP="007D1926">
            <w:pPr>
              <w:jc w:val="center"/>
              <w:rPr>
                <w:rFonts w:ascii="Arial" w:hAnsi="Arial" w:cs="Arial"/>
                <w:sz w:val="20"/>
                <w:szCs w:val="20"/>
              </w:rPr>
            </w:pPr>
          </w:p>
        </w:tc>
        <w:tc>
          <w:tcPr>
            <w:tcW w:w="1283" w:type="dxa"/>
            <w:tcBorders>
              <w:top w:val="single" w:sz="12" w:space="0" w:color="262626"/>
              <w:left w:val="single" w:sz="12" w:space="0" w:color="262626"/>
              <w:right w:val="single" w:sz="12" w:space="0" w:color="262626"/>
            </w:tcBorders>
            <w:shd w:val="clear" w:color="auto" w:fill="D9D9D9" w:themeFill="background1" w:themeFillShade="D9"/>
            <w:vAlign w:val="center"/>
          </w:tcPr>
          <w:p w14:paraId="1D74022E"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left w:val="single" w:sz="12" w:space="0" w:color="262626"/>
            </w:tcBorders>
            <w:shd w:val="clear" w:color="auto" w:fill="D9D9D9" w:themeFill="background1" w:themeFillShade="D9"/>
            <w:vAlign w:val="center"/>
          </w:tcPr>
          <w:p w14:paraId="06847063"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tcBorders>
            <w:shd w:val="clear" w:color="auto" w:fill="D9D9D9" w:themeFill="background1" w:themeFillShade="D9"/>
            <w:vAlign w:val="center"/>
          </w:tcPr>
          <w:p w14:paraId="21D838FE"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tcBorders>
            <w:shd w:val="clear" w:color="auto" w:fill="D9D9D9" w:themeFill="background1" w:themeFillShade="D9"/>
            <w:vAlign w:val="center"/>
          </w:tcPr>
          <w:p w14:paraId="7F0F367F"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tcBorders>
            <w:shd w:val="clear" w:color="auto" w:fill="D9D9D9" w:themeFill="background1" w:themeFillShade="D9"/>
            <w:vAlign w:val="center"/>
          </w:tcPr>
          <w:p w14:paraId="05AA9842" w14:textId="77777777" w:rsidR="00972C60" w:rsidRPr="00F34DB8" w:rsidRDefault="00972C60" w:rsidP="007D1926">
            <w:pPr>
              <w:jc w:val="center"/>
              <w:rPr>
                <w:rFonts w:ascii="Arial" w:hAnsi="Arial" w:cs="Arial"/>
                <w:sz w:val="20"/>
                <w:szCs w:val="20"/>
              </w:rPr>
            </w:pPr>
          </w:p>
        </w:tc>
        <w:tc>
          <w:tcPr>
            <w:tcW w:w="722" w:type="dxa"/>
            <w:tcBorders>
              <w:top w:val="single" w:sz="12" w:space="0" w:color="262626"/>
            </w:tcBorders>
            <w:shd w:val="clear" w:color="auto" w:fill="D9D9D9" w:themeFill="background1" w:themeFillShade="D9"/>
          </w:tcPr>
          <w:p w14:paraId="7C9FC1AA" w14:textId="77777777" w:rsidR="00972C60" w:rsidRPr="00C87348" w:rsidRDefault="00972C60" w:rsidP="007D1926">
            <w:pPr>
              <w:jc w:val="center"/>
              <w:rPr>
                <w:rFonts w:ascii="Arial" w:hAnsi="Arial" w:cs="Arial"/>
                <w:sz w:val="20"/>
                <w:szCs w:val="20"/>
                <w:vertAlign w:val="subscript"/>
              </w:rPr>
            </w:pPr>
          </w:p>
        </w:tc>
        <w:tc>
          <w:tcPr>
            <w:tcW w:w="684" w:type="dxa"/>
            <w:tcBorders>
              <w:top w:val="single" w:sz="12" w:space="0" w:color="262626"/>
              <w:right w:val="single" w:sz="12" w:space="0" w:color="auto"/>
            </w:tcBorders>
            <w:shd w:val="clear" w:color="auto" w:fill="D9D9D9" w:themeFill="background1" w:themeFillShade="D9"/>
            <w:vAlign w:val="center"/>
          </w:tcPr>
          <w:p w14:paraId="17D57E9C" w14:textId="77777777" w:rsidR="00972C60" w:rsidRPr="00C87348" w:rsidRDefault="00972C60" w:rsidP="007D1926">
            <w:pPr>
              <w:jc w:val="center"/>
              <w:rPr>
                <w:rFonts w:ascii="Arial" w:hAnsi="Arial" w:cs="Arial"/>
                <w:sz w:val="20"/>
                <w:szCs w:val="20"/>
                <w:vertAlign w:val="subscript"/>
              </w:rPr>
            </w:pPr>
          </w:p>
        </w:tc>
        <w:tc>
          <w:tcPr>
            <w:tcW w:w="1155" w:type="dxa"/>
            <w:tcBorders>
              <w:top w:val="single" w:sz="12" w:space="0" w:color="262626"/>
              <w:left w:val="single" w:sz="12" w:space="0" w:color="auto"/>
              <w:right w:val="single" w:sz="8" w:space="0" w:color="262626"/>
            </w:tcBorders>
            <w:shd w:val="clear" w:color="auto" w:fill="D9D9D9" w:themeFill="background1" w:themeFillShade="D9"/>
            <w:vAlign w:val="center"/>
          </w:tcPr>
          <w:p w14:paraId="7466F738" w14:textId="77777777" w:rsidR="00972C60" w:rsidRPr="00F34DB8" w:rsidRDefault="00972C60" w:rsidP="007D1926">
            <w:pPr>
              <w:jc w:val="center"/>
              <w:rPr>
                <w:rFonts w:ascii="Arial" w:hAnsi="Arial" w:cs="Arial"/>
                <w:sz w:val="20"/>
                <w:szCs w:val="20"/>
              </w:rPr>
            </w:pPr>
          </w:p>
        </w:tc>
      </w:tr>
      <w:tr w:rsidR="00972C60" w:rsidRPr="00F34DB8" w14:paraId="3EF797DC" w14:textId="77777777" w:rsidTr="00F43B4C">
        <w:trPr>
          <w:trHeight w:val="554"/>
        </w:trPr>
        <w:tc>
          <w:tcPr>
            <w:tcW w:w="2064" w:type="dxa"/>
            <w:tcBorders>
              <w:top w:val="single" w:sz="4" w:space="0" w:color="auto"/>
              <w:left w:val="single" w:sz="4" w:space="0" w:color="auto"/>
              <w:bottom w:val="single" w:sz="4" w:space="0" w:color="auto"/>
              <w:right w:val="single" w:sz="4" w:space="0" w:color="auto"/>
            </w:tcBorders>
            <w:shd w:val="clear" w:color="auto" w:fill="auto"/>
            <w:vAlign w:val="bottom"/>
          </w:tcPr>
          <w:p w14:paraId="4CB66070" w14:textId="77777777" w:rsidR="00972C60" w:rsidRPr="00326269" w:rsidRDefault="00972C60" w:rsidP="007D1926">
            <w:pPr>
              <w:jc w:val="right"/>
              <w:rPr>
                <w:rFonts w:ascii="Arial" w:hAnsi="Arial" w:cs="Arial"/>
                <w:b/>
                <w:bCs/>
                <w:i/>
                <w:sz w:val="16"/>
                <w:szCs w:val="16"/>
              </w:rPr>
            </w:pPr>
            <w:r w:rsidRPr="00326269">
              <w:rPr>
                <w:rFonts w:ascii="Arial" w:hAnsi="Arial" w:cs="Arial"/>
                <w:b/>
                <w:bCs/>
                <w:i/>
                <w:sz w:val="16"/>
                <w:szCs w:val="16"/>
              </w:rPr>
              <w:t>Baseline (Participants/Toilet Observations/Tenants)</w:t>
            </w:r>
          </w:p>
        </w:tc>
        <w:tc>
          <w:tcPr>
            <w:tcW w:w="1284" w:type="dxa"/>
            <w:tcBorders>
              <w:left w:val="single" w:sz="4" w:space="0" w:color="auto"/>
              <w:right w:val="single" w:sz="12" w:space="0" w:color="262626"/>
            </w:tcBorders>
            <w:shd w:val="clear" w:color="auto" w:fill="auto"/>
            <w:vAlign w:val="center"/>
          </w:tcPr>
          <w:p w14:paraId="0B9E7CC3"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1283" w:type="dxa"/>
            <w:tcBorders>
              <w:left w:val="single" w:sz="12" w:space="0" w:color="262626"/>
              <w:right w:val="single" w:sz="12" w:space="0" w:color="262626"/>
            </w:tcBorders>
            <w:shd w:val="clear" w:color="auto" w:fill="auto"/>
            <w:vAlign w:val="center"/>
          </w:tcPr>
          <w:p w14:paraId="5A24F0AC" w14:textId="77777777" w:rsidR="00972C60" w:rsidRPr="00F34DB8" w:rsidRDefault="00972C60" w:rsidP="007D1926">
            <w:pPr>
              <w:jc w:val="center"/>
              <w:rPr>
                <w:rFonts w:ascii="Arial" w:hAnsi="Arial" w:cs="Arial"/>
                <w:szCs w:val="20"/>
              </w:rPr>
            </w:pPr>
          </w:p>
        </w:tc>
        <w:tc>
          <w:tcPr>
            <w:tcW w:w="722" w:type="dxa"/>
            <w:tcBorders>
              <w:left w:val="single" w:sz="12" w:space="0" w:color="262626"/>
            </w:tcBorders>
            <w:shd w:val="clear" w:color="auto" w:fill="auto"/>
            <w:vAlign w:val="center"/>
          </w:tcPr>
          <w:p w14:paraId="5631DA4A" w14:textId="77777777" w:rsidR="00972C60" w:rsidRPr="00F34DB8" w:rsidRDefault="00972C60" w:rsidP="007D1926">
            <w:pPr>
              <w:jc w:val="center"/>
              <w:rPr>
                <w:rFonts w:ascii="Arial" w:hAnsi="Arial" w:cs="Arial"/>
                <w:szCs w:val="20"/>
              </w:rPr>
            </w:pPr>
          </w:p>
        </w:tc>
        <w:tc>
          <w:tcPr>
            <w:tcW w:w="722" w:type="dxa"/>
            <w:shd w:val="clear" w:color="auto" w:fill="auto"/>
            <w:vAlign w:val="center"/>
          </w:tcPr>
          <w:p w14:paraId="519020A0" w14:textId="77777777" w:rsidR="00972C60" w:rsidRPr="00F34DB8" w:rsidRDefault="00972C60" w:rsidP="007D1926">
            <w:pPr>
              <w:jc w:val="center"/>
              <w:rPr>
                <w:rFonts w:ascii="Arial" w:hAnsi="Arial" w:cs="Arial"/>
                <w:szCs w:val="20"/>
              </w:rPr>
            </w:pPr>
          </w:p>
        </w:tc>
        <w:tc>
          <w:tcPr>
            <w:tcW w:w="722" w:type="dxa"/>
            <w:shd w:val="clear" w:color="auto" w:fill="auto"/>
            <w:vAlign w:val="center"/>
          </w:tcPr>
          <w:p w14:paraId="21406881" w14:textId="77777777" w:rsidR="00972C60" w:rsidRPr="00F34DB8" w:rsidRDefault="00972C60" w:rsidP="007D1926">
            <w:pPr>
              <w:jc w:val="center"/>
              <w:rPr>
                <w:rFonts w:ascii="Arial" w:hAnsi="Arial" w:cs="Arial"/>
                <w:szCs w:val="20"/>
              </w:rPr>
            </w:pPr>
          </w:p>
        </w:tc>
        <w:tc>
          <w:tcPr>
            <w:tcW w:w="722" w:type="dxa"/>
            <w:shd w:val="clear" w:color="auto" w:fill="auto"/>
            <w:vAlign w:val="center"/>
          </w:tcPr>
          <w:p w14:paraId="3EF5D031" w14:textId="77777777" w:rsidR="00972C60" w:rsidRPr="00F34DB8" w:rsidRDefault="00972C60" w:rsidP="007D1926">
            <w:pPr>
              <w:jc w:val="center"/>
              <w:rPr>
                <w:rFonts w:ascii="Arial" w:hAnsi="Arial" w:cs="Arial"/>
                <w:szCs w:val="20"/>
              </w:rPr>
            </w:pPr>
          </w:p>
        </w:tc>
        <w:tc>
          <w:tcPr>
            <w:tcW w:w="722" w:type="dxa"/>
          </w:tcPr>
          <w:p w14:paraId="7740AB88" w14:textId="77777777" w:rsidR="00972C60" w:rsidRPr="00C87348" w:rsidRDefault="00972C60" w:rsidP="007D1926">
            <w:pPr>
              <w:jc w:val="center"/>
              <w:rPr>
                <w:rFonts w:ascii="Arial" w:hAnsi="Arial" w:cs="Arial"/>
                <w:szCs w:val="20"/>
                <w:vertAlign w:val="subscript"/>
              </w:rPr>
            </w:pPr>
          </w:p>
        </w:tc>
        <w:tc>
          <w:tcPr>
            <w:tcW w:w="684" w:type="dxa"/>
            <w:tcBorders>
              <w:right w:val="single" w:sz="12" w:space="0" w:color="auto"/>
            </w:tcBorders>
            <w:vAlign w:val="center"/>
          </w:tcPr>
          <w:p w14:paraId="07018868" w14:textId="77777777" w:rsidR="00972C60" w:rsidRPr="00C87348" w:rsidRDefault="00972C60" w:rsidP="007D1926">
            <w:pPr>
              <w:jc w:val="center"/>
              <w:rPr>
                <w:rFonts w:ascii="Arial" w:hAnsi="Arial" w:cs="Arial"/>
                <w:szCs w:val="20"/>
                <w:vertAlign w:val="subscript"/>
              </w:rPr>
            </w:pPr>
          </w:p>
        </w:tc>
        <w:tc>
          <w:tcPr>
            <w:tcW w:w="1155" w:type="dxa"/>
            <w:tcBorders>
              <w:left w:val="single" w:sz="12" w:space="0" w:color="auto"/>
              <w:right w:val="single" w:sz="8" w:space="0" w:color="262626"/>
            </w:tcBorders>
            <w:shd w:val="clear" w:color="auto" w:fill="FFFFFF"/>
            <w:vAlign w:val="center"/>
          </w:tcPr>
          <w:p w14:paraId="60DAA4F8" w14:textId="77777777" w:rsidR="00972C60" w:rsidRPr="00F34DB8" w:rsidRDefault="00972C60" w:rsidP="007D1926">
            <w:pPr>
              <w:jc w:val="center"/>
              <w:rPr>
                <w:rFonts w:ascii="Arial" w:hAnsi="Arial" w:cs="Arial"/>
                <w:szCs w:val="20"/>
              </w:rPr>
            </w:pPr>
          </w:p>
        </w:tc>
      </w:tr>
      <w:tr w:rsidR="00972C60" w:rsidRPr="00F34DB8" w14:paraId="49C2477C" w14:textId="77777777" w:rsidTr="00F43B4C">
        <w:trPr>
          <w:trHeight w:val="554"/>
        </w:trPr>
        <w:tc>
          <w:tcPr>
            <w:tcW w:w="2064" w:type="dxa"/>
            <w:tcBorders>
              <w:top w:val="single" w:sz="4" w:space="0" w:color="auto"/>
              <w:left w:val="single" w:sz="4" w:space="0" w:color="auto"/>
              <w:bottom w:val="single" w:sz="4" w:space="0" w:color="auto"/>
              <w:right w:val="single" w:sz="4" w:space="0" w:color="auto"/>
            </w:tcBorders>
            <w:shd w:val="clear" w:color="auto" w:fill="auto"/>
            <w:vAlign w:val="bottom"/>
          </w:tcPr>
          <w:p w14:paraId="3B899DA0" w14:textId="77777777" w:rsidR="00972C60" w:rsidRPr="00326269" w:rsidRDefault="00972C60" w:rsidP="007D1926">
            <w:pPr>
              <w:jc w:val="right"/>
              <w:rPr>
                <w:rFonts w:ascii="Arial" w:hAnsi="Arial" w:cs="Arial"/>
                <w:b/>
                <w:bCs/>
                <w:i/>
                <w:sz w:val="16"/>
                <w:szCs w:val="16"/>
              </w:rPr>
            </w:pPr>
            <w:r w:rsidRPr="00326269">
              <w:rPr>
                <w:rFonts w:ascii="Arial" w:hAnsi="Arial" w:cs="Arial"/>
                <w:b/>
                <w:bCs/>
                <w:i/>
                <w:sz w:val="16"/>
                <w:szCs w:val="16"/>
              </w:rPr>
              <w:t>Participant monitoring</w:t>
            </w:r>
            <w:r>
              <w:rPr>
                <w:rFonts w:ascii="Arial" w:hAnsi="Arial" w:cs="Arial"/>
                <w:b/>
                <w:bCs/>
                <w:i/>
                <w:sz w:val="16"/>
                <w:szCs w:val="16"/>
              </w:rPr>
              <w:t>: Primary Intervention</w:t>
            </w:r>
            <w:r w:rsidRPr="00326269">
              <w:rPr>
                <w:rFonts w:ascii="Arial" w:hAnsi="Arial" w:cs="Arial"/>
                <w:b/>
                <w:bCs/>
                <w:i/>
                <w:sz w:val="16"/>
                <w:szCs w:val="16"/>
              </w:rPr>
              <w:t xml:space="preserve"> (Follow-up Visits)</w:t>
            </w:r>
          </w:p>
        </w:tc>
        <w:tc>
          <w:tcPr>
            <w:tcW w:w="1284" w:type="dxa"/>
            <w:tcBorders>
              <w:left w:val="single" w:sz="4" w:space="0" w:color="auto"/>
              <w:right w:val="single" w:sz="12" w:space="0" w:color="262626"/>
            </w:tcBorders>
            <w:shd w:val="clear" w:color="auto" w:fill="auto"/>
            <w:vAlign w:val="center"/>
          </w:tcPr>
          <w:p w14:paraId="2970E0A3" w14:textId="77777777" w:rsidR="00972C60" w:rsidRPr="00F34DB8" w:rsidRDefault="00972C60" w:rsidP="007D1926">
            <w:pPr>
              <w:jc w:val="center"/>
              <w:rPr>
                <w:rFonts w:ascii="Arial" w:hAnsi="Arial" w:cs="Arial"/>
                <w:szCs w:val="20"/>
              </w:rPr>
            </w:pPr>
          </w:p>
        </w:tc>
        <w:tc>
          <w:tcPr>
            <w:tcW w:w="1283" w:type="dxa"/>
            <w:tcBorders>
              <w:left w:val="single" w:sz="12" w:space="0" w:color="262626"/>
              <w:right w:val="single" w:sz="12" w:space="0" w:color="262626"/>
            </w:tcBorders>
            <w:shd w:val="clear" w:color="auto" w:fill="auto"/>
            <w:vAlign w:val="center"/>
          </w:tcPr>
          <w:p w14:paraId="6A669B10" w14:textId="77777777" w:rsidR="00972C60" w:rsidRPr="00F34DB8" w:rsidRDefault="00972C60" w:rsidP="007D1926">
            <w:pPr>
              <w:jc w:val="center"/>
              <w:rPr>
                <w:rFonts w:ascii="Arial" w:hAnsi="Arial" w:cs="Arial"/>
                <w:szCs w:val="20"/>
              </w:rPr>
            </w:pPr>
          </w:p>
        </w:tc>
        <w:tc>
          <w:tcPr>
            <w:tcW w:w="722" w:type="dxa"/>
            <w:tcBorders>
              <w:left w:val="single" w:sz="12" w:space="0" w:color="262626"/>
            </w:tcBorders>
            <w:shd w:val="clear" w:color="auto" w:fill="auto"/>
            <w:vAlign w:val="center"/>
          </w:tcPr>
          <w:p w14:paraId="7D57AA72" w14:textId="77777777" w:rsidR="00972C60" w:rsidRPr="00F34DB8" w:rsidRDefault="00972C60" w:rsidP="007D1926">
            <w:pPr>
              <w:jc w:val="center"/>
              <w:rPr>
                <w:rFonts w:ascii="Arial" w:hAnsi="Arial" w:cs="Arial"/>
                <w:szCs w:val="20"/>
              </w:rPr>
            </w:pPr>
            <w:r>
              <w:rPr>
                <w:rFonts w:ascii="Arial" w:hAnsi="Arial" w:cs="Arial"/>
                <w:szCs w:val="20"/>
              </w:rPr>
              <w:t>X</w:t>
            </w:r>
          </w:p>
        </w:tc>
        <w:tc>
          <w:tcPr>
            <w:tcW w:w="722" w:type="dxa"/>
            <w:shd w:val="clear" w:color="auto" w:fill="auto"/>
            <w:vAlign w:val="center"/>
          </w:tcPr>
          <w:p w14:paraId="2732DE5D"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722" w:type="dxa"/>
            <w:shd w:val="clear" w:color="auto" w:fill="auto"/>
            <w:vAlign w:val="center"/>
          </w:tcPr>
          <w:p w14:paraId="65894E81" w14:textId="77777777" w:rsidR="00972C60" w:rsidRPr="00F34DB8" w:rsidRDefault="00972C60" w:rsidP="007D1926">
            <w:pPr>
              <w:jc w:val="center"/>
              <w:rPr>
                <w:rFonts w:ascii="Arial" w:hAnsi="Arial" w:cs="Arial"/>
                <w:szCs w:val="20"/>
              </w:rPr>
            </w:pPr>
            <w:r>
              <w:rPr>
                <w:rFonts w:ascii="Arial" w:hAnsi="Arial" w:cs="Arial"/>
                <w:szCs w:val="20"/>
              </w:rPr>
              <w:t>X</w:t>
            </w:r>
          </w:p>
        </w:tc>
        <w:tc>
          <w:tcPr>
            <w:tcW w:w="722" w:type="dxa"/>
            <w:shd w:val="clear" w:color="auto" w:fill="auto"/>
            <w:vAlign w:val="center"/>
          </w:tcPr>
          <w:p w14:paraId="5F9597F5"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722" w:type="dxa"/>
          </w:tcPr>
          <w:p w14:paraId="08F37DD4" w14:textId="77777777" w:rsidR="00972C60" w:rsidRPr="00C87348" w:rsidRDefault="00972C60" w:rsidP="007D1926">
            <w:pPr>
              <w:jc w:val="center"/>
              <w:rPr>
                <w:rFonts w:ascii="Arial" w:hAnsi="Arial" w:cs="Arial"/>
                <w:sz w:val="20"/>
                <w:szCs w:val="20"/>
                <w:vertAlign w:val="subscript"/>
              </w:rPr>
            </w:pPr>
          </w:p>
        </w:tc>
        <w:tc>
          <w:tcPr>
            <w:tcW w:w="684" w:type="dxa"/>
            <w:tcBorders>
              <w:right w:val="single" w:sz="12" w:space="0" w:color="auto"/>
            </w:tcBorders>
            <w:vAlign w:val="center"/>
          </w:tcPr>
          <w:p w14:paraId="002EF01B" w14:textId="77777777" w:rsidR="00972C60" w:rsidRPr="00C87348" w:rsidRDefault="00972C60" w:rsidP="007D1926">
            <w:pPr>
              <w:jc w:val="center"/>
              <w:rPr>
                <w:rFonts w:ascii="Arial" w:hAnsi="Arial"/>
                <w:sz w:val="20"/>
                <w:vertAlign w:val="subscript"/>
              </w:rPr>
            </w:pPr>
          </w:p>
        </w:tc>
        <w:tc>
          <w:tcPr>
            <w:tcW w:w="1155" w:type="dxa"/>
            <w:tcBorders>
              <w:left w:val="single" w:sz="12" w:space="0" w:color="auto"/>
              <w:right w:val="single" w:sz="8" w:space="0" w:color="262626"/>
            </w:tcBorders>
            <w:shd w:val="clear" w:color="auto" w:fill="auto"/>
            <w:vAlign w:val="center"/>
          </w:tcPr>
          <w:p w14:paraId="23BDF73B" w14:textId="77777777" w:rsidR="00972C60" w:rsidRPr="00F34DB8" w:rsidRDefault="00972C60" w:rsidP="007D1926">
            <w:pPr>
              <w:jc w:val="center"/>
              <w:rPr>
                <w:rFonts w:ascii="Arial" w:hAnsi="Arial" w:cs="Arial"/>
                <w:szCs w:val="20"/>
              </w:rPr>
            </w:pPr>
          </w:p>
        </w:tc>
      </w:tr>
      <w:tr w:rsidR="00972C60" w:rsidRPr="00F34DB8" w14:paraId="312202CB" w14:textId="77777777" w:rsidTr="00F43B4C">
        <w:trPr>
          <w:trHeight w:val="554"/>
        </w:trPr>
        <w:tc>
          <w:tcPr>
            <w:tcW w:w="2064" w:type="dxa"/>
            <w:tcBorders>
              <w:top w:val="single" w:sz="4" w:space="0" w:color="auto"/>
              <w:left w:val="single" w:sz="4" w:space="0" w:color="auto"/>
              <w:bottom w:val="single" w:sz="4" w:space="0" w:color="auto"/>
              <w:right w:val="single" w:sz="4" w:space="0" w:color="auto"/>
            </w:tcBorders>
            <w:shd w:val="clear" w:color="auto" w:fill="auto"/>
            <w:vAlign w:val="bottom"/>
          </w:tcPr>
          <w:p w14:paraId="3D3D38FD" w14:textId="77777777" w:rsidR="00972C60" w:rsidRPr="00326269" w:rsidRDefault="00972C60" w:rsidP="007D1926">
            <w:pPr>
              <w:jc w:val="right"/>
              <w:rPr>
                <w:rFonts w:ascii="Arial" w:hAnsi="Arial" w:cs="Arial"/>
                <w:b/>
                <w:bCs/>
                <w:i/>
                <w:sz w:val="16"/>
                <w:szCs w:val="16"/>
              </w:rPr>
            </w:pPr>
            <w:r w:rsidRPr="00326269">
              <w:rPr>
                <w:rFonts w:ascii="Arial" w:hAnsi="Arial" w:cs="Arial"/>
                <w:b/>
                <w:bCs/>
                <w:i/>
                <w:sz w:val="16"/>
                <w:szCs w:val="16"/>
              </w:rPr>
              <w:t>Participant monitoring</w:t>
            </w:r>
            <w:r>
              <w:rPr>
                <w:rFonts w:ascii="Arial" w:hAnsi="Arial" w:cs="Arial"/>
                <w:b/>
                <w:bCs/>
                <w:i/>
                <w:sz w:val="16"/>
                <w:szCs w:val="16"/>
              </w:rPr>
              <w:t>: “Catch All” groups</w:t>
            </w:r>
            <w:r w:rsidRPr="00326269">
              <w:rPr>
                <w:rFonts w:ascii="Arial" w:hAnsi="Arial" w:cs="Arial"/>
                <w:b/>
                <w:bCs/>
                <w:i/>
                <w:sz w:val="16"/>
                <w:szCs w:val="16"/>
              </w:rPr>
              <w:t xml:space="preserve"> (Follow-up Visits)</w:t>
            </w:r>
          </w:p>
        </w:tc>
        <w:tc>
          <w:tcPr>
            <w:tcW w:w="1284" w:type="dxa"/>
            <w:tcBorders>
              <w:left w:val="single" w:sz="4" w:space="0" w:color="auto"/>
              <w:right w:val="single" w:sz="12" w:space="0" w:color="262626"/>
            </w:tcBorders>
            <w:shd w:val="clear" w:color="auto" w:fill="auto"/>
            <w:vAlign w:val="center"/>
          </w:tcPr>
          <w:p w14:paraId="70C00CB0" w14:textId="77777777" w:rsidR="00972C60" w:rsidRPr="00F34DB8" w:rsidRDefault="00972C60" w:rsidP="007D1926">
            <w:pPr>
              <w:jc w:val="center"/>
              <w:rPr>
                <w:rFonts w:ascii="Arial" w:hAnsi="Arial" w:cs="Arial"/>
                <w:szCs w:val="20"/>
              </w:rPr>
            </w:pPr>
          </w:p>
        </w:tc>
        <w:tc>
          <w:tcPr>
            <w:tcW w:w="1283" w:type="dxa"/>
            <w:tcBorders>
              <w:left w:val="single" w:sz="12" w:space="0" w:color="262626"/>
              <w:right w:val="single" w:sz="12" w:space="0" w:color="262626"/>
            </w:tcBorders>
            <w:shd w:val="clear" w:color="auto" w:fill="auto"/>
            <w:vAlign w:val="center"/>
          </w:tcPr>
          <w:p w14:paraId="12B3A06B" w14:textId="77777777" w:rsidR="00972C60" w:rsidRPr="00F34DB8" w:rsidRDefault="00972C60" w:rsidP="007D1926">
            <w:pPr>
              <w:jc w:val="center"/>
              <w:rPr>
                <w:rFonts w:ascii="Arial" w:hAnsi="Arial" w:cs="Arial"/>
                <w:szCs w:val="20"/>
              </w:rPr>
            </w:pPr>
          </w:p>
        </w:tc>
        <w:tc>
          <w:tcPr>
            <w:tcW w:w="722" w:type="dxa"/>
            <w:tcBorders>
              <w:left w:val="single" w:sz="12" w:space="0" w:color="262626"/>
            </w:tcBorders>
            <w:shd w:val="clear" w:color="auto" w:fill="auto"/>
            <w:vAlign w:val="center"/>
          </w:tcPr>
          <w:p w14:paraId="101DF2AE" w14:textId="77777777" w:rsidR="00972C60" w:rsidRPr="00F34DB8" w:rsidRDefault="00972C60" w:rsidP="007D1926">
            <w:pPr>
              <w:jc w:val="center"/>
              <w:rPr>
                <w:rFonts w:ascii="Arial" w:hAnsi="Arial" w:cs="Arial"/>
                <w:szCs w:val="20"/>
              </w:rPr>
            </w:pPr>
          </w:p>
        </w:tc>
        <w:tc>
          <w:tcPr>
            <w:tcW w:w="722" w:type="dxa"/>
            <w:shd w:val="clear" w:color="auto" w:fill="auto"/>
            <w:vAlign w:val="center"/>
          </w:tcPr>
          <w:p w14:paraId="67F3AD76" w14:textId="77777777" w:rsidR="00972C60" w:rsidRPr="00F34DB8" w:rsidRDefault="00972C60" w:rsidP="007D1926">
            <w:pPr>
              <w:jc w:val="center"/>
              <w:rPr>
                <w:rFonts w:ascii="Arial" w:hAnsi="Arial" w:cs="Arial"/>
                <w:szCs w:val="20"/>
              </w:rPr>
            </w:pPr>
          </w:p>
        </w:tc>
        <w:tc>
          <w:tcPr>
            <w:tcW w:w="722" w:type="dxa"/>
            <w:shd w:val="clear" w:color="auto" w:fill="auto"/>
            <w:vAlign w:val="center"/>
          </w:tcPr>
          <w:p w14:paraId="0A52872D" w14:textId="77777777" w:rsidR="00972C60" w:rsidRPr="00F34DB8" w:rsidRDefault="00972C60" w:rsidP="007D1926">
            <w:pPr>
              <w:jc w:val="center"/>
              <w:rPr>
                <w:rFonts w:ascii="Arial" w:hAnsi="Arial" w:cs="Arial"/>
                <w:szCs w:val="20"/>
              </w:rPr>
            </w:pPr>
            <w:r>
              <w:rPr>
                <w:rFonts w:ascii="Arial" w:hAnsi="Arial" w:cs="Arial"/>
                <w:szCs w:val="20"/>
              </w:rPr>
              <w:t>X</w:t>
            </w:r>
          </w:p>
        </w:tc>
        <w:tc>
          <w:tcPr>
            <w:tcW w:w="722" w:type="dxa"/>
            <w:shd w:val="clear" w:color="auto" w:fill="auto"/>
            <w:vAlign w:val="center"/>
          </w:tcPr>
          <w:p w14:paraId="1B186DC4"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722" w:type="dxa"/>
            <w:vAlign w:val="center"/>
          </w:tcPr>
          <w:p w14:paraId="1337B652"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684" w:type="dxa"/>
            <w:tcBorders>
              <w:right w:val="single" w:sz="12" w:space="0" w:color="auto"/>
            </w:tcBorders>
            <w:vAlign w:val="center"/>
          </w:tcPr>
          <w:p w14:paraId="5B5A3184" w14:textId="77777777" w:rsidR="00972C60" w:rsidRPr="00F34DB8" w:rsidRDefault="00972C60" w:rsidP="007D1926">
            <w:pPr>
              <w:jc w:val="center"/>
              <w:rPr>
                <w:rFonts w:ascii="Arial" w:hAnsi="Arial" w:cs="Arial"/>
                <w:szCs w:val="20"/>
              </w:rPr>
            </w:pPr>
            <w:r w:rsidRPr="00F34DB8">
              <w:rPr>
                <w:rFonts w:ascii="Arial" w:hAnsi="Arial" w:cs="Arial"/>
                <w:szCs w:val="20"/>
              </w:rPr>
              <w:t>X</w:t>
            </w:r>
          </w:p>
        </w:tc>
        <w:tc>
          <w:tcPr>
            <w:tcW w:w="1155" w:type="dxa"/>
            <w:tcBorders>
              <w:left w:val="single" w:sz="12" w:space="0" w:color="auto"/>
              <w:right w:val="single" w:sz="8" w:space="0" w:color="262626"/>
            </w:tcBorders>
            <w:shd w:val="clear" w:color="auto" w:fill="auto"/>
            <w:vAlign w:val="center"/>
          </w:tcPr>
          <w:p w14:paraId="2E2A8AF7" w14:textId="77777777" w:rsidR="00972C60" w:rsidRPr="00F34DB8" w:rsidRDefault="00972C60" w:rsidP="007D1926">
            <w:pPr>
              <w:jc w:val="center"/>
              <w:rPr>
                <w:rFonts w:ascii="Arial" w:hAnsi="Arial" w:cs="Arial"/>
                <w:szCs w:val="20"/>
              </w:rPr>
            </w:pPr>
          </w:p>
        </w:tc>
      </w:tr>
      <w:tr w:rsidR="00972C60" w:rsidRPr="00F34DB8" w14:paraId="3AEBAE4C" w14:textId="77777777" w:rsidTr="00F43B4C">
        <w:trPr>
          <w:trHeight w:val="554"/>
        </w:trPr>
        <w:tc>
          <w:tcPr>
            <w:tcW w:w="2064" w:type="dxa"/>
            <w:tcBorders>
              <w:top w:val="single" w:sz="4" w:space="0" w:color="auto"/>
              <w:left w:val="single" w:sz="4" w:space="0" w:color="auto"/>
              <w:bottom w:val="single" w:sz="4" w:space="0" w:color="auto"/>
              <w:right w:val="single" w:sz="4" w:space="0" w:color="auto"/>
            </w:tcBorders>
            <w:shd w:val="clear" w:color="auto" w:fill="auto"/>
            <w:vAlign w:val="bottom"/>
          </w:tcPr>
          <w:p w14:paraId="00D1F027" w14:textId="77777777" w:rsidR="00972C60" w:rsidRPr="00326269" w:rsidRDefault="00972C60" w:rsidP="007D1926">
            <w:pPr>
              <w:jc w:val="right"/>
              <w:rPr>
                <w:rFonts w:ascii="Arial" w:hAnsi="Arial" w:cs="Arial"/>
                <w:b/>
                <w:bCs/>
                <w:i/>
                <w:sz w:val="16"/>
                <w:szCs w:val="16"/>
              </w:rPr>
            </w:pPr>
            <w:r w:rsidRPr="00326269">
              <w:rPr>
                <w:rFonts w:ascii="Arial" w:hAnsi="Arial" w:cs="Arial"/>
                <w:b/>
                <w:bCs/>
                <w:i/>
                <w:sz w:val="16"/>
                <w:szCs w:val="16"/>
              </w:rPr>
              <w:t>Endline (Participants/Toilet Observations/Tenants)</w:t>
            </w:r>
          </w:p>
        </w:tc>
        <w:tc>
          <w:tcPr>
            <w:tcW w:w="1284" w:type="dxa"/>
            <w:tcBorders>
              <w:left w:val="single" w:sz="4" w:space="0" w:color="auto"/>
              <w:bottom w:val="single" w:sz="4" w:space="0" w:color="262626"/>
              <w:right w:val="single" w:sz="12" w:space="0" w:color="262626"/>
            </w:tcBorders>
            <w:shd w:val="clear" w:color="auto" w:fill="auto"/>
            <w:vAlign w:val="center"/>
          </w:tcPr>
          <w:p w14:paraId="10F6C9CF" w14:textId="77777777" w:rsidR="00972C60" w:rsidRPr="00F34DB8" w:rsidRDefault="00972C60" w:rsidP="007D1926">
            <w:pPr>
              <w:jc w:val="center"/>
              <w:rPr>
                <w:rFonts w:ascii="Arial" w:hAnsi="Arial" w:cs="Arial"/>
                <w:szCs w:val="20"/>
              </w:rPr>
            </w:pPr>
          </w:p>
        </w:tc>
        <w:tc>
          <w:tcPr>
            <w:tcW w:w="1283" w:type="dxa"/>
            <w:tcBorders>
              <w:left w:val="single" w:sz="12" w:space="0" w:color="262626"/>
              <w:bottom w:val="single" w:sz="4" w:space="0" w:color="262626"/>
              <w:right w:val="single" w:sz="12" w:space="0" w:color="262626"/>
            </w:tcBorders>
            <w:shd w:val="clear" w:color="auto" w:fill="auto"/>
            <w:vAlign w:val="center"/>
          </w:tcPr>
          <w:p w14:paraId="66A8C22B" w14:textId="77777777" w:rsidR="00972C60" w:rsidRPr="00F34DB8" w:rsidRDefault="00972C60" w:rsidP="007D1926">
            <w:pPr>
              <w:jc w:val="center"/>
              <w:rPr>
                <w:rFonts w:ascii="Arial" w:hAnsi="Arial" w:cs="Arial"/>
                <w:szCs w:val="20"/>
              </w:rPr>
            </w:pPr>
          </w:p>
        </w:tc>
        <w:tc>
          <w:tcPr>
            <w:tcW w:w="722" w:type="dxa"/>
            <w:tcBorders>
              <w:left w:val="single" w:sz="12" w:space="0" w:color="262626"/>
              <w:bottom w:val="single" w:sz="4" w:space="0" w:color="262626"/>
            </w:tcBorders>
            <w:shd w:val="clear" w:color="auto" w:fill="auto"/>
            <w:vAlign w:val="center"/>
          </w:tcPr>
          <w:p w14:paraId="732DEB42" w14:textId="77777777" w:rsidR="00972C60" w:rsidRPr="00F34DB8" w:rsidRDefault="00972C60" w:rsidP="007D1926">
            <w:pPr>
              <w:jc w:val="center"/>
              <w:rPr>
                <w:rFonts w:ascii="Arial" w:hAnsi="Arial" w:cs="Arial"/>
                <w:szCs w:val="20"/>
              </w:rPr>
            </w:pPr>
          </w:p>
        </w:tc>
        <w:tc>
          <w:tcPr>
            <w:tcW w:w="722" w:type="dxa"/>
            <w:tcBorders>
              <w:bottom w:val="single" w:sz="4" w:space="0" w:color="262626"/>
            </w:tcBorders>
            <w:shd w:val="clear" w:color="auto" w:fill="auto"/>
            <w:vAlign w:val="center"/>
          </w:tcPr>
          <w:p w14:paraId="43A74042" w14:textId="77777777" w:rsidR="00972C60" w:rsidRPr="00F34DB8" w:rsidRDefault="00972C60" w:rsidP="007D1926">
            <w:pPr>
              <w:jc w:val="center"/>
              <w:rPr>
                <w:rFonts w:ascii="Arial" w:hAnsi="Arial" w:cs="Arial"/>
                <w:szCs w:val="20"/>
              </w:rPr>
            </w:pPr>
          </w:p>
        </w:tc>
        <w:tc>
          <w:tcPr>
            <w:tcW w:w="722" w:type="dxa"/>
            <w:tcBorders>
              <w:bottom w:val="single" w:sz="4" w:space="0" w:color="262626"/>
            </w:tcBorders>
            <w:shd w:val="clear" w:color="auto" w:fill="auto"/>
            <w:vAlign w:val="center"/>
          </w:tcPr>
          <w:p w14:paraId="0258F26E" w14:textId="77777777" w:rsidR="00972C60" w:rsidRPr="00F34DB8" w:rsidRDefault="00972C60" w:rsidP="007D1926">
            <w:pPr>
              <w:jc w:val="center"/>
              <w:rPr>
                <w:rFonts w:ascii="Arial" w:hAnsi="Arial" w:cs="Arial"/>
                <w:szCs w:val="20"/>
              </w:rPr>
            </w:pPr>
          </w:p>
        </w:tc>
        <w:tc>
          <w:tcPr>
            <w:tcW w:w="722" w:type="dxa"/>
            <w:tcBorders>
              <w:bottom w:val="single" w:sz="4" w:space="0" w:color="262626"/>
            </w:tcBorders>
            <w:shd w:val="clear" w:color="auto" w:fill="auto"/>
            <w:vAlign w:val="center"/>
          </w:tcPr>
          <w:p w14:paraId="29592042" w14:textId="77777777" w:rsidR="00972C60" w:rsidRPr="00F34DB8" w:rsidRDefault="00972C60" w:rsidP="007D1926">
            <w:pPr>
              <w:jc w:val="center"/>
              <w:rPr>
                <w:rFonts w:ascii="Arial" w:hAnsi="Arial" w:cs="Arial"/>
                <w:szCs w:val="20"/>
              </w:rPr>
            </w:pPr>
          </w:p>
        </w:tc>
        <w:tc>
          <w:tcPr>
            <w:tcW w:w="722" w:type="dxa"/>
            <w:tcBorders>
              <w:bottom w:val="single" w:sz="4" w:space="0" w:color="262626"/>
            </w:tcBorders>
          </w:tcPr>
          <w:p w14:paraId="5B374397" w14:textId="77777777" w:rsidR="00972C60" w:rsidRPr="00C87348" w:rsidRDefault="00972C60" w:rsidP="007D1926">
            <w:pPr>
              <w:rPr>
                <w:rFonts w:ascii="Arial" w:hAnsi="Arial"/>
                <w:sz w:val="20"/>
                <w:vertAlign w:val="subscript"/>
              </w:rPr>
            </w:pPr>
          </w:p>
        </w:tc>
        <w:tc>
          <w:tcPr>
            <w:tcW w:w="684" w:type="dxa"/>
            <w:tcBorders>
              <w:bottom w:val="single" w:sz="4" w:space="0" w:color="262626"/>
              <w:right w:val="single" w:sz="12" w:space="0" w:color="auto"/>
            </w:tcBorders>
            <w:vAlign w:val="center"/>
          </w:tcPr>
          <w:p w14:paraId="7228F0DD" w14:textId="77777777" w:rsidR="00972C60" w:rsidRPr="00C87348" w:rsidRDefault="00972C60" w:rsidP="007D1926">
            <w:pPr>
              <w:rPr>
                <w:rFonts w:ascii="Arial" w:hAnsi="Arial"/>
                <w:sz w:val="20"/>
                <w:vertAlign w:val="subscript"/>
              </w:rPr>
            </w:pPr>
          </w:p>
        </w:tc>
        <w:tc>
          <w:tcPr>
            <w:tcW w:w="1155" w:type="dxa"/>
            <w:tcBorders>
              <w:left w:val="single" w:sz="12" w:space="0" w:color="auto"/>
              <w:bottom w:val="single" w:sz="4" w:space="0" w:color="262626"/>
              <w:right w:val="single" w:sz="8" w:space="0" w:color="262626"/>
            </w:tcBorders>
            <w:shd w:val="clear" w:color="auto" w:fill="auto"/>
            <w:vAlign w:val="center"/>
          </w:tcPr>
          <w:p w14:paraId="27AD358A" w14:textId="77777777" w:rsidR="00972C60" w:rsidRPr="00F34DB8" w:rsidRDefault="00972C60" w:rsidP="007D1926">
            <w:pPr>
              <w:jc w:val="center"/>
              <w:rPr>
                <w:rFonts w:ascii="Arial" w:hAnsi="Arial" w:cs="Arial"/>
                <w:szCs w:val="20"/>
              </w:rPr>
            </w:pPr>
            <w:r w:rsidRPr="00F34DB8">
              <w:rPr>
                <w:rFonts w:ascii="Arial" w:hAnsi="Arial" w:cs="Arial"/>
                <w:szCs w:val="20"/>
              </w:rPr>
              <w:t>X</w:t>
            </w:r>
          </w:p>
        </w:tc>
      </w:tr>
    </w:tbl>
    <w:p w14:paraId="2130EC4E" w14:textId="77777777" w:rsidR="00972C60" w:rsidRDefault="00972C60" w:rsidP="00972C60"/>
    <w:p w14:paraId="243D5C5D" w14:textId="4AB671D2" w:rsidR="00972C60" w:rsidRPr="00DA0297" w:rsidRDefault="004F462E" w:rsidP="00DA0297">
      <w:pPr>
        <w:pStyle w:val="Heading2"/>
      </w:pPr>
      <w:r w:rsidRPr="00DA0297">
        <w:t>14. Sample size:</w:t>
      </w:r>
    </w:p>
    <w:p w14:paraId="0523D531" w14:textId="77777777" w:rsidR="004F462E" w:rsidRDefault="004F462E" w:rsidP="00972C60"/>
    <w:p w14:paraId="0E135275" w14:textId="77183CCF" w:rsidR="006776D8" w:rsidRPr="006776D8" w:rsidRDefault="006776D8" w:rsidP="000E479D">
      <w:pPr>
        <w:rPr>
          <w:rFonts w:asciiTheme="majorBidi" w:hAnsiTheme="majorBidi" w:cstheme="majorBidi"/>
        </w:rPr>
      </w:pPr>
      <w:r w:rsidRPr="006776D8">
        <w:rPr>
          <w:rFonts w:asciiTheme="majorBidi" w:hAnsiTheme="majorBidi" w:cstheme="majorBidi"/>
        </w:rPr>
        <w:t xml:space="preserve">The sample size was determined </w:t>
      </w:r>
      <w:r>
        <w:rPr>
          <w:rFonts w:asciiTheme="majorBidi" w:hAnsiTheme="majorBidi" w:cstheme="majorBidi"/>
        </w:rPr>
        <w:t xml:space="preserve">by estimating </w:t>
      </w:r>
      <w:r w:rsidRPr="006776D8">
        <w:rPr>
          <w:rFonts w:asciiTheme="majorBidi" w:hAnsiTheme="majorBidi" w:cstheme="majorBidi"/>
        </w:rPr>
        <w:t xml:space="preserve">existing </w:t>
      </w:r>
      <w:r>
        <w:rPr>
          <w:rFonts w:asciiTheme="majorBidi" w:hAnsiTheme="majorBidi" w:cstheme="majorBidi"/>
        </w:rPr>
        <w:t xml:space="preserve">from our formative research </w:t>
      </w:r>
      <w:r w:rsidRPr="006776D8">
        <w:rPr>
          <w:rFonts w:asciiTheme="majorBidi" w:hAnsiTheme="majorBidi" w:cstheme="majorBidi"/>
        </w:rPr>
        <w:t xml:space="preserve">and </w:t>
      </w:r>
      <w:r>
        <w:rPr>
          <w:rFonts w:asciiTheme="majorBidi" w:hAnsiTheme="majorBidi" w:cstheme="majorBidi"/>
        </w:rPr>
        <w:t xml:space="preserve">setting target levels based on </w:t>
      </w:r>
      <w:r w:rsidR="00A4799A">
        <w:rPr>
          <w:rFonts w:asciiTheme="majorBidi" w:hAnsiTheme="majorBidi" w:cstheme="majorBidi"/>
        </w:rPr>
        <w:t>practical, public health significance</w:t>
      </w:r>
      <w:r w:rsidRPr="006776D8">
        <w:rPr>
          <w:rFonts w:asciiTheme="majorBidi" w:hAnsiTheme="majorBidi" w:cstheme="majorBidi"/>
        </w:rPr>
        <w:t xml:space="preserve">. As we are using multiple outcomes, we </w:t>
      </w:r>
      <w:r w:rsidR="00C43682">
        <w:rPr>
          <w:rFonts w:asciiTheme="majorBidi" w:hAnsiTheme="majorBidi" w:cstheme="majorBidi"/>
        </w:rPr>
        <w:t>calculated</w:t>
      </w:r>
      <w:r w:rsidRPr="006776D8">
        <w:rPr>
          <w:rFonts w:asciiTheme="majorBidi" w:hAnsiTheme="majorBidi" w:cstheme="majorBidi"/>
        </w:rPr>
        <w:t xml:space="preserve"> sample size based on a family-wise error rate (FWER) rather than only one p-value.  The </w:t>
      </w:r>
      <w:r w:rsidR="00291A06">
        <w:rPr>
          <w:rFonts w:asciiTheme="majorBidi" w:hAnsiTheme="majorBidi" w:cstheme="majorBidi"/>
        </w:rPr>
        <w:t>study was originally</w:t>
      </w:r>
      <w:r w:rsidR="004A1001">
        <w:rPr>
          <w:rFonts w:asciiTheme="majorBidi" w:hAnsiTheme="majorBidi" w:cstheme="majorBidi"/>
        </w:rPr>
        <w:t xml:space="preserve"> planned and</w:t>
      </w:r>
      <w:r w:rsidR="00291A06">
        <w:rPr>
          <w:rFonts w:asciiTheme="majorBidi" w:hAnsiTheme="majorBidi" w:cstheme="majorBidi"/>
        </w:rPr>
        <w:t xml:space="preserve"> budgeted to be powered for </w:t>
      </w:r>
      <w:r w:rsidRPr="006776D8">
        <w:rPr>
          <w:rFonts w:asciiTheme="majorBidi" w:hAnsiTheme="majorBidi" w:cstheme="majorBidi"/>
        </w:rPr>
        <w:t>5 outcomes to be tested</w:t>
      </w:r>
      <w:r w:rsidR="00291A06">
        <w:rPr>
          <w:rFonts w:asciiTheme="majorBidi" w:hAnsiTheme="majorBidi" w:cstheme="majorBidi"/>
        </w:rPr>
        <w:t>, though we decided to drop “having a place for handwashing with soap” from the intervention</w:t>
      </w:r>
      <w:r w:rsidR="004A1001">
        <w:rPr>
          <w:rFonts w:asciiTheme="majorBidi" w:hAnsiTheme="majorBidi" w:cstheme="majorBidi"/>
        </w:rPr>
        <w:t xml:space="preserve"> during the design phase</w:t>
      </w:r>
      <w:r w:rsidR="00D23CC6">
        <w:rPr>
          <w:rFonts w:asciiTheme="majorBidi" w:hAnsiTheme="majorBidi" w:cstheme="majorBidi"/>
        </w:rPr>
        <w:t xml:space="preserve">. </w:t>
      </w:r>
      <w:r w:rsidR="00291A06">
        <w:rPr>
          <w:rFonts w:asciiTheme="majorBidi" w:hAnsiTheme="majorBidi" w:cstheme="majorBidi"/>
        </w:rPr>
        <w:t xml:space="preserve">Since the outcomes </w:t>
      </w:r>
      <w:r w:rsidR="004A1001">
        <w:rPr>
          <w:rFonts w:asciiTheme="majorBidi" w:hAnsiTheme="majorBidi" w:cstheme="majorBidi"/>
        </w:rPr>
        <w:t>were</w:t>
      </w:r>
      <w:r w:rsidRPr="006776D8">
        <w:rPr>
          <w:rFonts w:asciiTheme="majorBidi" w:hAnsiTheme="majorBidi" w:cstheme="majorBidi"/>
        </w:rPr>
        <w:t xml:space="preserve"> </w:t>
      </w:r>
      <w:r w:rsidR="00C43682">
        <w:rPr>
          <w:rFonts w:asciiTheme="majorBidi" w:hAnsiTheme="majorBidi" w:cstheme="majorBidi"/>
        </w:rPr>
        <w:t xml:space="preserve">not </w:t>
      </w:r>
      <w:r w:rsidRPr="006776D8">
        <w:rPr>
          <w:rFonts w:asciiTheme="majorBidi" w:hAnsiTheme="majorBidi" w:cstheme="majorBidi"/>
        </w:rPr>
        <w:t xml:space="preserve">assumed </w:t>
      </w:r>
      <w:r w:rsidR="00291A06">
        <w:rPr>
          <w:rFonts w:asciiTheme="majorBidi" w:hAnsiTheme="majorBidi" w:cstheme="majorBidi"/>
        </w:rPr>
        <w:t xml:space="preserve">to be totally independent, we </w:t>
      </w:r>
      <w:r w:rsidR="00D23CC6">
        <w:rPr>
          <w:rFonts w:asciiTheme="majorBidi" w:hAnsiTheme="majorBidi" w:cstheme="majorBidi"/>
        </w:rPr>
        <w:t>assessed the significance level using</w:t>
      </w:r>
      <w:r w:rsidRPr="006776D8">
        <w:rPr>
          <w:rFonts w:asciiTheme="majorBidi" w:hAnsiTheme="majorBidi" w:cstheme="majorBidi"/>
        </w:rPr>
        <w:t xml:space="preserve"> th</w:t>
      </w:r>
      <w:r w:rsidR="00D23CC6">
        <w:rPr>
          <w:rFonts w:asciiTheme="majorBidi" w:hAnsiTheme="majorBidi" w:cstheme="majorBidi"/>
        </w:rPr>
        <w:t xml:space="preserve">e Family-wise Error Rate (FWER), calculated by </w:t>
      </w:r>
      <w:r w:rsidR="004A1001">
        <w:rPr>
          <w:rFonts w:asciiTheme="majorBidi" w:hAnsiTheme="majorBidi" w:cstheme="majorBidi"/>
        </w:rPr>
        <w:t>a standard formula that</w:t>
      </w:r>
      <w:r w:rsidRPr="006776D8">
        <w:rPr>
          <w:rFonts w:asciiTheme="majorBidi" w:hAnsiTheme="majorBidi" w:cstheme="majorBidi"/>
        </w:rPr>
        <w:t xml:space="preserve"> adjusts the p-value required for each individual test </w:t>
      </w:r>
      <w:r w:rsidR="004A1001">
        <w:rPr>
          <w:rFonts w:asciiTheme="majorBidi" w:hAnsiTheme="majorBidi" w:cstheme="majorBidi"/>
        </w:rPr>
        <w:t xml:space="preserve">based on the non-independence assumption </w:t>
      </w:r>
      <w:r w:rsidRPr="0050023E">
        <w:rPr>
          <w:rFonts w:asciiTheme="majorBidi" w:hAnsiTheme="majorBidi" w:cstheme="majorBidi"/>
        </w:rPr>
        <w:fldChar w:fldCharType="begin"/>
      </w:r>
      <w:r w:rsidR="00C17A6A">
        <w:rPr>
          <w:rFonts w:asciiTheme="majorBidi" w:hAnsiTheme="majorBidi" w:cstheme="majorBidi"/>
        </w:rPr>
        <w:instrText xml:space="preserve"> ADDIN EN.CITE &lt;EndNote&gt;&lt;Cite&gt;&lt;Author&gt;Braun&lt;/Author&gt;&lt;Year&gt;1994&lt;/Year&gt;&lt;RecNum&gt;2945&lt;/RecNum&gt;&lt;DisplayText&gt;[41]&lt;/DisplayText&gt;&lt;record&gt;&lt;rec-number&gt;2945&lt;/rec-number&gt;&lt;foreign-keys&gt;&lt;key app="EN" db-id="0vxr2r996pwxafevvzxvxza1rta0rfpd0wwa" timestamp="1485733432"&gt;2945&lt;/key&gt;&lt;/foreign-keys&gt;&lt;ref-type name="Book"&gt;6&lt;/ref-type&gt;&lt;contributors&gt;&lt;authors&gt;&lt;author&gt;Braun, HIE&lt;/author&gt;&lt;/authors&gt;&lt;/contributors&gt;&lt;titles&gt;&lt;title&gt;Multiple comparisons: 1948-1983&lt;/title&gt;&lt;secondary-title&gt;The collected works of John W Tukey&lt;/secondary-title&gt;&lt;/titles&gt;&lt;volume&gt;VIII&lt;/volume&gt;&lt;dates&gt;&lt;year&gt;1994&lt;/year&gt;&lt;/dates&gt;&lt;pub-location&gt;New York&lt;/pub-location&gt;&lt;publisher&gt;Chapman &amp;amp; Hall&lt;/publisher&gt;&lt;urls&gt;&lt;/urls&gt;&lt;/record&gt;&lt;/Cite&gt;&lt;/EndNote&gt;</w:instrText>
      </w:r>
      <w:r w:rsidRPr="0050023E">
        <w:rPr>
          <w:rFonts w:asciiTheme="majorBidi" w:hAnsiTheme="majorBidi" w:cstheme="majorBidi"/>
        </w:rPr>
        <w:fldChar w:fldCharType="separate"/>
      </w:r>
      <w:r w:rsidR="00C17A6A">
        <w:rPr>
          <w:rFonts w:asciiTheme="majorBidi" w:hAnsiTheme="majorBidi" w:cstheme="majorBidi"/>
          <w:noProof/>
        </w:rPr>
        <w:t>[41]</w:t>
      </w:r>
      <w:r w:rsidRPr="0050023E">
        <w:rPr>
          <w:rFonts w:asciiTheme="majorBidi" w:hAnsiTheme="majorBidi" w:cstheme="majorBidi"/>
        </w:rPr>
        <w:fldChar w:fldCharType="end"/>
      </w:r>
      <w:r w:rsidRPr="0050023E">
        <w:rPr>
          <w:rFonts w:asciiTheme="majorBidi" w:hAnsiTheme="majorBidi" w:cstheme="majorBidi"/>
        </w:rPr>
        <w:t>.</w:t>
      </w:r>
      <w:r w:rsidRPr="006776D8">
        <w:rPr>
          <w:rFonts w:asciiTheme="majorBidi" w:hAnsiTheme="majorBidi" w:cstheme="majorBidi"/>
        </w:rPr>
        <w:t xml:space="preserve"> </w:t>
      </w:r>
    </w:p>
    <w:p w14:paraId="164F0B01" w14:textId="77777777" w:rsidR="006776D8" w:rsidRPr="006776D8" w:rsidRDefault="006776D8" w:rsidP="006776D8">
      <w:pPr>
        <w:rPr>
          <w:rFonts w:asciiTheme="majorBidi" w:hAnsiTheme="majorBidi" w:cstheme="majorBidi"/>
        </w:rPr>
      </w:pPr>
    </w:p>
    <w:p w14:paraId="7165D730" w14:textId="77777777" w:rsidR="006776D8" w:rsidRPr="006776D8" w:rsidRDefault="006776D8" w:rsidP="006776D8">
      <w:pPr>
        <w:jc w:val="center"/>
        <w:rPr>
          <w:rFonts w:asciiTheme="majorBidi" w:hAnsiTheme="majorBidi" w:cstheme="majorBidi"/>
        </w:rPr>
      </w:pPr>
      <w:r w:rsidRPr="006776D8">
        <w:rPr>
          <w:rFonts w:asciiTheme="majorBidi" w:hAnsiTheme="majorBidi" w:cstheme="majorBidi"/>
          <w:noProof/>
        </w:rPr>
        <w:drawing>
          <wp:inline distT="0" distB="0" distL="0" distR="0" wp14:anchorId="15777E96" wp14:editId="243FF252">
            <wp:extent cx="1981200" cy="294640"/>
            <wp:effectExtent l="0" t="0" r="0" b="10160"/>
            <wp:docPr id="9" name="Picture 9" descr="../../../../../../../Desktop/Screen%20Shot%202017-01-29%20at%20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1-29%20at%205.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1200" cy="294640"/>
                    </a:xfrm>
                    <a:prstGeom prst="rect">
                      <a:avLst/>
                    </a:prstGeom>
                    <a:noFill/>
                    <a:ln>
                      <a:noFill/>
                    </a:ln>
                  </pic:spPr>
                </pic:pic>
              </a:graphicData>
            </a:graphic>
          </wp:inline>
        </w:drawing>
      </w:r>
    </w:p>
    <w:p w14:paraId="6AFD449F" w14:textId="77777777" w:rsidR="006776D8" w:rsidRPr="006776D8" w:rsidRDefault="006776D8" w:rsidP="006776D8">
      <w:pPr>
        <w:rPr>
          <w:rFonts w:asciiTheme="majorBidi" w:hAnsiTheme="majorBidi" w:cstheme="majorBidi"/>
        </w:rPr>
      </w:pPr>
    </w:p>
    <w:p w14:paraId="2046A7E1" w14:textId="002BD2AC" w:rsidR="00434A71" w:rsidRDefault="006776D8" w:rsidP="00DC57B8">
      <w:pPr>
        <w:rPr>
          <w:rFonts w:asciiTheme="majorBidi" w:hAnsiTheme="majorBidi" w:cstheme="majorBidi"/>
        </w:rPr>
      </w:pPr>
      <w:r w:rsidRPr="00D23CC6">
        <w:rPr>
          <w:rFonts w:asciiTheme="majorBidi" w:hAnsiTheme="majorBidi" w:cstheme="majorBidi"/>
        </w:rPr>
        <w:t>Here, h is the number of outcomes considered (5), so α = .022</w:t>
      </w:r>
      <w:r w:rsidR="00C43682" w:rsidRPr="00D23CC6">
        <w:rPr>
          <w:rFonts w:asciiTheme="majorBidi" w:hAnsiTheme="majorBidi" w:cstheme="majorBidi"/>
        </w:rPr>
        <w:t>7 yields a 95% confidence</w:t>
      </w:r>
      <w:r w:rsidR="00A45785" w:rsidRPr="00D23CC6">
        <w:rPr>
          <w:rFonts w:asciiTheme="majorBidi" w:hAnsiTheme="majorBidi" w:cstheme="majorBidi"/>
        </w:rPr>
        <w:t xml:space="preserve"> with an 80% power to detect each outcome</w:t>
      </w:r>
      <w:r w:rsidRPr="00D23CC6">
        <w:rPr>
          <w:rFonts w:asciiTheme="majorBidi" w:hAnsiTheme="majorBidi" w:cstheme="majorBidi"/>
        </w:rPr>
        <w:t xml:space="preserve">.  </w:t>
      </w:r>
      <w:r w:rsidR="00434A71" w:rsidRPr="00434A71">
        <w:rPr>
          <w:rFonts w:asciiTheme="majorBidi" w:hAnsiTheme="majorBidi" w:cstheme="majorBidi"/>
        </w:rPr>
        <w:t xml:space="preserve">The FWER-adjusted α was </w:t>
      </w:r>
      <w:r w:rsidR="00D23CC6">
        <w:rPr>
          <w:rFonts w:asciiTheme="majorBidi" w:hAnsiTheme="majorBidi" w:cstheme="majorBidi"/>
        </w:rPr>
        <w:t>calculated</w:t>
      </w:r>
      <w:r w:rsidR="00434A71" w:rsidRPr="00434A71">
        <w:rPr>
          <w:rFonts w:asciiTheme="majorBidi" w:hAnsiTheme="majorBidi" w:cstheme="majorBidi"/>
        </w:rPr>
        <w:t xml:space="preserve"> based on an initial plan of including 5 outcomes, though one was removed during the formative research process.  Sample sizes were calculated for each of the five planned primary outcomes using a </w:t>
      </w:r>
      <w:proofErr w:type="gramStart"/>
      <w:r w:rsidR="00434A71" w:rsidRPr="00434A71">
        <w:rPr>
          <w:rFonts w:asciiTheme="majorBidi" w:hAnsiTheme="majorBidi" w:cstheme="majorBidi"/>
        </w:rPr>
        <w:t>5 percentage</w:t>
      </w:r>
      <w:proofErr w:type="gramEnd"/>
      <w:r w:rsidR="00434A71" w:rsidRPr="00434A71">
        <w:rPr>
          <w:rFonts w:asciiTheme="majorBidi" w:hAnsiTheme="majorBidi" w:cstheme="majorBidi"/>
        </w:rPr>
        <w:t xml:space="preserve"> point change for sealed toilet and 10 for the others as the minimum targets of </w:t>
      </w:r>
      <w:r w:rsidR="00DC57B8">
        <w:rPr>
          <w:rFonts w:asciiTheme="majorBidi" w:hAnsiTheme="majorBidi" w:cstheme="majorBidi"/>
        </w:rPr>
        <w:t>public health importance</w:t>
      </w:r>
      <w:r w:rsidR="00434A71" w:rsidRPr="00434A71">
        <w:rPr>
          <w:rFonts w:asciiTheme="majorBidi" w:hAnsiTheme="majorBidi" w:cstheme="majorBidi"/>
        </w:rPr>
        <w:t>.  The largest required sample size was selected, and revised target levels were calculated for the four final primary outcomes (FWER α=.0253, 80% power)</w:t>
      </w:r>
    </w:p>
    <w:p w14:paraId="51A31670" w14:textId="77777777" w:rsidR="00434A71" w:rsidRPr="006776D8" w:rsidRDefault="00434A71" w:rsidP="006776D8">
      <w:pPr>
        <w:rPr>
          <w:rFonts w:asciiTheme="majorBidi" w:hAnsiTheme="majorBidi" w:cstheme="majorBidi"/>
        </w:rPr>
      </w:pPr>
    </w:p>
    <w:tbl>
      <w:tblPr>
        <w:tblStyle w:val="TableGrid"/>
        <w:tblW w:w="0" w:type="auto"/>
        <w:tblLook w:val="04A0" w:firstRow="1" w:lastRow="0" w:firstColumn="1" w:lastColumn="0" w:noHBand="0" w:noVBand="1"/>
      </w:tblPr>
      <w:tblGrid>
        <w:gridCol w:w="1795"/>
        <w:gridCol w:w="1094"/>
        <w:gridCol w:w="1350"/>
        <w:gridCol w:w="1710"/>
        <w:gridCol w:w="1786"/>
      </w:tblGrid>
      <w:tr w:rsidR="00DC57B8" w:rsidRPr="006776D8" w14:paraId="3D470B5B" w14:textId="77777777" w:rsidTr="00DC57B8">
        <w:tc>
          <w:tcPr>
            <w:tcW w:w="1795" w:type="dxa"/>
            <w:shd w:val="clear" w:color="auto" w:fill="B4C6E7" w:themeFill="accent1" w:themeFillTint="66"/>
            <w:vAlign w:val="center"/>
          </w:tcPr>
          <w:p w14:paraId="4B4934FA" w14:textId="6F00B353" w:rsidR="006776D8" w:rsidRPr="006776D8" w:rsidRDefault="00A45785" w:rsidP="00B44375">
            <w:pPr>
              <w:jc w:val="center"/>
              <w:rPr>
                <w:rFonts w:asciiTheme="majorBidi" w:hAnsiTheme="majorBidi" w:cstheme="majorBidi"/>
                <w:lang w:val="en-US"/>
              </w:rPr>
            </w:pPr>
            <w:r>
              <w:rPr>
                <w:rFonts w:asciiTheme="majorBidi" w:hAnsiTheme="majorBidi" w:cstheme="majorBidi"/>
                <w:lang w:val="en-US"/>
              </w:rPr>
              <w:t xml:space="preserve">Primary </w:t>
            </w:r>
            <w:r w:rsidR="006776D8" w:rsidRPr="006776D8">
              <w:rPr>
                <w:rFonts w:asciiTheme="majorBidi" w:hAnsiTheme="majorBidi" w:cstheme="majorBidi"/>
                <w:lang w:val="en-US"/>
              </w:rPr>
              <w:t>Outcome</w:t>
            </w:r>
          </w:p>
        </w:tc>
        <w:tc>
          <w:tcPr>
            <w:tcW w:w="1094" w:type="dxa"/>
            <w:shd w:val="clear" w:color="auto" w:fill="B4C6E7" w:themeFill="accent1" w:themeFillTint="66"/>
            <w:vAlign w:val="center"/>
          </w:tcPr>
          <w:p w14:paraId="528241FF" w14:textId="28AC4166" w:rsidR="006776D8" w:rsidRPr="006776D8" w:rsidRDefault="006776D8" w:rsidP="00DC57B8">
            <w:pPr>
              <w:jc w:val="center"/>
              <w:rPr>
                <w:rFonts w:asciiTheme="majorBidi" w:hAnsiTheme="majorBidi" w:cstheme="majorBidi"/>
                <w:lang w:val="en-US"/>
              </w:rPr>
            </w:pPr>
            <w:r w:rsidRPr="006776D8">
              <w:rPr>
                <w:rFonts w:asciiTheme="majorBidi" w:hAnsiTheme="majorBidi" w:cstheme="majorBidi"/>
                <w:lang w:val="en-US"/>
              </w:rPr>
              <w:t xml:space="preserve">Existing </w:t>
            </w:r>
            <w:r w:rsidR="00DC57B8">
              <w:rPr>
                <w:rFonts w:asciiTheme="majorBidi" w:hAnsiTheme="majorBidi" w:cstheme="majorBidi"/>
                <w:lang w:val="en-US"/>
              </w:rPr>
              <w:t>Prevalence</w:t>
            </w:r>
          </w:p>
        </w:tc>
        <w:tc>
          <w:tcPr>
            <w:tcW w:w="1350" w:type="dxa"/>
            <w:shd w:val="clear" w:color="auto" w:fill="B4C6E7" w:themeFill="accent1" w:themeFillTint="66"/>
            <w:vAlign w:val="center"/>
          </w:tcPr>
          <w:p w14:paraId="6A2AB20B" w14:textId="3B0BAD3C" w:rsidR="006776D8" w:rsidRPr="006776D8" w:rsidRDefault="00291A06" w:rsidP="00DC57B8">
            <w:pPr>
              <w:jc w:val="center"/>
              <w:rPr>
                <w:rFonts w:asciiTheme="majorBidi" w:hAnsiTheme="majorBidi" w:cstheme="majorBidi"/>
                <w:lang w:val="en-US"/>
              </w:rPr>
            </w:pPr>
            <w:r>
              <w:rPr>
                <w:rFonts w:asciiTheme="majorBidi" w:hAnsiTheme="majorBidi" w:cstheme="majorBidi"/>
                <w:lang w:val="en-US"/>
              </w:rPr>
              <w:t xml:space="preserve">Initial </w:t>
            </w:r>
            <w:r w:rsidR="006776D8" w:rsidRPr="006776D8">
              <w:rPr>
                <w:rFonts w:asciiTheme="majorBidi" w:hAnsiTheme="majorBidi" w:cstheme="majorBidi"/>
                <w:lang w:val="en-US"/>
              </w:rPr>
              <w:t xml:space="preserve">Target </w:t>
            </w:r>
            <w:r w:rsidR="00DC57B8">
              <w:rPr>
                <w:rFonts w:asciiTheme="majorBidi" w:hAnsiTheme="majorBidi" w:cstheme="majorBidi"/>
                <w:lang w:val="en-US"/>
              </w:rPr>
              <w:t>Prevalence</w:t>
            </w:r>
          </w:p>
        </w:tc>
        <w:tc>
          <w:tcPr>
            <w:tcW w:w="1710" w:type="dxa"/>
            <w:shd w:val="clear" w:color="auto" w:fill="B4C6E7" w:themeFill="accent1" w:themeFillTint="66"/>
            <w:vAlign w:val="center"/>
          </w:tcPr>
          <w:p w14:paraId="02FD4B1B" w14:textId="20C2DF64" w:rsidR="006776D8" w:rsidRPr="006776D8" w:rsidRDefault="006776D8" w:rsidP="00B44375">
            <w:pPr>
              <w:jc w:val="center"/>
              <w:rPr>
                <w:rFonts w:asciiTheme="majorBidi" w:hAnsiTheme="majorBidi" w:cstheme="majorBidi"/>
                <w:lang w:val="en-US"/>
              </w:rPr>
            </w:pPr>
            <w:r w:rsidRPr="006776D8">
              <w:rPr>
                <w:rFonts w:asciiTheme="majorBidi" w:hAnsiTheme="majorBidi" w:cstheme="majorBidi"/>
                <w:lang w:val="en-US"/>
              </w:rPr>
              <w:t>Sample size required</w:t>
            </w:r>
            <w:r w:rsidR="00A45785">
              <w:rPr>
                <w:rFonts w:asciiTheme="majorBidi" w:hAnsiTheme="majorBidi" w:cstheme="majorBidi"/>
                <w:lang w:val="en-US"/>
              </w:rPr>
              <w:t xml:space="preserve"> (per arm)</w:t>
            </w:r>
          </w:p>
        </w:tc>
        <w:tc>
          <w:tcPr>
            <w:tcW w:w="1786" w:type="dxa"/>
            <w:shd w:val="clear" w:color="auto" w:fill="B4C6E7" w:themeFill="accent1" w:themeFillTint="66"/>
            <w:vAlign w:val="center"/>
          </w:tcPr>
          <w:p w14:paraId="4A370EFE" w14:textId="3E88E763" w:rsidR="006776D8" w:rsidRPr="006776D8" w:rsidRDefault="00291A06" w:rsidP="00DC57B8">
            <w:pPr>
              <w:jc w:val="center"/>
              <w:rPr>
                <w:rFonts w:asciiTheme="majorBidi" w:hAnsiTheme="majorBidi" w:cstheme="majorBidi"/>
                <w:lang w:val="en-US"/>
              </w:rPr>
            </w:pPr>
            <w:r>
              <w:rPr>
                <w:rFonts w:asciiTheme="majorBidi" w:hAnsiTheme="majorBidi" w:cstheme="majorBidi"/>
                <w:lang w:val="en-US"/>
              </w:rPr>
              <w:t>Final</w:t>
            </w:r>
            <w:r w:rsidR="006776D8" w:rsidRPr="006776D8">
              <w:rPr>
                <w:rFonts w:asciiTheme="majorBidi" w:hAnsiTheme="majorBidi" w:cstheme="majorBidi"/>
                <w:lang w:val="en-US"/>
              </w:rPr>
              <w:t xml:space="preserve"> </w:t>
            </w:r>
            <w:r w:rsidR="00DC57B8">
              <w:rPr>
                <w:rFonts w:asciiTheme="majorBidi" w:hAnsiTheme="majorBidi" w:cstheme="majorBidi"/>
                <w:lang w:val="en-US"/>
              </w:rPr>
              <w:t>Detectable Target Prevalence</w:t>
            </w:r>
          </w:p>
        </w:tc>
      </w:tr>
      <w:tr w:rsidR="00DC57B8" w:rsidRPr="006776D8" w14:paraId="00ED8D52" w14:textId="77777777" w:rsidTr="00DC57B8">
        <w:tc>
          <w:tcPr>
            <w:tcW w:w="1795" w:type="dxa"/>
          </w:tcPr>
          <w:p w14:paraId="125DE4AC" w14:textId="7301EBEC" w:rsidR="006776D8" w:rsidRPr="006776D8" w:rsidRDefault="00A45785" w:rsidP="007D1926">
            <w:pPr>
              <w:rPr>
                <w:rFonts w:asciiTheme="majorBidi" w:hAnsiTheme="majorBidi" w:cstheme="majorBidi"/>
                <w:lang w:val="en-US"/>
              </w:rPr>
            </w:pPr>
            <w:r>
              <w:rPr>
                <w:rFonts w:asciiTheme="majorBidi" w:hAnsiTheme="majorBidi" w:cstheme="majorBidi"/>
                <w:lang w:val="en-US"/>
              </w:rPr>
              <w:t>S</w:t>
            </w:r>
            <w:r w:rsidR="006776D8" w:rsidRPr="006776D8">
              <w:rPr>
                <w:rFonts w:asciiTheme="majorBidi" w:hAnsiTheme="majorBidi" w:cstheme="majorBidi"/>
                <w:lang w:val="en-US"/>
              </w:rPr>
              <w:t>ealed Toilet</w:t>
            </w:r>
          </w:p>
        </w:tc>
        <w:tc>
          <w:tcPr>
            <w:tcW w:w="1094" w:type="dxa"/>
            <w:vAlign w:val="bottom"/>
          </w:tcPr>
          <w:p w14:paraId="371A53CE"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5%</w:t>
            </w:r>
          </w:p>
        </w:tc>
        <w:tc>
          <w:tcPr>
            <w:tcW w:w="1350" w:type="dxa"/>
            <w:vAlign w:val="bottom"/>
          </w:tcPr>
          <w:p w14:paraId="080DDDF5"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10%</w:t>
            </w:r>
          </w:p>
        </w:tc>
        <w:tc>
          <w:tcPr>
            <w:tcW w:w="1710" w:type="dxa"/>
            <w:vAlign w:val="bottom"/>
          </w:tcPr>
          <w:p w14:paraId="1708A47F" w14:textId="3CAEBAB3" w:rsidR="006776D8" w:rsidRPr="00C43682" w:rsidRDefault="006776D8" w:rsidP="00CC1E3F">
            <w:pPr>
              <w:jc w:val="right"/>
              <w:rPr>
                <w:rFonts w:asciiTheme="majorBidi" w:hAnsiTheme="majorBidi" w:cstheme="majorBidi"/>
                <w:lang w:val="en-US"/>
              </w:rPr>
            </w:pPr>
            <w:r w:rsidRPr="00C43682">
              <w:rPr>
                <w:rFonts w:asciiTheme="majorBidi" w:hAnsiTheme="majorBidi" w:cstheme="majorBidi"/>
                <w:lang w:val="en-US"/>
              </w:rPr>
              <w:t>5</w:t>
            </w:r>
            <w:r w:rsidR="009E1275">
              <w:rPr>
                <w:rFonts w:asciiTheme="majorBidi" w:hAnsiTheme="majorBidi" w:cstheme="majorBidi"/>
                <w:lang w:val="en-US"/>
              </w:rPr>
              <w:t>39</w:t>
            </w:r>
          </w:p>
        </w:tc>
        <w:tc>
          <w:tcPr>
            <w:tcW w:w="1786" w:type="dxa"/>
            <w:vAlign w:val="bottom"/>
          </w:tcPr>
          <w:p w14:paraId="419B6139" w14:textId="191BF511" w:rsidR="006776D8" w:rsidRPr="006776D8" w:rsidRDefault="005A7810" w:rsidP="00CC1E3F">
            <w:pPr>
              <w:jc w:val="right"/>
              <w:rPr>
                <w:rFonts w:asciiTheme="majorBidi" w:hAnsiTheme="majorBidi" w:cstheme="majorBidi"/>
                <w:lang w:val="en-US"/>
              </w:rPr>
            </w:pPr>
            <w:r>
              <w:rPr>
                <w:rFonts w:asciiTheme="majorBidi" w:hAnsiTheme="majorBidi" w:cstheme="majorBidi"/>
                <w:lang w:val="en-US"/>
              </w:rPr>
              <w:t>9.9</w:t>
            </w:r>
            <w:r w:rsidR="006776D8" w:rsidRPr="006776D8">
              <w:rPr>
                <w:rFonts w:asciiTheme="majorBidi" w:hAnsiTheme="majorBidi" w:cstheme="majorBidi"/>
                <w:lang w:val="en-US"/>
              </w:rPr>
              <w:t>%</w:t>
            </w:r>
          </w:p>
        </w:tc>
      </w:tr>
      <w:tr w:rsidR="00DC57B8" w:rsidRPr="006776D8" w14:paraId="75883148" w14:textId="77777777" w:rsidTr="00DC57B8">
        <w:tc>
          <w:tcPr>
            <w:tcW w:w="1795" w:type="dxa"/>
          </w:tcPr>
          <w:p w14:paraId="34532C73" w14:textId="36707E2D" w:rsidR="006776D8" w:rsidRPr="006776D8" w:rsidRDefault="00B44375" w:rsidP="007D1926">
            <w:pPr>
              <w:rPr>
                <w:rFonts w:asciiTheme="majorBidi" w:hAnsiTheme="majorBidi" w:cstheme="majorBidi"/>
                <w:lang w:val="en-US"/>
              </w:rPr>
            </w:pPr>
            <w:r>
              <w:rPr>
                <w:rFonts w:asciiTheme="majorBidi" w:hAnsiTheme="majorBidi" w:cstheme="majorBidi"/>
                <w:lang w:val="en-US"/>
              </w:rPr>
              <w:t>Inside Lock</w:t>
            </w:r>
          </w:p>
        </w:tc>
        <w:tc>
          <w:tcPr>
            <w:tcW w:w="1094" w:type="dxa"/>
            <w:vAlign w:val="bottom"/>
          </w:tcPr>
          <w:p w14:paraId="75DD1151"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52%</w:t>
            </w:r>
          </w:p>
        </w:tc>
        <w:tc>
          <w:tcPr>
            <w:tcW w:w="1350" w:type="dxa"/>
            <w:vAlign w:val="bottom"/>
          </w:tcPr>
          <w:p w14:paraId="3CEE3817"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62%</w:t>
            </w:r>
          </w:p>
        </w:tc>
        <w:tc>
          <w:tcPr>
            <w:tcW w:w="1710" w:type="dxa"/>
            <w:vAlign w:val="bottom"/>
          </w:tcPr>
          <w:p w14:paraId="19EA9C8E" w14:textId="3B1C0026"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47</w:t>
            </w:r>
            <w:r w:rsidR="005C50B3">
              <w:rPr>
                <w:rFonts w:asciiTheme="majorBidi" w:hAnsiTheme="majorBidi" w:cstheme="majorBidi"/>
                <w:lang w:val="en-US"/>
              </w:rPr>
              <w:t>6</w:t>
            </w:r>
          </w:p>
        </w:tc>
        <w:tc>
          <w:tcPr>
            <w:tcW w:w="1786" w:type="dxa"/>
            <w:vAlign w:val="bottom"/>
          </w:tcPr>
          <w:p w14:paraId="5884B107" w14:textId="2719039D"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61.</w:t>
            </w:r>
            <w:r w:rsidR="00B44375">
              <w:rPr>
                <w:rFonts w:asciiTheme="majorBidi" w:hAnsiTheme="majorBidi" w:cstheme="majorBidi"/>
                <w:lang w:val="en-US"/>
              </w:rPr>
              <w:t>3</w:t>
            </w:r>
            <w:r w:rsidRPr="006776D8">
              <w:rPr>
                <w:rFonts w:asciiTheme="majorBidi" w:hAnsiTheme="majorBidi" w:cstheme="majorBidi"/>
                <w:lang w:val="en-US"/>
              </w:rPr>
              <w:t>%</w:t>
            </w:r>
          </w:p>
        </w:tc>
      </w:tr>
      <w:tr w:rsidR="00DC57B8" w:rsidRPr="006776D8" w14:paraId="30C6573B" w14:textId="77777777" w:rsidTr="00DC57B8">
        <w:tc>
          <w:tcPr>
            <w:tcW w:w="1795" w:type="dxa"/>
          </w:tcPr>
          <w:p w14:paraId="04D78BE6" w14:textId="280C9E3F" w:rsidR="006776D8" w:rsidRPr="006776D8" w:rsidRDefault="00B44375" w:rsidP="007D1926">
            <w:pPr>
              <w:rPr>
                <w:rFonts w:asciiTheme="majorBidi" w:hAnsiTheme="majorBidi" w:cstheme="majorBidi"/>
                <w:lang w:val="en-US"/>
              </w:rPr>
            </w:pPr>
            <w:r>
              <w:rPr>
                <w:rFonts w:asciiTheme="majorBidi" w:hAnsiTheme="majorBidi" w:cstheme="majorBidi"/>
                <w:lang w:val="en-US"/>
              </w:rPr>
              <w:t>Outside Lock</w:t>
            </w:r>
          </w:p>
        </w:tc>
        <w:tc>
          <w:tcPr>
            <w:tcW w:w="1094" w:type="dxa"/>
            <w:vAlign w:val="bottom"/>
          </w:tcPr>
          <w:p w14:paraId="5C1EAA07"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46%</w:t>
            </w:r>
          </w:p>
        </w:tc>
        <w:tc>
          <w:tcPr>
            <w:tcW w:w="1350" w:type="dxa"/>
            <w:vAlign w:val="bottom"/>
          </w:tcPr>
          <w:p w14:paraId="1F6DC695"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56%</w:t>
            </w:r>
          </w:p>
        </w:tc>
        <w:tc>
          <w:tcPr>
            <w:tcW w:w="1710" w:type="dxa"/>
            <w:vAlign w:val="bottom"/>
          </w:tcPr>
          <w:p w14:paraId="5167F528" w14:textId="45D0B281"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48</w:t>
            </w:r>
            <w:r w:rsidR="005C50B3">
              <w:rPr>
                <w:rFonts w:asciiTheme="majorBidi" w:hAnsiTheme="majorBidi" w:cstheme="majorBidi"/>
                <w:lang w:val="en-US"/>
              </w:rPr>
              <w:t>6</w:t>
            </w:r>
          </w:p>
        </w:tc>
        <w:tc>
          <w:tcPr>
            <w:tcW w:w="1786" w:type="dxa"/>
            <w:vAlign w:val="bottom"/>
          </w:tcPr>
          <w:p w14:paraId="1C34CDC2" w14:textId="3632A9A4"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55.</w:t>
            </w:r>
            <w:r w:rsidR="00B44375">
              <w:rPr>
                <w:rFonts w:asciiTheme="majorBidi" w:hAnsiTheme="majorBidi" w:cstheme="majorBidi"/>
                <w:lang w:val="en-US"/>
              </w:rPr>
              <w:t>4</w:t>
            </w:r>
            <w:r w:rsidRPr="006776D8">
              <w:rPr>
                <w:rFonts w:asciiTheme="majorBidi" w:hAnsiTheme="majorBidi" w:cstheme="majorBidi"/>
                <w:lang w:val="en-US"/>
              </w:rPr>
              <w:t>%</w:t>
            </w:r>
          </w:p>
        </w:tc>
      </w:tr>
      <w:tr w:rsidR="00DC57B8" w:rsidRPr="006776D8" w14:paraId="6D5CA01E" w14:textId="77777777" w:rsidTr="00DC57B8">
        <w:tc>
          <w:tcPr>
            <w:tcW w:w="1795" w:type="dxa"/>
          </w:tcPr>
          <w:p w14:paraId="440D3E69" w14:textId="77777777" w:rsidR="006776D8" w:rsidRPr="006776D8" w:rsidRDefault="006776D8" w:rsidP="007D1926">
            <w:pPr>
              <w:rPr>
                <w:rFonts w:asciiTheme="majorBidi" w:hAnsiTheme="majorBidi" w:cstheme="majorBidi"/>
                <w:lang w:val="en-US"/>
              </w:rPr>
            </w:pPr>
            <w:r w:rsidRPr="006776D8">
              <w:rPr>
                <w:rFonts w:asciiTheme="majorBidi" w:hAnsiTheme="majorBidi" w:cstheme="majorBidi"/>
                <w:lang w:val="en-US"/>
              </w:rPr>
              <w:t>Cleaning Rota</w:t>
            </w:r>
          </w:p>
        </w:tc>
        <w:tc>
          <w:tcPr>
            <w:tcW w:w="1094" w:type="dxa"/>
            <w:vAlign w:val="bottom"/>
          </w:tcPr>
          <w:p w14:paraId="4B202307"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54%</w:t>
            </w:r>
          </w:p>
        </w:tc>
        <w:tc>
          <w:tcPr>
            <w:tcW w:w="1350" w:type="dxa"/>
            <w:vAlign w:val="bottom"/>
          </w:tcPr>
          <w:p w14:paraId="2AEC9810" w14:textId="77777777"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64%</w:t>
            </w:r>
          </w:p>
        </w:tc>
        <w:tc>
          <w:tcPr>
            <w:tcW w:w="1710" w:type="dxa"/>
            <w:vAlign w:val="bottom"/>
          </w:tcPr>
          <w:p w14:paraId="51927374" w14:textId="246061F9"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4</w:t>
            </w:r>
            <w:r w:rsidR="005C50B3">
              <w:rPr>
                <w:rFonts w:asciiTheme="majorBidi" w:hAnsiTheme="majorBidi" w:cstheme="majorBidi"/>
                <w:lang w:val="en-US"/>
              </w:rPr>
              <w:t>70</w:t>
            </w:r>
          </w:p>
        </w:tc>
        <w:tc>
          <w:tcPr>
            <w:tcW w:w="1786" w:type="dxa"/>
            <w:vAlign w:val="bottom"/>
          </w:tcPr>
          <w:p w14:paraId="7A641A94" w14:textId="0EE861A5" w:rsidR="006776D8" w:rsidRPr="006776D8" w:rsidRDefault="006776D8" w:rsidP="00CC1E3F">
            <w:pPr>
              <w:jc w:val="right"/>
              <w:rPr>
                <w:rFonts w:asciiTheme="majorBidi" w:hAnsiTheme="majorBidi" w:cstheme="majorBidi"/>
                <w:lang w:val="en-US"/>
              </w:rPr>
            </w:pPr>
            <w:r w:rsidRPr="006776D8">
              <w:rPr>
                <w:rFonts w:asciiTheme="majorBidi" w:hAnsiTheme="majorBidi" w:cstheme="majorBidi"/>
                <w:lang w:val="en-US"/>
              </w:rPr>
              <w:t>63.</w:t>
            </w:r>
            <w:r w:rsidR="00B44375">
              <w:rPr>
                <w:rFonts w:asciiTheme="majorBidi" w:hAnsiTheme="majorBidi" w:cstheme="majorBidi"/>
                <w:lang w:val="en-US"/>
              </w:rPr>
              <w:t>2</w:t>
            </w:r>
            <w:r w:rsidRPr="006776D8">
              <w:rPr>
                <w:rFonts w:asciiTheme="majorBidi" w:hAnsiTheme="majorBidi" w:cstheme="majorBidi"/>
                <w:lang w:val="en-US"/>
              </w:rPr>
              <w:t>%</w:t>
            </w:r>
          </w:p>
        </w:tc>
      </w:tr>
    </w:tbl>
    <w:p w14:paraId="543967E5" w14:textId="77777777" w:rsidR="004F462E" w:rsidRDefault="004F462E" w:rsidP="00972C60"/>
    <w:p w14:paraId="48EF3E79" w14:textId="2752A168" w:rsidR="006044E8" w:rsidRPr="00DA0297" w:rsidRDefault="006366FF" w:rsidP="00DA0297">
      <w:pPr>
        <w:pStyle w:val="Heading2"/>
      </w:pPr>
      <w:r w:rsidRPr="00DA0297">
        <w:t xml:space="preserve">15. Recruitment: </w:t>
      </w:r>
    </w:p>
    <w:p w14:paraId="1598F098" w14:textId="77777777" w:rsidR="006366FF" w:rsidRDefault="006366FF" w:rsidP="00CE49B8"/>
    <w:p w14:paraId="749A2540" w14:textId="77777777" w:rsidR="00A050F0" w:rsidRDefault="006366FF" w:rsidP="00470215">
      <w:r>
        <w:lastRenderedPageBreak/>
        <w:t xml:space="preserve">As the enrolment criteria were not very restrictive, </w:t>
      </w:r>
      <w:r w:rsidR="00B21603">
        <w:t xml:space="preserve">reaching an adequate sample size at our study site was not difficult.  </w:t>
      </w:r>
      <w:r w:rsidR="006346DE">
        <w:t xml:space="preserve">Participants were recruited by local research assistants who went door-to-door within Bauleni.  The purpose of the trial was </w:t>
      </w:r>
      <w:r w:rsidR="00470215">
        <w:t>communicated</w:t>
      </w:r>
      <w:r w:rsidR="006346DE">
        <w:t xml:space="preserve"> as learning how to improve sanitation in peri-urban areas of Lusaka</w:t>
      </w:r>
      <w:r w:rsidR="00470215">
        <w:t xml:space="preserve"> for improving health.  </w:t>
      </w:r>
      <w:r w:rsidR="00A82CE7">
        <w:t xml:space="preserve">Refusal rates were low (&lt;5%), so the main challenge was finding landlord heads of household at home to complete enrolment and administer the baseline questionnaire.  Recruitment took place over 4 weeks using 24 research assistants primarily during business hours, with follow up appointments made in the evenings and weekends to reach those otherwise unavailable.  </w:t>
      </w:r>
      <w:r w:rsidR="00A050F0">
        <w:t xml:space="preserve">No financial incentives were provided for participation.  </w:t>
      </w:r>
    </w:p>
    <w:p w14:paraId="3F4F1BC2" w14:textId="77777777" w:rsidR="00A050F0" w:rsidRDefault="00A050F0" w:rsidP="00470215"/>
    <w:p w14:paraId="2E90D311" w14:textId="77777777" w:rsidR="00A050F0" w:rsidRPr="00DA0297" w:rsidRDefault="00A050F0" w:rsidP="00DA0297">
      <w:pPr>
        <w:pStyle w:val="Heading2"/>
      </w:pPr>
      <w:r w:rsidRPr="00DA0297">
        <w:t xml:space="preserve">16a. Allocation—sequence generation: </w:t>
      </w:r>
    </w:p>
    <w:p w14:paraId="1AE33FE6" w14:textId="77777777" w:rsidR="00C717C3" w:rsidRDefault="002E39A3" w:rsidP="00470215">
      <w:r>
        <w:br/>
      </w:r>
      <w:r w:rsidR="00A050F0">
        <w:t xml:space="preserve">Participants were randomly assigned to either the intervention or control arms using a </w:t>
      </w:r>
      <w:r w:rsidR="00A52DBE">
        <w:t xml:space="preserve">simple </w:t>
      </w:r>
      <w:r w:rsidR="00A050F0">
        <w:t xml:space="preserve">computer-generated </w:t>
      </w:r>
      <w:r w:rsidR="00C717C3">
        <w:t xml:space="preserve">randomization </w:t>
      </w:r>
      <w:r w:rsidR="00A050F0">
        <w:t>sequence</w:t>
      </w:r>
      <w:r w:rsidR="00A52DBE">
        <w:t xml:space="preserve"> with no blocks or stratification.  </w:t>
      </w:r>
      <w:r>
        <w:br/>
      </w:r>
    </w:p>
    <w:p w14:paraId="601AE032" w14:textId="77777777" w:rsidR="00C717C3" w:rsidRPr="00DA0297" w:rsidRDefault="00C717C3" w:rsidP="00DA0297">
      <w:pPr>
        <w:pStyle w:val="Heading2"/>
      </w:pPr>
      <w:r w:rsidRPr="00DA0297">
        <w:t xml:space="preserve">16b. Allocation—concealment mechanism: </w:t>
      </w:r>
    </w:p>
    <w:p w14:paraId="33C057E5" w14:textId="77777777" w:rsidR="008F3663" w:rsidRDefault="008F3663" w:rsidP="00470215"/>
    <w:p w14:paraId="06509867" w14:textId="77777777" w:rsidR="008F3663" w:rsidRDefault="008F3663" w:rsidP="00470215">
      <w:r>
        <w:t xml:space="preserve">Allocation lists were not accessible to research assistants during enrolment and allocation was done by researchers using the random sequence once all baseline data was collected.  </w:t>
      </w:r>
    </w:p>
    <w:p w14:paraId="7DF02080" w14:textId="77777777" w:rsidR="008F3663" w:rsidRDefault="008F3663" w:rsidP="00470215"/>
    <w:p w14:paraId="086039B6" w14:textId="77777777" w:rsidR="008F3663" w:rsidRPr="00DA0297" w:rsidRDefault="008F3663" w:rsidP="00DA0297">
      <w:pPr>
        <w:pStyle w:val="Heading2"/>
      </w:pPr>
      <w:r w:rsidRPr="00DA0297">
        <w:t xml:space="preserve">16c. Allocation—implementation: </w:t>
      </w:r>
    </w:p>
    <w:p w14:paraId="0A60C47E" w14:textId="77777777" w:rsidR="008F3663" w:rsidRDefault="008F3663" w:rsidP="00470215"/>
    <w:p w14:paraId="069B3649" w14:textId="77777777" w:rsidR="0093320D" w:rsidRDefault="008F3663" w:rsidP="00470215">
      <w:r>
        <w:t xml:space="preserve">A member of the study team generated the randomization sequence, </w:t>
      </w:r>
      <w:r w:rsidR="00397B3C">
        <w:t xml:space="preserve">research assistants with no access to this list performed enrolment and data collection, and a separate member of the study team simply merged these two lists in the order received to assign participants to interventions.  </w:t>
      </w:r>
      <w:r w:rsidR="002E39A3">
        <w:br/>
      </w:r>
    </w:p>
    <w:p w14:paraId="3E798EDE" w14:textId="032462EE" w:rsidR="002E39A3" w:rsidRPr="00DA0297" w:rsidRDefault="00397B3C" w:rsidP="00DA0297">
      <w:pPr>
        <w:pStyle w:val="Heading2"/>
        <w:rPr>
          <w:rStyle w:val="Heading1Char"/>
        </w:rPr>
      </w:pPr>
      <w:r w:rsidRPr="00DA0297">
        <w:rPr>
          <w:rStyle w:val="Heading1Char"/>
        </w:rPr>
        <w:t>17</w:t>
      </w:r>
      <w:r w:rsidR="00641745" w:rsidRPr="00DA0297">
        <w:rPr>
          <w:rStyle w:val="Heading1Char"/>
        </w:rPr>
        <w:t>a</w:t>
      </w:r>
      <w:r w:rsidRPr="00DA0297">
        <w:rPr>
          <w:rStyle w:val="Heading1Char"/>
        </w:rPr>
        <w:t xml:space="preserve">. Blinding (masking): </w:t>
      </w:r>
    </w:p>
    <w:p w14:paraId="75AC088C" w14:textId="77777777" w:rsidR="00397B3C" w:rsidRDefault="00397B3C" w:rsidP="00470215"/>
    <w:p w14:paraId="5E4ABE14" w14:textId="6E283DEF" w:rsidR="00397B3C" w:rsidRDefault="002B3AB3" w:rsidP="00CF3322">
      <w:r>
        <w:t>Participants</w:t>
      </w:r>
      <w:r w:rsidR="00397B3C">
        <w:t xml:space="preserve"> and research assistants did not know the</w:t>
      </w:r>
      <w:r>
        <w:t xml:space="preserve"> participants’ enrolment status at baseline.  </w:t>
      </w:r>
      <w:r w:rsidR="00397B3C">
        <w:t xml:space="preserve">Due to the nature of the intervention, no blinding of trial participants </w:t>
      </w:r>
      <w:r w:rsidR="00CF3322">
        <w:t xml:space="preserve">or intervention delivery staff </w:t>
      </w:r>
      <w:r w:rsidR="00397B3C">
        <w:t xml:space="preserve">was possible </w:t>
      </w:r>
      <w:r w:rsidR="00CF3322">
        <w:t xml:space="preserve">during the intervention.  Research assistants were blinded to allocation during the endline data collection during all of the data collection possible until asking questions specifically about their experiences in the program.  </w:t>
      </w:r>
    </w:p>
    <w:p w14:paraId="040C8681" w14:textId="77777777" w:rsidR="00641745" w:rsidRDefault="00641745" w:rsidP="00CF3322"/>
    <w:p w14:paraId="6F90C566" w14:textId="4DF57FF2" w:rsidR="00641745" w:rsidRPr="00DA0297" w:rsidRDefault="00641745" w:rsidP="00DA0297">
      <w:pPr>
        <w:pStyle w:val="Heading2"/>
      </w:pPr>
      <w:r w:rsidRPr="00DA0297">
        <w:t xml:space="preserve">17b. Blinding (masking)—emergency unblinding: </w:t>
      </w:r>
    </w:p>
    <w:p w14:paraId="2FC5AFC9" w14:textId="77777777" w:rsidR="00641745" w:rsidRDefault="00641745" w:rsidP="00CF3322"/>
    <w:p w14:paraId="5E3A3D28" w14:textId="7CAB3DB5" w:rsidR="00641745" w:rsidRDefault="00641745" w:rsidP="00CF3322">
      <w:r>
        <w:t xml:space="preserve">Due to the nature of the intervention and the unblinding of participants at the point of intervention delivery, no explicit emergency unblinding procedures were necessary.  </w:t>
      </w:r>
    </w:p>
    <w:p w14:paraId="70648269" w14:textId="77777777" w:rsidR="00CD4BE2" w:rsidRDefault="00CD4BE2" w:rsidP="00CF3322"/>
    <w:p w14:paraId="5AEBF43F" w14:textId="357AC05D" w:rsidR="00CD4BE2" w:rsidRPr="00DA0297" w:rsidRDefault="00CD4BE2" w:rsidP="00DA0297">
      <w:pPr>
        <w:pStyle w:val="Heading2"/>
      </w:pPr>
      <w:r w:rsidRPr="00DA0297">
        <w:t>18</w:t>
      </w:r>
      <w:r w:rsidR="00206662" w:rsidRPr="00DA0297">
        <w:t>a. Data c</w:t>
      </w:r>
      <w:r w:rsidR="006A77A6" w:rsidRPr="00DA0297">
        <w:t xml:space="preserve">ollection </w:t>
      </w:r>
      <w:r w:rsidR="00206662" w:rsidRPr="00DA0297">
        <w:t>m</w:t>
      </w:r>
      <w:r w:rsidR="006A77A6" w:rsidRPr="00DA0297">
        <w:t xml:space="preserve">ethods: </w:t>
      </w:r>
    </w:p>
    <w:p w14:paraId="7F64A584" w14:textId="77777777" w:rsidR="006A77A6" w:rsidRDefault="006A77A6" w:rsidP="00CF3322"/>
    <w:p w14:paraId="0DEB89F6" w14:textId="138368D6" w:rsidR="00A34112" w:rsidRDefault="00A34112" w:rsidP="000E479D">
      <w:r>
        <w:t>Research assistants collected baseline, monitoring, and endline data using</w:t>
      </w:r>
      <w:r w:rsidR="003120A5">
        <w:t xml:space="preserve"> electronic tablets and Open Data Kit (ODK) version </w:t>
      </w:r>
      <w:r w:rsidR="00146D10">
        <w:t>1.4.10</w:t>
      </w:r>
      <w:r w:rsidR="003120A5">
        <w:t>.  Questionnaires captured primarily self-reported measures of respondent demographics</w:t>
      </w:r>
      <w:r w:rsidR="00236B18">
        <w:t xml:space="preserve"> for tenants and landlords</w:t>
      </w:r>
      <w:r w:rsidR="003120A5">
        <w:t xml:space="preserve">, </w:t>
      </w:r>
      <w:r w:rsidR="00236B18">
        <w:t xml:space="preserve">plot residence (e.g., turnover of tenants) and characteristics, attitudes towards sanitation using Likert-scale responses.  </w:t>
      </w:r>
      <w:r w:rsidR="0054489F">
        <w:t>Tenant willingness to pay was assessed through Discrete Choice Experiments (described</w:t>
      </w:r>
      <w:r w:rsidR="00984261">
        <w:t xml:space="preserve"> here:</w:t>
      </w:r>
      <w:r w:rsidR="0054489F">
        <w:t xml:space="preserve"> </w:t>
      </w:r>
      <w:r w:rsidR="00F86295">
        <w:fldChar w:fldCharType="begin"/>
      </w:r>
      <w:r w:rsidR="00C17A6A">
        <w:instrText xml:space="preserve"> ADDIN EN.CITE &lt;EndNote&gt;&lt;Cite&gt;&lt;Author&gt;Tidwell&lt;/Author&gt;&lt;Year&gt;2017&lt;/Year&gt;&lt;RecNum&gt;3329&lt;/RecNum&gt;&lt;DisplayText&gt;[39]&lt;/DisplayText&gt;&lt;record&gt;&lt;rec-number&gt;3329&lt;/rec-number&gt;&lt;foreign-keys&gt;&lt;key app="EN" db-id="0vxr2r996pwxafevvzxvxza1rta0rfpd0wwa" timestamp="1496828174"&gt;3329&lt;/key&gt;&lt;/foreign-keys&gt;&lt;ref-type name="Journal Article"&gt;17&lt;/ref-type&gt;&lt;contributors&gt;&lt;authors&gt;&lt;author&gt;Tidwell, James&lt;/author&gt;&lt;author&gt;Terris-Prestholt, Fern&lt;/author&gt;&lt;author&gt;Chipungu, Jenala&lt;/author&gt;&lt;author&gt;Chilengi, Roma&lt;/author&gt;&lt;author&gt;Aunger, Robert&lt;/author&gt;&lt;/authors&gt;&lt;/contributors&gt;&lt;titles&gt;&lt;title&gt;Understanding the economic case for consumer-driven sanitation quality improvement in peri-urban Lusaka, Zambia&lt;/title&gt;&lt;secondary-title&gt;(in press)&lt;/secondary-title&gt;&lt;/titles&gt;&lt;periodical&gt;&lt;full-title&gt;(in press)&lt;/full-title&gt;&lt;/periodical&gt;&lt;dates&gt;&lt;year&gt;2017&lt;/year&gt;&lt;/dates&gt;&lt;urls&gt;&lt;/urls&gt;&lt;/record&gt;&lt;/Cite&gt;&lt;/EndNote&gt;</w:instrText>
      </w:r>
      <w:r w:rsidR="00F86295">
        <w:fldChar w:fldCharType="separate"/>
      </w:r>
      <w:r w:rsidR="00C17A6A">
        <w:rPr>
          <w:noProof/>
        </w:rPr>
        <w:t>[39]</w:t>
      </w:r>
      <w:r w:rsidR="00F86295">
        <w:fldChar w:fldCharType="end"/>
      </w:r>
      <w:r w:rsidR="0054489F">
        <w:t xml:space="preserve">) and toilet quality was assessed using </w:t>
      </w:r>
      <w:r w:rsidR="00595D6F">
        <w:t xml:space="preserve">a </w:t>
      </w:r>
      <w:r w:rsidR="00EF4DF4">
        <w:t xml:space="preserve">primarily observational </w:t>
      </w:r>
      <w:r w:rsidR="00595D6F">
        <w:t>tool created to measure peri-urban sanitation for this intervention (</w:t>
      </w:r>
      <w:r w:rsidR="00984261">
        <w:t xml:space="preserve">see </w:t>
      </w:r>
      <w:r w:rsidR="00AD5225">
        <w:fldChar w:fldCharType="begin"/>
      </w:r>
      <w:r w:rsidR="00E057B3">
        <w:instrText xml:space="preserve"> ADDIN EN.CITE &lt;EndNote&gt;&lt;Cite&gt;&lt;Author&gt;Tidwell&lt;/Author&gt;&lt;Year&gt;2017&lt;/Year&gt;&lt;RecNum&gt;3330&lt;/RecNum&gt;&lt;DisplayText&gt;[9]&lt;/DisplayText&gt;&lt;record&gt;&lt;rec-number&gt;3330&lt;/rec-number&gt;&lt;foreign-keys&gt;&lt;key app="EN" db-id="0vxr2r996pwxafevvzxvxza1rta0rfpd0wwa" timestamp="1496829316"&gt;3330&lt;/key&gt;&lt;/foreign-keys&gt;&lt;ref-type name="Journal Article"&gt;17&lt;/ref-type&gt;&lt;contributors&gt;&lt;authors&gt;&lt;author&gt;Tidwell, James&lt;/author&gt;&lt;author&gt;Chipungu, Jenala&lt;/author&gt;&lt;author&gt;Chilengi, Roma&lt;/author&gt;&lt;author&gt;Chilekwa, Joyce&lt;/author&gt;&lt;author&gt;Stephenson, Emily&lt;/author&gt;&lt;author&gt;Aunger, Robert&lt;/author&gt;&lt;/authors&gt;&lt;/contributors&gt;&lt;titles&gt;&lt;title&gt;Measuring Sanitation Quality with the Healthy Sanitation Framework: Development of a General Theoretical Framework for Sanitation and Operationalizing a Measure for Peri-Urban Lusaka, Zambia&lt;/title&gt;&lt;secondary-title&gt;(in press)&lt;/secondary-title&gt;&lt;/titles&gt;&lt;periodical&gt;&lt;full-title&gt;(in press)&lt;/full-title&gt;&lt;/periodical&gt;&lt;dates&gt;&lt;year&gt;2017&lt;/year&gt;&lt;/dates&gt;&lt;urls&gt;&lt;/urls&gt;&lt;/record&gt;&lt;/Cite&gt;&lt;/EndNote&gt;</w:instrText>
      </w:r>
      <w:r w:rsidR="00AD5225">
        <w:fldChar w:fldCharType="separate"/>
      </w:r>
      <w:r w:rsidR="00E057B3">
        <w:rPr>
          <w:noProof/>
        </w:rPr>
        <w:t>[9]</w:t>
      </w:r>
      <w:r w:rsidR="00AD5225">
        <w:fldChar w:fldCharType="end"/>
      </w:r>
      <w:r w:rsidR="00984261">
        <w:t xml:space="preserve"> for </w:t>
      </w:r>
      <w:r w:rsidR="00595D6F">
        <w:t xml:space="preserve">more detail).  </w:t>
      </w:r>
    </w:p>
    <w:p w14:paraId="248BBE90" w14:textId="77777777" w:rsidR="00595D6F" w:rsidRDefault="00595D6F" w:rsidP="004B4434"/>
    <w:p w14:paraId="2303E9FA" w14:textId="2F66B60A" w:rsidR="00860407" w:rsidRDefault="007B1696" w:rsidP="00EF4DF4">
      <w:r>
        <w:t xml:space="preserve">Research assistants were trained by the study team for one week on using tools for both baseline and endline.  Questions were translated into two local languages (Nyanja and Bemba) and checked for accuracy by multiple assistants.  The questionnaire (excluding the toilet </w:t>
      </w:r>
      <w:r w:rsidR="00EF4DF4">
        <w:t xml:space="preserve">quality </w:t>
      </w:r>
      <w:r>
        <w:t xml:space="preserve">observations) was </w:t>
      </w:r>
      <w:r w:rsidR="00EF4DF4">
        <w:t xml:space="preserve">field-tested by each research assistant multiple times and revisions made for any questions that were unclear.  </w:t>
      </w:r>
    </w:p>
    <w:p w14:paraId="672CF4EA" w14:textId="77777777" w:rsidR="00D156B3" w:rsidRDefault="00D156B3" w:rsidP="00EF4DF4"/>
    <w:p w14:paraId="42BC9AC3" w14:textId="36AFE80E" w:rsidR="00D156B3" w:rsidRDefault="00D156B3" w:rsidP="000E479D">
      <w:r>
        <w:t xml:space="preserve">The toilet quality assessment tool was intensively tested for validity and reliability.  Each research assistant assessed 8 toilets chosen by the study team as representing the range of toilet options seen within Bauleni.  Accuracy of most items and reliability of all were assessed using a combination of </w:t>
      </w:r>
      <w:r w:rsidR="001038CC">
        <w:t xml:space="preserve">Krippendorf’s alpha for composite measures and Burt’s prevalence-adjusted, bias-adjusted kappa to assess inter-rater reliability on individual items.  </w:t>
      </w:r>
      <w:r w:rsidR="00CA5479">
        <w:t xml:space="preserve">The overall composite measure had a Krippendorf’s alpha value of .885, considered “highly reliable.”  </w:t>
      </w:r>
      <w:r w:rsidR="001038CC">
        <w:t xml:space="preserve">The accuracy and reliability of </w:t>
      </w:r>
      <w:r w:rsidR="00BC7FDA">
        <w:t>items associated with the three observable</w:t>
      </w:r>
      <w:r w:rsidR="00CA5479">
        <w:t xml:space="preserve"> primary outcomes are given below.  More detail, as well as an extensive discussion of evaluating the validity of the measure</w:t>
      </w:r>
      <w:r w:rsidR="000150BA">
        <w:t xml:space="preserve"> and the implications of high accuracy with </w:t>
      </w:r>
      <w:r w:rsidR="00BE1E7C">
        <w:t>moderate reliability of some measures</w:t>
      </w:r>
      <w:r w:rsidR="00F44F21">
        <w:t xml:space="preserve"> (especially inter-temporal reliability of items that may change over time, such as the presence of an outside lock)</w:t>
      </w:r>
      <w:r w:rsidR="00CA5479">
        <w:t xml:space="preserve">, are given elsewhere </w:t>
      </w:r>
      <w:r w:rsidR="00845589">
        <w:t xml:space="preserve">(see supplemental material with </w:t>
      </w:r>
      <w:r w:rsidR="00AD5225">
        <w:fldChar w:fldCharType="begin"/>
      </w:r>
      <w:r w:rsidR="00E057B3">
        <w:instrText xml:space="preserve"> ADDIN EN.CITE &lt;EndNote&gt;&lt;Cite&gt;&lt;Author&gt;Tidwell&lt;/Author&gt;&lt;Year&gt;2017&lt;/Year&gt;&lt;RecNum&gt;3330&lt;/RecNum&gt;&lt;DisplayText&gt;[9]&lt;/DisplayText&gt;&lt;record&gt;&lt;rec-number&gt;3330&lt;/rec-number&gt;&lt;foreign-keys&gt;&lt;key app="EN" db-id="0vxr2r996pwxafevvzxvxza1rta0rfpd0wwa" timestamp="1496829316"&gt;3330&lt;/key&gt;&lt;/foreign-keys&gt;&lt;ref-type name="Journal Article"&gt;17&lt;/ref-type&gt;&lt;contributors&gt;&lt;authors&gt;&lt;author&gt;Tidwell, James&lt;/author&gt;&lt;author&gt;Chipungu, Jenala&lt;/author&gt;&lt;author&gt;Chilengi, Roma&lt;/author&gt;&lt;author&gt;Chilekwa, Joyce&lt;/author&gt;&lt;author&gt;Stephenson, Emily&lt;/author&gt;&lt;author&gt;Aunger, Robert&lt;/author&gt;&lt;/authors&gt;&lt;/contributors&gt;&lt;titles&gt;&lt;title&gt;Measuring Sanitation Quality with the Healthy Sanitation Framework: Development of a General Theoretical Framework for Sanitation and Operationalizing a Measure for Peri-Urban Lusaka, Zambia&lt;/title&gt;&lt;secondary-title&gt;(in press)&lt;/secondary-title&gt;&lt;/titles&gt;&lt;periodical&gt;&lt;full-title&gt;(in press)&lt;/full-title&gt;&lt;/periodical&gt;&lt;dates&gt;&lt;year&gt;2017&lt;/year&gt;&lt;/dates&gt;&lt;urls&gt;&lt;/urls&gt;&lt;/record&gt;&lt;/Cite&gt;&lt;/EndNote&gt;</w:instrText>
      </w:r>
      <w:r w:rsidR="00AD5225">
        <w:fldChar w:fldCharType="separate"/>
      </w:r>
      <w:r w:rsidR="00E057B3">
        <w:rPr>
          <w:noProof/>
        </w:rPr>
        <w:t>[9]</w:t>
      </w:r>
      <w:r w:rsidR="00AD5225">
        <w:fldChar w:fldCharType="end"/>
      </w:r>
      <w:r w:rsidR="00845589">
        <w:t>)</w:t>
      </w:r>
      <w:r w:rsidR="00CA5479">
        <w:t>.</w:t>
      </w:r>
    </w:p>
    <w:p w14:paraId="6833DECE" w14:textId="77777777" w:rsidR="00860407" w:rsidRDefault="00860407" w:rsidP="004B4434"/>
    <w:p w14:paraId="7F457F81" w14:textId="7F5CB4AE" w:rsidR="00BE1E7C" w:rsidRDefault="00BE1E7C" w:rsidP="000F4436">
      <w:r>
        <w:t xml:space="preserve">Figure </w:t>
      </w:r>
      <w:r w:rsidR="00D0343F">
        <w:rPr>
          <w:noProof/>
        </w:rPr>
        <w:fldChar w:fldCharType="begin"/>
      </w:r>
      <w:r w:rsidR="00D0343F">
        <w:rPr>
          <w:noProof/>
        </w:rPr>
        <w:instrText xml:space="preserve"> SEQ Figure \* ARABIC </w:instrText>
      </w:r>
      <w:r w:rsidR="00D0343F">
        <w:rPr>
          <w:noProof/>
        </w:rPr>
        <w:fldChar w:fldCharType="separate"/>
      </w:r>
      <w:r>
        <w:rPr>
          <w:noProof/>
        </w:rPr>
        <w:t>2</w:t>
      </w:r>
      <w:r w:rsidR="00D0343F">
        <w:rPr>
          <w:noProof/>
        </w:rPr>
        <w:fldChar w:fldCharType="end"/>
      </w:r>
      <w:r>
        <w:t xml:space="preserve">: Primary Outcome Accuracy and Reliability </w:t>
      </w:r>
      <w:r>
        <w:rPr>
          <w:noProof/>
        </w:rPr>
        <w:t>Assessment</w:t>
      </w:r>
    </w:p>
    <w:tbl>
      <w:tblPr>
        <w:tblW w:w="5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300"/>
        <w:gridCol w:w="1300"/>
      </w:tblGrid>
      <w:tr w:rsidR="00CB156A" w:rsidRPr="008F51F3" w14:paraId="3CC03F08" w14:textId="77777777" w:rsidTr="00C219F4">
        <w:trPr>
          <w:cantSplit/>
          <w:trHeight w:val="320"/>
        </w:trPr>
        <w:tc>
          <w:tcPr>
            <w:tcW w:w="2520" w:type="dxa"/>
            <w:shd w:val="clear" w:color="auto" w:fill="B4C6E7" w:themeFill="accent1" w:themeFillTint="66"/>
            <w:noWrap/>
            <w:vAlign w:val="center"/>
            <w:hideMark/>
          </w:tcPr>
          <w:p w14:paraId="3285885E" w14:textId="77777777" w:rsidR="00CB156A" w:rsidRPr="008F51F3" w:rsidRDefault="00CB156A" w:rsidP="00C219F4">
            <w:pPr>
              <w:jc w:val="center"/>
              <w:rPr>
                <w:rFonts w:ascii="Calibri" w:eastAsia="Times New Roman" w:hAnsi="Calibri"/>
                <w:b/>
                <w:bCs/>
                <w:color w:val="000000" w:themeColor="text1"/>
                <w:sz w:val="22"/>
                <w:szCs w:val="22"/>
              </w:rPr>
            </w:pPr>
            <w:r w:rsidRPr="008F51F3">
              <w:rPr>
                <w:rFonts w:ascii="Calibri" w:eastAsia="Times New Roman" w:hAnsi="Calibri"/>
                <w:b/>
                <w:bCs/>
                <w:color w:val="000000" w:themeColor="text1"/>
                <w:sz w:val="22"/>
                <w:szCs w:val="22"/>
              </w:rPr>
              <w:t>Measure</w:t>
            </w:r>
          </w:p>
        </w:tc>
        <w:tc>
          <w:tcPr>
            <w:tcW w:w="1300" w:type="dxa"/>
            <w:shd w:val="clear" w:color="auto" w:fill="B4C6E7" w:themeFill="accent1" w:themeFillTint="66"/>
            <w:noWrap/>
            <w:vAlign w:val="center"/>
            <w:hideMark/>
          </w:tcPr>
          <w:p w14:paraId="47CD3B84" w14:textId="77777777" w:rsidR="00CB156A" w:rsidRPr="008F51F3" w:rsidRDefault="00CB156A" w:rsidP="00C219F4">
            <w:pPr>
              <w:jc w:val="center"/>
              <w:rPr>
                <w:rFonts w:ascii="Calibri" w:eastAsia="Times New Roman" w:hAnsi="Calibri"/>
                <w:b/>
                <w:bCs/>
                <w:color w:val="000000" w:themeColor="text1"/>
                <w:sz w:val="22"/>
                <w:szCs w:val="22"/>
              </w:rPr>
            </w:pPr>
            <w:r w:rsidRPr="008F51F3">
              <w:rPr>
                <w:rFonts w:ascii="Calibri" w:eastAsia="Times New Roman" w:hAnsi="Calibri"/>
                <w:b/>
                <w:bCs/>
                <w:color w:val="000000" w:themeColor="text1"/>
                <w:sz w:val="22"/>
                <w:szCs w:val="22"/>
              </w:rPr>
              <w:t>Accuracy</w:t>
            </w:r>
          </w:p>
        </w:tc>
        <w:tc>
          <w:tcPr>
            <w:tcW w:w="1300" w:type="dxa"/>
            <w:shd w:val="clear" w:color="auto" w:fill="B4C6E7" w:themeFill="accent1" w:themeFillTint="66"/>
            <w:noWrap/>
            <w:hideMark/>
          </w:tcPr>
          <w:p w14:paraId="36423D11" w14:textId="77777777" w:rsidR="00CB156A" w:rsidRPr="008F51F3" w:rsidRDefault="00CB156A" w:rsidP="007D1926">
            <w:pPr>
              <w:jc w:val="center"/>
              <w:rPr>
                <w:rFonts w:ascii="Calibri" w:eastAsia="Times New Roman" w:hAnsi="Calibri"/>
                <w:b/>
                <w:bCs/>
                <w:color w:val="000000" w:themeColor="text1"/>
                <w:sz w:val="22"/>
                <w:szCs w:val="22"/>
              </w:rPr>
            </w:pPr>
            <w:proofErr w:type="spellStart"/>
            <w:r w:rsidRPr="008F51F3">
              <w:rPr>
                <w:rFonts w:ascii="Calibri" w:eastAsia="Times New Roman" w:hAnsi="Calibri"/>
                <w:b/>
                <w:bCs/>
                <w:color w:val="000000" w:themeColor="text1"/>
                <w:sz w:val="22"/>
                <w:szCs w:val="22"/>
              </w:rPr>
              <w:t>Byrt's</w:t>
            </w:r>
            <w:proofErr w:type="spellEnd"/>
            <w:r w:rsidRPr="008F51F3">
              <w:rPr>
                <w:rFonts w:ascii="Calibri" w:eastAsia="Times New Roman" w:hAnsi="Calibri"/>
                <w:b/>
                <w:bCs/>
                <w:color w:val="000000" w:themeColor="text1"/>
                <w:sz w:val="22"/>
                <w:szCs w:val="22"/>
              </w:rPr>
              <w:t xml:space="preserve"> PABAK</w:t>
            </w:r>
          </w:p>
        </w:tc>
      </w:tr>
      <w:tr w:rsidR="00CB156A" w14:paraId="23616A46" w14:textId="77777777" w:rsidTr="00CB156A">
        <w:trPr>
          <w:cantSplit/>
          <w:trHeight w:val="320"/>
        </w:trPr>
        <w:tc>
          <w:tcPr>
            <w:tcW w:w="2520" w:type="dxa"/>
            <w:shd w:val="clear" w:color="auto" w:fill="auto"/>
            <w:noWrap/>
            <w:hideMark/>
          </w:tcPr>
          <w:p w14:paraId="363EE5C8" w14:textId="77777777" w:rsidR="00CB156A" w:rsidRPr="008F51F3" w:rsidRDefault="00CB156A" w:rsidP="007D1926">
            <w:pPr>
              <w:rPr>
                <w:rFonts w:ascii="Calibri" w:eastAsia="Times New Roman" w:hAnsi="Calibri"/>
                <w:color w:val="000000" w:themeColor="text1"/>
                <w:sz w:val="22"/>
                <w:szCs w:val="22"/>
              </w:rPr>
            </w:pPr>
            <w:r w:rsidRPr="008F51F3">
              <w:rPr>
                <w:rFonts w:ascii="Calibri" w:eastAsia="Times New Roman" w:hAnsi="Calibri"/>
                <w:color w:val="000000" w:themeColor="text1"/>
                <w:sz w:val="22"/>
                <w:szCs w:val="22"/>
              </w:rPr>
              <w:t>Solid Door</w:t>
            </w:r>
          </w:p>
        </w:tc>
        <w:tc>
          <w:tcPr>
            <w:tcW w:w="1300" w:type="dxa"/>
            <w:shd w:val="clear" w:color="auto" w:fill="auto"/>
            <w:noWrap/>
            <w:hideMark/>
          </w:tcPr>
          <w:p w14:paraId="2601F543" w14:textId="77777777" w:rsidR="00CB156A" w:rsidRDefault="00CB156A" w:rsidP="007D1926">
            <w:pPr>
              <w:jc w:val="right"/>
              <w:rPr>
                <w:rFonts w:ascii="Calibri" w:eastAsia="Times New Roman" w:hAnsi="Calibri"/>
                <w:color w:val="000000"/>
                <w:sz w:val="22"/>
                <w:szCs w:val="22"/>
              </w:rPr>
            </w:pPr>
            <w:r w:rsidRPr="001E5AA0">
              <w:t>1</w:t>
            </w:r>
            <w:r>
              <w:t>.000</w:t>
            </w:r>
          </w:p>
        </w:tc>
        <w:tc>
          <w:tcPr>
            <w:tcW w:w="1300" w:type="dxa"/>
            <w:shd w:val="clear" w:color="auto" w:fill="auto"/>
            <w:noWrap/>
            <w:hideMark/>
          </w:tcPr>
          <w:p w14:paraId="687C775C" w14:textId="77777777" w:rsidR="00CB156A" w:rsidRDefault="00CB156A" w:rsidP="007D1926">
            <w:pPr>
              <w:jc w:val="right"/>
              <w:rPr>
                <w:rFonts w:ascii="Calibri" w:eastAsia="Times New Roman" w:hAnsi="Calibri"/>
                <w:color w:val="000000"/>
                <w:sz w:val="22"/>
                <w:szCs w:val="22"/>
              </w:rPr>
            </w:pPr>
            <w:r w:rsidRPr="001E5AA0">
              <w:t>0.916</w:t>
            </w:r>
          </w:p>
        </w:tc>
      </w:tr>
      <w:tr w:rsidR="00CB156A" w14:paraId="246647B5" w14:textId="77777777" w:rsidTr="00CB156A">
        <w:trPr>
          <w:cantSplit/>
          <w:trHeight w:val="320"/>
        </w:trPr>
        <w:tc>
          <w:tcPr>
            <w:tcW w:w="2520" w:type="dxa"/>
            <w:shd w:val="clear" w:color="auto" w:fill="auto"/>
            <w:noWrap/>
            <w:hideMark/>
          </w:tcPr>
          <w:p w14:paraId="6B36CD5A" w14:textId="77777777" w:rsidR="00CB156A" w:rsidRPr="008F51F3" w:rsidRDefault="00CB156A" w:rsidP="007D1926">
            <w:pPr>
              <w:rPr>
                <w:rFonts w:ascii="Calibri" w:eastAsia="Times New Roman" w:hAnsi="Calibri"/>
                <w:color w:val="000000" w:themeColor="text1"/>
                <w:sz w:val="22"/>
                <w:szCs w:val="22"/>
              </w:rPr>
            </w:pPr>
            <w:r w:rsidRPr="008F51F3">
              <w:rPr>
                <w:rFonts w:ascii="Calibri" w:eastAsia="Times New Roman" w:hAnsi="Calibri"/>
                <w:color w:val="000000" w:themeColor="text1"/>
                <w:sz w:val="22"/>
                <w:szCs w:val="22"/>
              </w:rPr>
              <w:t>Inside Lock</w:t>
            </w:r>
          </w:p>
        </w:tc>
        <w:tc>
          <w:tcPr>
            <w:tcW w:w="1300" w:type="dxa"/>
            <w:shd w:val="clear" w:color="auto" w:fill="auto"/>
            <w:noWrap/>
            <w:hideMark/>
          </w:tcPr>
          <w:p w14:paraId="3070F24D" w14:textId="77777777" w:rsidR="00CB156A" w:rsidRDefault="00CB156A" w:rsidP="007D1926">
            <w:pPr>
              <w:jc w:val="right"/>
              <w:rPr>
                <w:rFonts w:ascii="Calibri" w:eastAsia="Times New Roman" w:hAnsi="Calibri"/>
                <w:color w:val="000000"/>
                <w:sz w:val="22"/>
                <w:szCs w:val="22"/>
              </w:rPr>
            </w:pPr>
            <w:r w:rsidRPr="001E5AA0">
              <w:t>0.97</w:t>
            </w:r>
            <w:r>
              <w:t>0</w:t>
            </w:r>
          </w:p>
        </w:tc>
        <w:tc>
          <w:tcPr>
            <w:tcW w:w="1300" w:type="dxa"/>
            <w:shd w:val="clear" w:color="auto" w:fill="auto"/>
            <w:noWrap/>
            <w:hideMark/>
          </w:tcPr>
          <w:p w14:paraId="0B797195" w14:textId="77777777" w:rsidR="00CB156A" w:rsidRDefault="00CB156A" w:rsidP="007D1926">
            <w:pPr>
              <w:jc w:val="right"/>
              <w:rPr>
                <w:rFonts w:ascii="Calibri" w:eastAsia="Times New Roman" w:hAnsi="Calibri"/>
                <w:color w:val="000000"/>
                <w:sz w:val="22"/>
                <w:szCs w:val="22"/>
              </w:rPr>
            </w:pPr>
            <w:r w:rsidRPr="001E5AA0">
              <w:t>0.833</w:t>
            </w:r>
          </w:p>
        </w:tc>
      </w:tr>
      <w:tr w:rsidR="00CB156A" w14:paraId="7DBFCA80" w14:textId="77777777" w:rsidTr="00CB156A">
        <w:trPr>
          <w:cantSplit/>
          <w:trHeight w:val="320"/>
        </w:trPr>
        <w:tc>
          <w:tcPr>
            <w:tcW w:w="2520" w:type="dxa"/>
            <w:shd w:val="clear" w:color="auto" w:fill="auto"/>
            <w:noWrap/>
            <w:hideMark/>
          </w:tcPr>
          <w:p w14:paraId="02D9A294" w14:textId="77777777" w:rsidR="00CB156A" w:rsidRPr="008F51F3" w:rsidRDefault="00CB156A" w:rsidP="007D1926">
            <w:pPr>
              <w:rPr>
                <w:rFonts w:ascii="Calibri" w:eastAsia="Times New Roman" w:hAnsi="Calibri"/>
                <w:color w:val="000000" w:themeColor="text1"/>
                <w:sz w:val="22"/>
                <w:szCs w:val="22"/>
              </w:rPr>
            </w:pPr>
            <w:r w:rsidRPr="008F51F3">
              <w:rPr>
                <w:rFonts w:ascii="Calibri" w:eastAsia="Times New Roman" w:hAnsi="Calibri"/>
                <w:color w:val="000000" w:themeColor="text1"/>
                <w:sz w:val="22"/>
                <w:szCs w:val="22"/>
              </w:rPr>
              <w:t>Outside Lock</w:t>
            </w:r>
          </w:p>
        </w:tc>
        <w:tc>
          <w:tcPr>
            <w:tcW w:w="1300" w:type="dxa"/>
            <w:shd w:val="clear" w:color="auto" w:fill="auto"/>
            <w:noWrap/>
            <w:hideMark/>
          </w:tcPr>
          <w:p w14:paraId="723EC79A" w14:textId="77777777" w:rsidR="00CB156A" w:rsidRDefault="00CB156A" w:rsidP="007D1926">
            <w:pPr>
              <w:jc w:val="right"/>
              <w:rPr>
                <w:rFonts w:ascii="Calibri" w:eastAsia="Times New Roman" w:hAnsi="Calibri"/>
                <w:color w:val="000000"/>
                <w:sz w:val="22"/>
                <w:szCs w:val="22"/>
              </w:rPr>
            </w:pPr>
            <w:r w:rsidRPr="001E5AA0">
              <w:t>0.97</w:t>
            </w:r>
            <w:r>
              <w:t>0</w:t>
            </w:r>
          </w:p>
        </w:tc>
        <w:tc>
          <w:tcPr>
            <w:tcW w:w="1300" w:type="dxa"/>
            <w:shd w:val="clear" w:color="auto" w:fill="auto"/>
            <w:noWrap/>
            <w:hideMark/>
          </w:tcPr>
          <w:p w14:paraId="55F6AD84" w14:textId="77777777" w:rsidR="00CB156A" w:rsidRDefault="00CB156A" w:rsidP="007D1926">
            <w:pPr>
              <w:jc w:val="right"/>
              <w:rPr>
                <w:rFonts w:ascii="Calibri" w:eastAsia="Times New Roman" w:hAnsi="Calibri"/>
                <w:color w:val="000000"/>
                <w:sz w:val="22"/>
                <w:szCs w:val="22"/>
              </w:rPr>
            </w:pPr>
            <w:r w:rsidRPr="001E5AA0">
              <w:t>0.693</w:t>
            </w:r>
          </w:p>
        </w:tc>
      </w:tr>
      <w:tr w:rsidR="00CB156A" w14:paraId="101A6782" w14:textId="77777777" w:rsidTr="00CB156A">
        <w:trPr>
          <w:cantSplit/>
          <w:trHeight w:val="320"/>
        </w:trPr>
        <w:tc>
          <w:tcPr>
            <w:tcW w:w="2520" w:type="dxa"/>
            <w:shd w:val="clear" w:color="auto" w:fill="auto"/>
            <w:noWrap/>
            <w:hideMark/>
          </w:tcPr>
          <w:p w14:paraId="41C88D1B" w14:textId="77777777" w:rsidR="00CB156A" w:rsidRPr="008F51F3" w:rsidRDefault="00CB156A" w:rsidP="007D1926">
            <w:pPr>
              <w:rPr>
                <w:rFonts w:ascii="Calibri" w:eastAsia="Times New Roman" w:hAnsi="Calibri"/>
                <w:color w:val="000000" w:themeColor="text1"/>
                <w:sz w:val="22"/>
                <w:szCs w:val="22"/>
              </w:rPr>
            </w:pPr>
            <w:r w:rsidRPr="008F51F3">
              <w:rPr>
                <w:rFonts w:ascii="Calibri" w:eastAsia="Times New Roman" w:hAnsi="Calibri"/>
                <w:color w:val="000000" w:themeColor="text1"/>
                <w:sz w:val="22"/>
                <w:szCs w:val="22"/>
              </w:rPr>
              <w:t>Containment Seal</w:t>
            </w:r>
          </w:p>
        </w:tc>
        <w:tc>
          <w:tcPr>
            <w:tcW w:w="1300" w:type="dxa"/>
            <w:shd w:val="clear" w:color="auto" w:fill="auto"/>
            <w:noWrap/>
            <w:hideMark/>
          </w:tcPr>
          <w:p w14:paraId="45DA2158" w14:textId="77777777" w:rsidR="00CB156A" w:rsidRDefault="00CB156A" w:rsidP="007D1926">
            <w:pPr>
              <w:jc w:val="right"/>
              <w:rPr>
                <w:rFonts w:ascii="Calibri" w:eastAsia="Times New Roman" w:hAnsi="Calibri"/>
                <w:color w:val="000000"/>
                <w:sz w:val="22"/>
                <w:szCs w:val="22"/>
              </w:rPr>
            </w:pPr>
            <w:r w:rsidRPr="001E5AA0">
              <w:t>0.994</w:t>
            </w:r>
          </w:p>
        </w:tc>
        <w:tc>
          <w:tcPr>
            <w:tcW w:w="1300" w:type="dxa"/>
            <w:shd w:val="clear" w:color="auto" w:fill="auto"/>
            <w:noWrap/>
            <w:hideMark/>
          </w:tcPr>
          <w:p w14:paraId="54780F46" w14:textId="77777777" w:rsidR="00CB156A" w:rsidRDefault="00CB156A" w:rsidP="007D1926">
            <w:pPr>
              <w:jc w:val="right"/>
              <w:rPr>
                <w:rFonts w:ascii="Calibri" w:eastAsia="Times New Roman" w:hAnsi="Calibri"/>
                <w:color w:val="000000"/>
                <w:sz w:val="22"/>
                <w:szCs w:val="22"/>
              </w:rPr>
            </w:pPr>
            <w:r w:rsidRPr="001E5AA0">
              <w:t>0.945</w:t>
            </w:r>
          </w:p>
        </w:tc>
      </w:tr>
    </w:tbl>
    <w:p w14:paraId="703F205C" w14:textId="77777777" w:rsidR="00CA5479" w:rsidRDefault="00CA5479" w:rsidP="004B4434"/>
    <w:p w14:paraId="2CAAB3C7" w14:textId="62543729" w:rsidR="007B1696" w:rsidRDefault="000150BA" w:rsidP="00575F8A">
      <w:r>
        <w:t>Data collectio</w:t>
      </w:r>
      <w:r w:rsidR="00C219F4">
        <w:t>n forms are provided in</w:t>
      </w:r>
      <w:r w:rsidR="00575F8A">
        <w:t xml:space="preserve"> the attached appendices</w:t>
      </w:r>
      <w:r>
        <w:t xml:space="preserve">.  </w:t>
      </w:r>
    </w:p>
    <w:p w14:paraId="1B1766A0" w14:textId="77777777" w:rsidR="00BC7FDA" w:rsidRDefault="00BC7FDA" w:rsidP="004B4434"/>
    <w:p w14:paraId="674E3635" w14:textId="01BEA6C4" w:rsidR="00595D6F" w:rsidRPr="00DA0297" w:rsidRDefault="00BE1E7C" w:rsidP="00DA0297">
      <w:pPr>
        <w:pStyle w:val="Heading2"/>
      </w:pPr>
      <w:r w:rsidRPr="00DA0297">
        <w:t xml:space="preserve">18b. Data collection methods—retention: </w:t>
      </w:r>
    </w:p>
    <w:p w14:paraId="1948324E" w14:textId="77777777" w:rsidR="00BE1E7C" w:rsidRDefault="00BE1E7C" w:rsidP="004B4434"/>
    <w:p w14:paraId="0A106B2C" w14:textId="057709CD" w:rsidR="00BE1E7C" w:rsidRDefault="009E7BF6" w:rsidP="005F3CE6">
      <w:r>
        <w:t xml:space="preserve">Participants were </w:t>
      </w:r>
      <w:r w:rsidR="007B42A3">
        <w:t>included in the endline data collection</w:t>
      </w:r>
      <w:r>
        <w:t xml:space="preserve"> regardless of their level of </w:t>
      </w:r>
      <w:r w:rsidR="007B42A3">
        <w:t xml:space="preserve">intervention </w:t>
      </w:r>
      <w:r>
        <w:t xml:space="preserve">adherence.  Participants </w:t>
      </w:r>
      <w:r w:rsidR="007B42A3">
        <w:t>we</w:t>
      </w:r>
      <w:r>
        <w:t xml:space="preserve">re unlikely to relocate during the trial due to the short duration between baseline and endline (6 months) for </w:t>
      </w:r>
      <w:r w:rsidR="00BD54D1">
        <w:t xml:space="preserve">plot-owning households.  Research assistants sought to locate any participants who could not be immediately located on the plot through soliciting contact information from nearby residents or new owners and meetings were setup at times convenient to those unable to be present during normal business hours. </w:t>
      </w:r>
    </w:p>
    <w:p w14:paraId="57B37162" w14:textId="77777777" w:rsidR="00BD54D1" w:rsidRDefault="00BD54D1" w:rsidP="00BD54D1"/>
    <w:p w14:paraId="31888A6B" w14:textId="437374D3" w:rsidR="00BD54D1" w:rsidRPr="00DA0297" w:rsidRDefault="00EC2766" w:rsidP="00DA0297">
      <w:pPr>
        <w:pStyle w:val="Heading2"/>
      </w:pPr>
      <w:r w:rsidRPr="00DA0297">
        <w:t xml:space="preserve">19. Data management: </w:t>
      </w:r>
    </w:p>
    <w:p w14:paraId="0227945D" w14:textId="77777777" w:rsidR="00EC2766" w:rsidRDefault="00EC2766" w:rsidP="00BD54D1"/>
    <w:p w14:paraId="6AD8849E" w14:textId="39E8ABC7" w:rsidR="00972CC5" w:rsidRDefault="00C15A2D" w:rsidP="00972CC5">
      <w:r>
        <w:t>All data was entered electr</w:t>
      </w:r>
      <w:r w:rsidR="00972CC5">
        <w:t xml:space="preserve">onically by research assistants.  </w:t>
      </w:r>
      <w:r w:rsidR="00206662">
        <w:t xml:space="preserve">Data integrity was ensured during electronic data collection through </w:t>
      </w:r>
      <w:r w:rsidR="00972CC5">
        <w:t>requiring responses to all questions</w:t>
      </w:r>
      <w:r w:rsidR="00206662">
        <w:t xml:space="preserve"> (making “doesn’t know or won’t say” one of the responses)</w:t>
      </w:r>
      <w:r w:rsidR="00972CC5">
        <w:t xml:space="preserve">, avoiding short text answers, validating and range-limiting </w:t>
      </w:r>
      <w:r w:rsidR="00B61884">
        <w:t>directly-</w:t>
      </w:r>
      <w:r w:rsidR="00972CC5">
        <w:t>entered numerical values</w:t>
      </w:r>
      <w:r w:rsidR="00B61884">
        <w:t xml:space="preserve">.  No entered data was edited in the database itself.  All modifications </w:t>
      </w:r>
      <w:r w:rsidR="009F564A">
        <w:t>were made in the R code used for analysis.</w:t>
      </w:r>
    </w:p>
    <w:p w14:paraId="24FA85B8" w14:textId="77777777" w:rsidR="009F564A" w:rsidRDefault="009F564A" w:rsidP="00972CC5"/>
    <w:p w14:paraId="2E12B328" w14:textId="77D6C124" w:rsidR="009F564A" w:rsidRDefault="00DE2999" w:rsidP="009465BF">
      <w:r>
        <w:lastRenderedPageBreak/>
        <w:t>Some manual edits were made where the errors were clear</w:t>
      </w:r>
      <w:r w:rsidR="0016081B">
        <w:t xml:space="preserve"> when data validation was inadequate, but daily monitoring limited the number of edits required</w:t>
      </w:r>
      <w:r>
        <w:t xml:space="preserve">.  Length of plot ownership, recorded in years, was occasionally entered as a year of purchase.  </w:t>
      </w:r>
      <w:r w:rsidR="007E0CAA">
        <w:t>The biggest challenge was in matching landlord and tenant data from the same plot.  In 112</w:t>
      </w:r>
      <w:r w:rsidR="00D80753">
        <w:t xml:space="preserve"> </w:t>
      </w:r>
      <w:r w:rsidR="007E0CAA">
        <w:t>cases, there was not an exact 1:1 correspondence, but in all but one case</w:t>
      </w:r>
      <w:r w:rsidR="009465BF">
        <w:t xml:space="preserve"> (a tenant for whom no landlord from the same plot was surveyed), examining the data entry sequence and matching data from each kind of respondent resulted in a high degree of certainty of a match.</w:t>
      </w:r>
    </w:p>
    <w:p w14:paraId="45AF3059" w14:textId="77777777" w:rsidR="00DE2999" w:rsidRDefault="00DE2999" w:rsidP="00972CC5"/>
    <w:p w14:paraId="6CDE905C" w14:textId="1F63B815" w:rsidR="00DE2999" w:rsidRDefault="00DE2999" w:rsidP="00FA0435">
      <w:r>
        <w:t>Very limited coding of responses occurred for analysis.  Number of years of education completed was recoded from an integer</w:t>
      </w:r>
      <w:r w:rsidR="0016081B">
        <w:t xml:space="preserve"> to a categorical variable (Primary or less (grades 1-7), some or completed secondary (grades 8-12), and beyond secondary (any post-secondary education). </w:t>
      </w:r>
    </w:p>
    <w:p w14:paraId="04BC6B5B" w14:textId="77777777" w:rsidR="00FB771B" w:rsidRDefault="00FB771B" w:rsidP="0016081B"/>
    <w:p w14:paraId="4B6F3D7A" w14:textId="1DB67746" w:rsidR="00FB771B" w:rsidRDefault="00FB771B" w:rsidP="0016081B">
      <w:r>
        <w:t xml:space="preserve">All data was stored in a password-protected, regularly backed up server.  Only a limited number of study team members had access to the data directly.  Data will be retained by the study PIs in cloud-based, password-protected </w:t>
      </w:r>
      <w:r w:rsidR="00FA0435">
        <w:t xml:space="preserve">backups for at least 5 years after the study ends.  </w:t>
      </w:r>
    </w:p>
    <w:p w14:paraId="461730A2" w14:textId="77777777" w:rsidR="00BD54D1" w:rsidRDefault="00BD54D1" w:rsidP="00BD54D1"/>
    <w:p w14:paraId="6F735A34" w14:textId="24E050CF" w:rsidR="00BD54D1" w:rsidRPr="00DA0297" w:rsidRDefault="0077213C" w:rsidP="00DA0297">
      <w:pPr>
        <w:pStyle w:val="Heading2"/>
      </w:pPr>
      <w:r w:rsidRPr="00DA0297">
        <w:t>20a: Statistical methods for analyzing primary and secondary outcomes:</w:t>
      </w:r>
    </w:p>
    <w:p w14:paraId="145F3E28" w14:textId="77777777" w:rsidR="0077213C" w:rsidRDefault="0077213C" w:rsidP="007C02EE">
      <w:pPr>
        <w:ind w:left="720" w:hanging="720"/>
      </w:pPr>
    </w:p>
    <w:p w14:paraId="48189391" w14:textId="496785E1" w:rsidR="0077213C" w:rsidRPr="001C4D9B" w:rsidRDefault="0077213C" w:rsidP="009C7105">
      <w:r w:rsidRPr="001C4D9B">
        <w:t>Primary analysis will be conducted on an Intention-to-treat (ITT) basis to assess whether the intervention was effective as delivered. (ITT means that we will carry out primary analysis by comparing the whole intervention group with the whole control group, irres</w:t>
      </w:r>
      <w:r w:rsidR="00180099">
        <w:t>pective of the dose</w:t>
      </w:r>
      <w:r w:rsidRPr="001C4D9B">
        <w:t xml:space="preserve"> of the intervention actually delivered to individual </w:t>
      </w:r>
      <w:r w:rsidR="00180099">
        <w:t>participants</w:t>
      </w:r>
      <w:r w:rsidRPr="001C4D9B">
        <w:t xml:space="preserve">). </w:t>
      </w:r>
      <w:r>
        <w:t xml:space="preserve"> </w:t>
      </w:r>
      <w:r w:rsidR="00657F38">
        <w:t xml:space="preserve">For each primary outcome measured on binary scale, we will use </w:t>
      </w:r>
      <w:r w:rsidR="00C50A53">
        <w:t>conditional fixed-</w:t>
      </w:r>
      <w:r w:rsidR="00416D45">
        <w:t xml:space="preserve">effects </w:t>
      </w:r>
      <w:r w:rsidR="006671C8">
        <w:t>Poisson</w:t>
      </w:r>
      <w:r w:rsidR="00780731">
        <w:t xml:space="preserve"> </w:t>
      </w:r>
      <w:r w:rsidR="00416D45">
        <w:t xml:space="preserve">models </w:t>
      </w:r>
      <w:r w:rsidR="006671C8">
        <w:t xml:space="preserve">with robust standard errors </w:t>
      </w:r>
      <w:r w:rsidR="00416D45">
        <w:t>to estimate the effect of the intervention</w:t>
      </w:r>
      <w:r w:rsidR="00AB1773">
        <w:t>. The Poisson</w:t>
      </w:r>
      <w:r w:rsidR="0035427C">
        <w:t xml:space="preserve"> model is preferred to logit models</w:t>
      </w:r>
      <w:r w:rsidR="00841A7F">
        <w:t xml:space="preserve"> in estimating risk ratios when</w:t>
      </w:r>
      <w:r w:rsidR="0035427C">
        <w:t xml:space="preserve"> the outcome is common</w:t>
      </w:r>
      <w:r w:rsidR="00416D45">
        <w:t>. The model will</w:t>
      </w:r>
      <w:r w:rsidR="00C50A53">
        <w:t xml:space="preserve"> include an interaction term between</w:t>
      </w:r>
      <w:r w:rsidR="00416D45">
        <w:t xml:space="preserve"> time of outcome assessment (baseline</w:t>
      </w:r>
      <w:r w:rsidR="00657F38">
        <w:t>=0</w:t>
      </w:r>
      <w:r w:rsidR="00416D45">
        <w:t>, endline</w:t>
      </w:r>
      <w:r w:rsidR="00657F38">
        <w:t>=1</w:t>
      </w:r>
      <w:r w:rsidR="00416D45">
        <w:t xml:space="preserve">) and </w:t>
      </w:r>
      <w:r w:rsidR="00C50A53">
        <w:t xml:space="preserve">the intervention </w:t>
      </w:r>
      <w:r w:rsidR="00416D45">
        <w:t xml:space="preserve">variable taking a value of 1 if a participant was randomized to receive the intervention and 0 otherwise. The coefficient for the interaction term corresponds to the </w:t>
      </w:r>
      <w:r w:rsidR="00E57A6F">
        <w:t xml:space="preserve">parametric </w:t>
      </w:r>
      <w:r w:rsidR="00AE7B63">
        <w:t>difference in differences (</w:t>
      </w:r>
      <w:proofErr w:type="spellStart"/>
      <w:r w:rsidR="00E57A6F">
        <w:t>p</w:t>
      </w:r>
      <w:r w:rsidR="00AE7B63">
        <w:t>D</w:t>
      </w:r>
      <w:r w:rsidR="004447E9">
        <w:t>i</w:t>
      </w:r>
      <w:r w:rsidR="00AE7B63">
        <w:t>D</w:t>
      </w:r>
      <w:proofErr w:type="spellEnd"/>
      <w:r w:rsidR="00AE7B63">
        <w:t>)</w:t>
      </w:r>
      <w:r w:rsidR="00416D45">
        <w:t>. The parametric model is expected to provide unbiased and precise estimate of</w:t>
      </w:r>
      <w:r w:rsidR="00C50A53">
        <w:t xml:space="preserve"> the average treatment effect.</w:t>
      </w:r>
      <w:r w:rsidR="00AE7B63">
        <w:t xml:space="preserve"> </w:t>
      </w:r>
      <w:r w:rsidR="001F52D8">
        <w:t xml:space="preserve">The significance of the </w:t>
      </w:r>
      <w:r w:rsidR="009C7105">
        <w:t>result</w:t>
      </w:r>
      <w:r w:rsidR="001F52D8">
        <w:t xml:space="preserve"> will be </w:t>
      </w:r>
      <w:r w:rsidR="009C236E">
        <w:t>judged by the</w:t>
      </w:r>
      <w:r w:rsidR="001F52D8">
        <w:t xml:space="preserve"> 5% FWER</w:t>
      </w:r>
      <w:r w:rsidR="009C236E">
        <w:t xml:space="preserve"> (</w:t>
      </w:r>
      <w:r w:rsidR="009C236E" w:rsidRPr="009C236E">
        <w:t>α=.0253</w:t>
      </w:r>
      <w:r w:rsidR="009C236E">
        <w:t>)</w:t>
      </w:r>
      <w:r w:rsidR="001F52D8">
        <w:t xml:space="preserve"> to evaluate the primary </w:t>
      </w:r>
      <w:r w:rsidR="006445B6">
        <w:t xml:space="preserve">outcomes </w:t>
      </w:r>
      <w:r w:rsidR="001F52D8">
        <w:t>of the intervention.</w:t>
      </w:r>
      <w:r w:rsidR="00994854">
        <w:t xml:space="preserve"> We will also present results adjusting for imbalance in baseline characteristics. All analyses will be performed using </w:t>
      </w:r>
      <w:r w:rsidR="005958F2">
        <w:t>R</w:t>
      </w:r>
      <w:r w:rsidR="00994854">
        <w:t>.</w:t>
      </w:r>
    </w:p>
    <w:p w14:paraId="71E1F91D" w14:textId="77777777" w:rsidR="0077213C" w:rsidRPr="001C4D9B" w:rsidRDefault="0077213C" w:rsidP="0077213C"/>
    <w:p w14:paraId="4C88EB97" w14:textId="06876334" w:rsidR="0077213C" w:rsidRDefault="0077213C" w:rsidP="000E479D">
      <w:r w:rsidRPr="001C4D9B">
        <w:t xml:space="preserve">For the secondary outcomes, we will </w:t>
      </w:r>
      <w:r w:rsidR="007018CF">
        <w:t xml:space="preserve">use </w:t>
      </w:r>
      <w:r w:rsidRPr="001C4D9B">
        <w:t xml:space="preserve">Likert-scale questions </w:t>
      </w:r>
      <w:r w:rsidR="003B4238">
        <w:t xml:space="preserve">capturing attitudes toward sanitation; </w:t>
      </w:r>
      <w:r w:rsidR="009C7105">
        <w:t xml:space="preserve">stated willingness to pay for sanitation improvements; </w:t>
      </w:r>
      <w:r w:rsidR="003B4238">
        <w:t>observed steps taken to</w:t>
      </w:r>
      <w:r w:rsidR="009C7105">
        <w:t xml:space="preserve">wards constructing improvements; </w:t>
      </w:r>
      <w:r w:rsidR="003B4238">
        <w:t xml:space="preserve">self-reported financial </w:t>
      </w:r>
      <w:r w:rsidR="009C7105">
        <w:t>preparation for improvements</w:t>
      </w:r>
      <w:r w:rsidR="003B4238">
        <w:t xml:space="preserve">, and a composite measure of peri-urban sanitation quality </w:t>
      </w:r>
      <w:r w:rsidR="009C7105">
        <w:t xml:space="preserve">developed for this intervention, the Peri-Urban Healthy Toilet Index (PUHTI) score </w:t>
      </w:r>
      <w:r w:rsidR="00D32355">
        <w:fldChar w:fldCharType="begin"/>
      </w:r>
      <w:r w:rsidR="00E057B3">
        <w:instrText xml:space="preserve"> ADDIN EN.CITE &lt;EndNote&gt;&lt;Cite&gt;&lt;Author&gt;Tidwell&lt;/Author&gt;&lt;Year&gt;2017&lt;/Year&gt;&lt;RecNum&gt;3330&lt;/RecNum&gt;&lt;DisplayText&gt;[9]&lt;/DisplayText&gt;&lt;record&gt;&lt;rec-number&gt;3330&lt;/rec-number&gt;&lt;foreign-keys&gt;&lt;key app="EN" db-id="0vxr2r996pwxafevvzxvxza1rta0rfpd0wwa" timestamp="1496829316"&gt;3330&lt;/key&gt;&lt;/foreign-keys&gt;&lt;ref-type name="Journal Article"&gt;17&lt;/ref-type&gt;&lt;contributors&gt;&lt;authors&gt;&lt;author&gt;Tidwell, James&lt;/author&gt;&lt;author&gt;Chipungu, Jenala&lt;/author&gt;&lt;author&gt;Chilengi, Roma&lt;/author&gt;&lt;author&gt;Chilekwa, Joyce&lt;/author&gt;&lt;author&gt;Stephenson, Emily&lt;/author&gt;&lt;author&gt;Aunger, Robert&lt;/author&gt;&lt;/authors&gt;&lt;/contributors&gt;&lt;titles&gt;&lt;title&gt;Measuring Sanitation Quality with the Healthy Sanitation Framework: Development of a General Theoretical Framework for Sanitation and Operationalizing a Measure for Peri-Urban Lusaka, Zambia&lt;/title&gt;&lt;secondary-title&gt;(in press)&lt;/secondary-title&gt;&lt;/titles&gt;&lt;periodical&gt;&lt;full-title&gt;(in press)&lt;/full-title&gt;&lt;/periodical&gt;&lt;dates&gt;&lt;year&gt;2017&lt;/year&gt;&lt;/dates&gt;&lt;urls&gt;&lt;/urls&gt;&lt;/record&gt;&lt;/Cite&gt;&lt;/EndNote&gt;</w:instrText>
      </w:r>
      <w:r w:rsidR="00D32355">
        <w:fldChar w:fldCharType="separate"/>
      </w:r>
      <w:r w:rsidR="00E057B3">
        <w:rPr>
          <w:noProof/>
        </w:rPr>
        <w:t>[9]</w:t>
      </w:r>
      <w:r w:rsidR="00D32355">
        <w:fldChar w:fldCharType="end"/>
      </w:r>
      <w:r w:rsidR="009C7105">
        <w:t xml:space="preserve">.  </w:t>
      </w:r>
      <w:r w:rsidR="00A76506">
        <w:t xml:space="preserve">We will again use </w:t>
      </w:r>
      <w:r w:rsidR="00C50A53">
        <w:t>conditional fixed-</w:t>
      </w:r>
      <w:r w:rsidR="00416D45">
        <w:t>effect</w:t>
      </w:r>
      <w:r w:rsidR="00C50A53">
        <w:t>s</w:t>
      </w:r>
      <w:r w:rsidR="00416D45">
        <w:t xml:space="preserve"> </w:t>
      </w:r>
      <w:r w:rsidR="009512C7">
        <w:t>Poisson</w:t>
      </w:r>
      <w:r w:rsidR="00C420D9">
        <w:t xml:space="preserve"> </w:t>
      </w:r>
      <w:r w:rsidR="00416D45">
        <w:t>models</w:t>
      </w:r>
      <w:r w:rsidR="009512C7">
        <w:t>, with robust standard errors,</w:t>
      </w:r>
      <w:r w:rsidR="00416D45">
        <w:t xml:space="preserve"> </w:t>
      </w:r>
      <w:r w:rsidR="00D170EC">
        <w:t>with interaction term</w:t>
      </w:r>
      <w:r w:rsidR="00366F44">
        <w:t>s</w:t>
      </w:r>
      <w:r w:rsidR="00D170EC">
        <w:t xml:space="preserve"> </w:t>
      </w:r>
      <w:r w:rsidR="009C7105">
        <w:t xml:space="preserve">for all </w:t>
      </w:r>
      <w:r w:rsidR="00416D45">
        <w:t>secondary outcomes</w:t>
      </w:r>
      <w:r w:rsidR="00C420D9">
        <w:t xml:space="preserve"> measured on binary scale</w:t>
      </w:r>
      <w:r w:rsidR="00AD1C6C">
        <w:t>, but with a standard 95% confidence level</w:t>
      </w:r>
      <w:r w:rsidR="00A76506">
        <w:t xml:space="preserve"> unadjusted for multiple comparisons</w:t>
      </w:r>
      <w:r w:rsidR="00AD1C6C">
        <w:t>, as the secondary outcomes are inherently more speculative.</w:t>
      </w:r>
      <w:r w:rsidR="00A76506">
        <w:t xml:space="preserve">  For the analysis of the PUHTI scale, a continuous outcome,</w:t>
      </w:r>
      <w:r w:rsidR="005D30C5">
        <w:t xml:space="preserve"> as well as the 5-point </w:t>
      </w:r>
      <w:proofErr w:type="spellStart"/>
      <w:r w:rsidR="005D30C5">
        <w:t>likert</w:t>
      </w:r>
      <w:proofErr w:type="spellEnd"/>
      <w:r w:rsidR="005D30C5">
        <w:t xml:space="preserve"> scale outcome,</w:t>
      </w:r>
      <w:r w:rsidR="00A76506">
        <w:t xml:space="preserve"> we will opt for</w:t>
      </w:r>
      <w:r w:rsidR="00C50A53">
        <w:t xml:space="preserve"> fixed-</w:t>
      </w:r>
      <w:r w:rsidR="00A93AC6">
        <w:t>effects linear regression model</w:t>
      </w:r>
      <w:r w:rsidR="00D170EC">
        <w:t xml:space="preserve"> </w:t>
      </w:r>
      <w:r w:rsidR="00A26CF7">
        <w:t xml:space="preserve">(or lognormal regression as appropriate) </w:t>
      </w:r>
      <w:r w:rsidR="00D170EC">
        <w:t>with interaction term</w:t>
      </w:r>
      <w:r w:rsidR="008E5CC4">
        <w:t xml:space="preserve"> to estimate average treatment effect</w:t>
      </w:r>
      <w:r w:rsidR="004447E9">
        <w:t>.</w:t>
      </w:r>
      <w:r w:rsidR="00C50A53">
        <w:t xml:space="preserve"> </w:t>
      </w:r>
      <w:r w:rsidR="00257D96">
        <w:t xml:space="preserve">The </w:t>
      </w:r>
      <w:proofErr w:type="spellStart"/>
      <w:r w:rsidR="00257D96">
        <w:t>likert</w:t>
      </w:r>
      <w:proofErr w:type="spellEnd"/>
      <w:r w:rsidR="00257D96">
        <w:t xml:space="preserve"> scale variable will be coded such that 1 represents </w:t>
      </w:r>
      <w:r w:rsidR="00366F44">
        <w:t>a negative</w:t>
      </w:r>
      <w:r w:rsidR="00257D96">
        <w:t xml:space="preserve"> attitude </w:t>
      </w:r>
      <w:r w:rsidR="00366F44">
        <w:t xml:space="preserve">(usually, “strongly disagree”) </w:t>
      </w:r>
      <w:r w:rsidR="00257D96">
        <w:t>and 5 represent</w:t>
      </w:r>
      <w:r w:rsidR="00366F44">
        <w:t>s a positive attitude (usually, “strongly agree”)</w:t>
      </w:r>
      <w:r w:rsidR="00257D96">
        <w:t>.</w:t>
      </w:r>
    </w:p>
    <w:p w14:paraId="106EE2F9" w14:textId="09063683" w:rsidR="007A5359" w:rsidRDefault="007A5359" w:rsidP="000E479D"/>
    <w:p w14:paraId="3A442CAA" w14:textId="5F25448E" w:rsidR="007A5359" w:rsidRDefault="007A5359" w:rsidP="007A5359">
      <w:r>
        <w:t>The model specification of the conditional fixed-effects logit model is:</w:t>
      </w:r>
    </w:p>
    <w:p w14:paraId="64724BC6" w14:textId="77777777" w:rsidR="007A5359" w:rsidRDefault="007A5359" w:rsidP="007A5359"/>
    <w:p w14:paraId="0FD1D8DA" w14:textId="6540C125" w:rsidR="007A5359" w:rsidRDefault="00CF3717" w:rsidP="007A5359">
      <m:oMath>
        <m:r>
          <w:rPr>
            <w:rFonts w:ascii="Cambria Math" w:hAnsi="Cambria Math"/>
          </w:rPr>
          <m:t>log (</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erio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Treat</m:t>
            </m:r>
          </m:e>
          <m:sub>
            <m:r>
              <w:rPr>
                <w:rFonts w:ascii="Cambria Math" w:hAnsi="Cambria Math"/>
              </w:rPr>
              <m:t>i</m:t>
            </m:r>
          </m:sub>
        </m:sSub>
        <m:r>
          <w:rPr>
            <w:rFonts w:ascii="Cambria Math" w:hAnsi="Cambria Math"/>
          </w:rPr>
          <m:t>+δ</m:t>
        </m:r>
        <m:sSub>
          <m:sSubPr>
            <m:ctrlPr>
              <w:rPr>
                <w:rFonts w:ascii="Cambria Math" w:hAnsi="Cambria Math"/>
                <w:i/>
              </w:rPr>
            </m:ctrlPr>
          </m:sSubPr>
          <m:e>
            <m:r>
              <w:rPr>
                <w:rFonts w:ascii="Cambria Math" w:hAnsi="Cambria Math"/>
              </w:rPr>
              <m:t>Perio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reat</m:t>
            </m:r>
          </m:e>
          <m:sub>
            <m:r>
              <w:rPr>
                <w:rFonts w:ascii="Cambria Math" w:hAnsi="Cambria Math"/>
              </w:rPr>
              <m:t>i</m:t>
            </m:r>
          </m:sub>
        </m:sSub>
      </m:oMath>
      <w:r w:rsidR="007A5359">
        <w:rPr>
          <w:rFonts w:eastAsiaTheme="minorEastAsia"/>
        </w:rPr>
        <w:t xml:space="preserve">   </w:t>
      </w:r>
      <w:r w:rsidR="00B85FCE">
        <w:rPr>
          <w:rFonts w:eastAsiaTheme="minorEastAsia"/>
        </w:rPr>
        <w:t xml:space="preserve">       </w:t>
      </w:r>
      <w:r w:rsidR="007A5359">
        <w:rPr>
          <w:rFonts w:eastAsiaTheme="minorEastAsia"/>
        </w:rPr>
        <w:t>(</w:t>
      </w:r>
      <w:r w:rsidR="00B85FCE">
        <w:rPr>
          <w:rFonts w:eastAsiaTheme="minorEastAsia"/>
        </w:rPr>
        <w:t xml:space="preserve">Equation </w:t>
      </w:r>
      <w:r w:rsidR="007A5359">
        <w:rPr>
          <w:rFonts w:eastAsiaTheme="minorEastAsia"/>
        </w:rPr>
        <w:t>1)</w:t>
      </w:r>
    </w:p>
    <w:p w14:paraId="166C4DB5" w14:textId="77777777" w:rsidR="007A5359" w:rsidRDefault="007A5359" w:rsidP="007A5359"/>
    <w:p w14:paraId="0078E895" w14:textId="7034114E" w:rsidR="007A5359" w:rsidRDefault="007A5359" w:rsidP="00B85FCE">
      <w:r>
        <w:t xml:space="preserve">where </w:t>
      </w:r>
      <m:oMath>
        <m:r>
          <w:rPr>
            <w:rFonts w:ascii="Cambria Math" w:hAnsi="Cambria Math"/>
          </w:rPr>
          <m:t>δ</m:t>
        </m:r>
      </m:oMath>
      <w:r>
        <w:rPr>
          <w:rFonts w:eastAsiaTheme="minorEastAsia"/>
        </w:rPr>
        <w:t xml:space="preserve"> is the average treatment effect or difference-in-difference estimator,</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t</m:t>
            </m:r>
          </m:sub>
        </m:sSub>
      </m:oMath>
      <w:r w:rsidR="00662702">
        <w:rPr>
          <w:rFonts w:eastAsiaTheme="minorEastAsia"/>
        </w:rPr>
        <w:t xml:space="preserve"> is the </w:t>
      </w:r>
      <w:r w:rsidR="009512C7">
        <w:rPr>
          <w:rFonts w:eastAsiaTheme="minorEastAsia"/>
        </w:rPr>
        <w:t xml:space="preserve">incidence </w:t>
      </w:r>
      <w:proofErr w:type="gramStart"/>
      <w:r w:rsidR="009512C7">
        <w:rPr>
          <w:rFonts w:eastAsiaTheme="minorEastAsia"/>
        </w:rPr>
        <w:t>rate</w:t>
      </w:r>
      <w:r w:rsidR="00662702">
        <w:rPr>
          <w:rFonts w:eastAsiaTheme="minorEastAsia"/>
        </w:rPr>
        <w:t>.</w:t>
      </w:r>
      <w:proofErr w:type="gramEnd"/>
      <w:r w:rsidR="00662702">
        <w:rPr>
          <w:rFonts w:eastAsiaTheme="minorEastAsia"/>
        </w:rPr>
        <w:t xml:space="preserve">   </w:t>
      </w:r>
      <w:r>
        <w:rPr>
          <w:rFonts w:eastAsiaTheme="minorEastAsia"/>
        </w:rPr>
        <w:t xml:space="preserve">Equation (1) can be implemented in Stata using </w:t>
      </w:r>
      <w:proofErr w:type="spellStart"/>
      <w:r>
        <w:rPr>
          <w:rFonts w:ascii="Courier New" w:eastAsiaTheme="minorEastAsia" w:hAnsi="Courier New" w:cs="Courier New"/>
        </w:rPr>
        <w:t>xt</w:t>
      </w:r>
      <w:r w:rsidR="00FA0CE7">
        <w:rPr>
          <w:rFonts w:ascii="Courier New" w:eastAsiaTheme="minorEastAsia" w:hAnsi="Courier New" w:cs="Courier New"/>
        </w:rPr>
        <w:t>poisson</w:t>
      </w:r>
      <w:proofErr w:type="spellEnd"/>
      <w:r w:rsidRPr="00947F81">
        <w:rPr>
          <w:rFonts w:ascii="Courier New" w:eastAsiaTheme="minorEastAsia" w:hAnsi="Courier New" w:cs="Courier New"/>
        </w:rPr>
        <w:t xml:space="preserve">, </w:t>
      </w:r>
      <w:proofErr w:type="spellStart"/>
      <w:r w:rsidRPr="00947F81">
        <w:rPr>
          <w:rFonts w:ascii="Courier New" w:eastAsiaTheme="minorEastAsia" w:hAnsi="Courier New" w:cs="Courier New"/>
        </w:rPr>
        <w:t>fe</w:t>
      </w:r>
      <w:proofErr w:type="spellEnd"/>
      <w:r w:rsidR="00FA0CE7">
        <w:rPr>
          <w:rFonts w:ascii="Courier New" w:eastAsiaTheme="minorEastAsia" w:hAnsi="Courier New" w:cs="Courier New"/>
        </w:rPr>
        <w:t xml:space="preserve"> </w:t>
      </w:r>
      <w:proofErr w:type="spellStart"/>
      <w:r w:rsidR="00FA0CE7">
        <w:rPr>
          <w:rFonts w:ascii="Courier New" w:eastAsiaTheme="minorEastAsia" w:hAnsi="Courier New" w:cs="Courier New"/>
        </w:rPr>
        <w:t>vce</w:t>
      </w:r>
      <w:proofErr w:type="spellEnd"/>
      <w:r w:rsidR="00FA0CE7">
        <w:rPr>
          <w:rFonts w:ascii="Courier New" w:eastAsiaTheme="minorEastAsia" w:hAnsi="Courier New" w:cs="Courier New"/>
        </w:rPr>
        <w:t>(robust)</w:t>
      </w:r>
      <w:r>
        <w:rPr>
          <w:rFonts w:eastAsiaTheme="minorEastAsia"/>
        </w:rPr>
        <w:t xml:space="preserve"> command with interaction term.</w:t>
      </w:r>
    </w:p>
    <w:p w14:paraId="46771F39" w14:textId="632652E6" w:rsidR="009A3367" w:rsidRDefault="009A3367" w:rsidP="000E479D"/>
    <w:p w14:paraId="6C2526B9" w14:textId="25EEBB18" w:rsidR="009A3367" w:rsidRDefault="009A3367" w:rsidP="000E479D">
      <w:r>
        <w:t>Th</w:t>
      </w:r>
      <w:r w:rsidR="00B74D2C">
        <w:t>e model specification of the fixed-effects linear model is:</w:t>
      </w:r>
    </w:p>
    <w:p w14:paraId="528C4D07" w14:textId="6B73E00E" w:rsidR="00B74D2C" w:rsidRDefault="00B74D2C" w:rsidP="000E479D"/>
    <w:p w14:paraId="5767631C" w14:textId="203C684E" w:rsidR="00B74D2C" w:rsidRDefault="00D0343F" w:rsidP="000E479D">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erio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Treat</m:t>
            </m:r>
          </m:e>
          <m:sub>
            <m:r>
              <w:rPr>
                <w:rFonts w:ascii="Cambria Math" w:hAnsi="Cambria Math"/>
              </w:rPr>
              <m:t>i</m:t>
            </m:r>
          </m:sub>
        </m:sSub>
        <m:r>
          <w:rPr>
            <w:rFonts w:ascii="Cambria Math" w:hAnsi="Cambria Math"/>
          </w:rPr>
          <m:t>+δ</m:t>
        </m:r>
        <m:sSub>
          <m:sSubPr>
            <m:ctrlPr>
              <w:rPr>
                <w:rFonts w:ascii="Cambria Math" w:hAnsi="Cambria Math"/>
                <w:i/>
              </w:rPr>
            </m:ctrlPr>
          </m:sSubPr>
          <m:e>
            <m:r>
              <w:rPr>
                <w:rFonts w:ascii="Cambria Math" w:hAnsi="Cambria Math"/>
              </w:rPr>
              <m:t>Perio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rea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 xml:space="preserve"> </m:t>
        </m:r>
      </m:oMath>
      <w:r w:rsidR="000328F7">
        <w:rPr>
          <w:rFonts w:eastAsiaTheme="minorEastAsia"/>
        </w:rPr>
        <w:t xml:space="preserve"> </w:t>
      </w:r>
      <w:r w:rsidR="00B85FCE">
        <w:rPr>
          <w:rFonts w:eastAsiaTheme="minorEastAsia"/>
        </w:rPr>
        <w:tab/>
      </w:r>
      <w:r w:rsidR="00B85FCE">
        <w:rPr>
          <w:rFonts w:eastAsiaTheme="minorEastAsia"/>
        </w:rPr>
        <w:tab/>
        <w:t xml:space="preserve">   </w:t>
      </w:r>
      <w:r w:rsidR="000328F7">
        <w:rPr>
          <w:rFonts w:eastAsiaTheme="minorEastAsia"/>
        </w:rPr>
        <w:t>(</w:t>
      </w:r>
      <w:r w:rsidR="00B85FCE">
        <w:rPr>
          <w:rFonts w:eastAsiaTheme="minorEastAsia"/>
        </w:rPr>
        <w:t xml:space="preserve">Equation </w:t>
      </w:r>
      <w:r w:rsidR="000328F7">
        <w:rPr>
          <w:rFonts w:eastAsiaTheme="minorEastAsia"/>
        </w:rPr>
        <w:t>2)</w:t>
      </w:r>
    </w:p>
    <w:p w14:paraId="3D7D5057" w14:textId="77777777" w:rsidR="004320B9" w:rsidRDefault="004320B9" w:rsidP="00BD54D1"/>
    <w:p w14:paraId="1F9F0A80" w14:textId="097C4C15" w:rsidR="00CD6483" w:rsidRDefault="004320B9" w:rsidP="00BD54D1">
      <w:pPr>
        <w:rPr>
          <w:rFonts w:eastAsiaTheme="minorEastAsia"/>
        </w:rPr>
      </w:pPr>
      <w:r>
        <w:t>w</w:t>
      </w:r>
      <w:r w:rsidR="007472BA">
        <w:t xml:space="preserve">here </w:t>
      </w:r>
      <m:oMath>
        <m:r>
          <w:rPr>
            <w:rFonts w:ascii="Cambria Math" w:hAnsi="Cambria Math"/>
          </w:rPr>
          <m:t>δ</m:t>
        </m:r>
      </m:oMath>
      <w:r>
        <w:rPr>
          <w:rFonts w:eastAsiaTheme="minorEastAsia"/>
        </w:rPr>
        <w:t xml:space="preserve"> is the average treatment effect or difference-in-difference estimator</w:t>
      </w:r>
      <w:r w:rsidR="00322B87">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322B87">
        <w:rPr>
          <w:rFonts w:eastAsiaTheme="minorEastAsia"/>
        </w:rPr>
        <w:t xml:space="preserve"> is the outcome variable measured on continuous scale for the </w:t>
      </w:r>
      <w:proofErr w:type="spellStart"/>
      <w:r w:rsidR="00322B87" w:rsidRPr="00B85FCE">
        <w:rPr>
          <w:rFonts w:eastAsiaTheme="minorEastAsia"/>
          <w:i/>
        </w:rPr>
        <w:t>i</w:t>
      </w:r>
      <w:r w:rsidR="00322B87" w:rsidRPr="00B85FCE">
        <w:rPr>
          <w:rFonts w:eastAsiaTheme="minorEastAsia"/>
          <w:i/>
          <w:vertAlign w:val="superscript"/>
        </w:rPr>
        <w:t>th</w:t>
      </w:r>
      <w:proofErr w:type="spellEnd"/>
      <w:r w:rsidR="00322B87" w:rsidRPr="00B85FCE">
        <w:rPr>
          <w:rFonts w:eastAsiaTheme="minorEastAsia"/>
          <w:i/>
        </w:rPr>
        <w:t xml:space="preserve"> </w:t>
      </w:r>
      <w:r w:rsidR="00322B87">
        <w:rPr>
          <w:rFonts w:eastAsiaTheme="minorEastAsia"/>
        </w:rPr>
        <w:t xml:space="preserve">plot at period </w:t>
      </w:r>
      <w:r w:rsidR="00322B87" w:rsidRPr="00B85FCE">
        <w:rPr>
          <w:rFonts w:eastAsiaTheme="minorEastAsia"/>
          <w:i/>
        </w:rPr>
        <w:t>t</w:t>
      </w:r>
      <w:r w:rsidR="00F57F44">
        <w:rPr>
          <w:rFonts w:eastAsiaTheme="minorEastAsia"/>
        </w:rPr>
        <w:t>,</w:t>
      </w:r>
      <w:r w:rsidR="00F40AF5">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w:r w:rsidR="00F40AF5">
        <w:rPr>
          <w:rFonts w:eastAsiaTheme="minorEastAsia"/>
        </w:rPr>
        <w:t xml:space="preserve"> is the error term we have little interest in:</w:t>
      </w:r>
      <w:r w:rsidR="00F57F4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F40AF5">
        <w:rPr>
          <w:rFonts w:eastAsiaTheme="minorEastAsia"/>
        </w:rPr>
        <w:t xml:space="preserve"> is the plot-specific error term, which differs between plots but for any particular plot, its value is constant.</w:t>
      </w:r>
      <w:r w:rsidR="00C35D09">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it</m:t>
            </m:r>
          </m:sub>
        </m:sSub>
      </m:oMath>
      <w:r w:rsidR="00487955">
        <w:rPr>
          <w:rFonts w:eastAsiaTheme="minorEastAsia"/>
        </w:rPr>
        <w:t xml:space="preserve"> is the regular </w:t>
      </w:r>
      <w:r w:rsidR="00C35D09">
        <w:rPr>
          <w:rFonts w:eastAsiaTheme="minorEastAsia"/>
        </w:rPr>
        <w:t xml:space="preserve">error term </w:t>
      </w:r>
      <w:r w:rsidR="00487955">
        <w:rPr>
          <w:rFonts w:eastAsiaTheme="minorEastAsia"/>
        </w:rPr>
        <w:t>with the usual properties (</w:t>
      </w:r>
      <w:r w:rsidR="006C1A24">
        <w:rPr>
          <w:rFonts w:eastAsiaTheme="minorEastAsia"/>
        </w:rPr>
        <w:t xml:space="preserve">normally distributed, </w:t>
      </w:r>
      <w:r w:rsidR="00487955">
        <w:rPr>
          <w:rFonts w:eastAsiaTheme="minorEastAsia"/>
        </w:rPr>
        <w:t xml:space="preserve">mean 0, uncorrelated with itself, uncorrelated with the independent variables, uncorrelated with </w:t>
      </w:r>
      <w:r w:rsidR="00487955" w:rsidRPr="00B85FCE">
        <w:rPr>
          <w:rFonts w:eastAsiaTheme="minorEastAsia"/>
          <w:i/>
        </w:rPr>
        <w:t>v</w:t>
      </w:r>
      <w:r w:rsidR="00487955">
        <w:rPr>
          <w:rFonts w:eastAsiaTheme="minorEastAsia"/>
        </w:rPr>
        <w:t xml:space="preserve">, and </w:t>
      </w:r>
      <w:proofErr w:type="spellStart"/>
      <w:r w:rsidR="00487955">
        <w:rPr>
          <w:rFonts w:eastAsiaTheme="minorEastAsia"/>
        </w:rPr>
        <w:t>homoskedastic</w:t>
      </w:r>
      <w:proofErr w:type="spellEnd"/>
      <w:r w:rsidR="00487955">
        <w:rPr>
          <w:rFonts w:eastAsiaTheme="minorEastAsia"/>
        </w:rPr>
        <w:t>)</w:t>
      </w:r>
      <w:r w:rsidR="00C35D09">
        <w:rPr>
          <w:rFonts w:eastAsiaTheme="minorEastAsia"/>
        </w:rPr>
        <w:t>.</w:t>
      </w:r>
      <w:r w:rsidR="000328F7">
        <w:rPr>
          <w:rFonts w:eastAsiaTheme="minorEastAsia"/>
        </w:rPr>
        <w:t xml:space="preserve"> Equation (2) can be implemented in Stata using </w:t>
      </w:r>
      <w:proofErr w:type="spellStart"/>
      <w:r w:rsidR="000328F7" w:rsidRPr="00B85FCE">
        <w:rPr>
          <w:rFonts w:ascii="Courier New" w:eastAsiaTheme="minorEastAsia" w:hAnsi="Courier New" w:cs="Courier New"/>
        </w:rPr>
        <w:t>xtreg</w:t>
      </w:r>
      <w:proofErr w:type="spellEnd"/>
      <w:r w:rsidR="000328F7" w:rsidRPr="00B85FCE">
        <w:rPr>
          <w:rFonts w:ascii="Courier New" w:eastAsiaTheme="minorEastAsia" w:hAnsi="Courier New" w:cs="Courier New"/>
        </w:rPr>
        <w:t xml:space="preserve">, </w:t>
      </w:r>
      <w:proofErr w:type="spellStart"/>
      <w:r w:rsidR="000328F7" w:rsidRPr="00B85FCE">
        <w:rPr>
          <w:rFonts w:ascii="Courier New" w:eastAsiaTheme="minorEastAsia" w:hAnsi="Courier New" w:cs="Courier New"/>
        </w:rPr>
        <w:t>fe</w:t>
      </w:r>
      <w:proofErr w:type="spellEnd"/>
      <w:r w:rsidR="000328F7">
        <w:rPr>
          <w:rFonts w:eastAsiaTheme="minorEastAsia"/>
        </w:rPr>
        <w:t xml:space="preserve"> command with interaction term.</w:t>
      </w:r>
    </w:p>
    <w:p w14:paraId="63A7D969" w14:textId="394C6F68" w:rsidR="004320B9" w:rsidRDefault="004320B9" w:rsidP="00BD54D1">
      <w:pPr>
        <w:rPr>
          <w:rFonts w:eastAsiaTheme="minorEastAsia"/>
        </w:rPr>
      </w:pPr>
    </w:p>
    <w:p w14:paraId="445AAF97" w14:textId="77777777" w:rsidR="004320B9" w:rsidRDefault="004320B9" w:rsidP="00BD54D1"/>
    <w:p w14:paraId="61A4F9EC" w14:textId="373DDACD" w:rsidR="00B008F5" w:rsidRPr="00DA0297" w:rsidRDefault="00B008F5" w:rsidP="00DA0297">
      <w:pPr>
        <w:pStyle w:val="Heading2"/>
      </w:pPr>
      <w:r w:rsidRPr="00DA0297">
        <w:t>20b. Statistical methods for additional analysis:</w:t>
      </w:r>
    </w:p>
    <w:p w14:paraId="5AFFB759" w14:textId="77777777" w:rsidR="00B008F5" w:rsidRDefault="00B008F5" w:rsidP="00BD54D1"/>
    <w:p w14:paraId="2EBBCF2C" w14:textId="01C2610B" w:rsidR="003863BB" w:rsidRDefault="00D62AE6" w:rsidP="000E479D">
      <w:r>
        <w:t>In a</w:t>
      </w:r>
      <w:r w:rsidR="00B6510E" w:rsidRPr="001C4D9B">
        <w:t xml:space="preserve"> secondary</w:t>
      </w:r>
      <w:r>
        <w:t xml:space="preserve"> analysis based on</w:t>
      </w:r>
      <w:r w:rsidR="00B6510E" w:rsidRPr="001C4D9B">
        <w:t xml:space="preserve"> per-protocol (PP)</w:t>
      </w:r>
      <w:r w:rsidR="00467D5C">
        <w:t xml:space="preserve"> study sample</w:t>
      </w:r>
      <w:r>
        <w:t>, we</w:t>
      </w:r>
      <w:r w:rsidR="00B6510E" w:rsidRPr="001C4D9B">
        <w:t xml:space="preserve"> will assess </w:t>
      </w:r>
      <w:r w:rsidR="00FE6E67">
        <w:t>dose-response to understand the effect of our content versus the dose delivered through our chosen intervention delivery mechanism</w:t>
      </w:r>
      <w:r w:rsidR="00CA2110">
        <w:t xml:space="preserve">. </w:t>
      </w:r>
      <w:r w:rsidR="00641BF9" w:rsidRPr="00E65F33">
        <w:t>The dose of the intervention will be measured</w:t>
      </w:r>
      <w:r w:rsidR="00210126" w:rsidRPr="00E65F33">
        <w:t xml:space="preserve"> using a binary indicator of whether the participant attended the </w:t>
      </w:r>
      <w:r w:rsidR="00AD0DAE" w:rsidRPr="00E65F33">
        <w:t xml:space="preserve">meeting that covered the relevant primary outcome, an additional measure of attendance capturing the number of other meetings attended (integer </w:t>
      </w:r>
      <w:r w:rsidR="00E65F33" w:rsidRPr="00E65F33">
        <w:t>valued</w:t>
      </w:r>
      <w:r w:rsidR="00AD0DAE" w:rsidRPr="00E65F33">
        <w:t xml:space="preserve"> from 0 to 3), and an interaction term between the two, assuming that </w:t>
      </w:r>
      <w:r w:rsidR="003863BB" w:rsidRPr="00E65F33">
        <w:t xml:space="preserve">attending additional meetings may have different levels of impact based on if the participant was exposed to the messages directed at a specific primary outcome.  </w:t>
      </w:r>
      <w:r w:rsidR="008361B5">
        <w:t xml:space="preserve">Conditional fixed-effect Poisson regression model with robust standard error </w:t>
      </w:r>
      <w:r w:rsidR="002A72E8">
        <w:t xml:space="preserve">will </w:t>
      </w:r>
      <w:r w:rsidR="008361B5">
        <w:t>be used to estimate the effect of intervention dose</w:t>
      </w:r>
      <w:r w:rsidR="00E65F33">
        <w:t>:</w:t>
      </w:r>
      <w:r w:rsidR="00CA2110">
        <w:t xml:space="preserve">  </w:t>
      </w:r>
      <w:r w:rsidR="00FE6E67">
        <w:t xml:space="preserve">  </w:t>
      </w:r>
    </w:p>
    <w:p w14:paraId="1DC6CA47" w14:textId="77777777" w:rsidR="003863BB" w:rsidRDefault="003863BB" w:rsidP="000E479D"/>
    <w:p w14:paraId="2CED4137" w14:textId="3C76BDDE" w:rsidR="00E65F33" w:rsidRDefault="009357E2" w:rsidP="000E479D">
      <w:pPr>
        <w:rPr>
          <w:rFonts w:eastAsiaTheme="minorEastAsia"/>
        </w:rPr>
      </w:pPr>
      <m:oMath>
        <m:r>
          <w:rPr>
            <w:rFonts w:ascii="Cambria Math" w:hAnsi="Cambria Math"/>
          </w:rPr>
          <m:t xml:space="preserve">log </m:t>
        </m:r>
        <m:d>
          <m:dPr>
            <m:ctrlPr>
              <w:rPr>
                <w:rFonts w:ascii="Cambria Math" w:hAnsi="Cambria Math"/>
                <w:i/>
              </w:rPr>
            </m:ctrlPr>
          </m:dPr>
          <m:e>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RelevantMeetin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OtherMeetings</m:t>
                </m:r>
              </m:e>
              <m:sub>
                <m:r>
                  <w:rPr>
                    <w:rFonts w:ascii="Cambria Math" w:hAnsi="Cambria Math"/>
                  </w:rPr>
                  <m:t>i</m:t>
                </m:r>
              </m:sub>
            </m:sSub>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RelevantMeet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therMeetings</m:t>
            </m:r>
          </m:e>
          <m:sub>
            <m:r>
              <w:rPr>
                <w:rFonts w:ascii="Cambria Math" w:hAnsi="Cambria Math"/>
              </w:rPr>
              <m:t>i</m:t>
            </m:r>
          </m:sub>
        </m:sSub>
        <m:r>
          <w:rPr>
            <w:rFonts w:ascii="Cambria Math" w:hAnsi="Cambria Math"/>
          </w:rPr>
          <m:t xml:space="preserve">+ </m:t>
        </m:r>
        <m:r>
          <m:rPr>
            <m:sty m:val="bi"/>
          </m:rPr>
          <w:rPr>
            <w:rFonts w:ascii="Cambria Math" w:hAnsi="Cambria Math"/>
          </w:rPr>
          <m:t>β</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E65F33">
        <w:rPr>
          <w:rFonts w:eastAsiaTheme="minorEastAsia"/>
        </w:rPr>
        <w:tab/>
      </w:r>
    </w:p>
    <w:p w14:paraId="434AE265" w14:textId="4853E1D5" w:rsidR="003863BB" w:rsidRPr="009357E2" w:rsidRDefault="00E65F33" w:rsidP="00CA3645">
      <w:pPr>
        <w:ind w:left="7920"/>
      </w:pPr>
      <w:r>
        <w:rPr>
          <w:rFonts w:eastAsiaTheme="minorEastAsia"/>
        </w:rPr>
        <w:t xml:space="preserve">   </w:t>
      </w:r>
      <w:r w:rsidR="009357E2">
        <w:rPr>
          <w:rFonts w:eastAsiaTheme="minorEastAsia"/>
        </w:rPr>
        <w:t>(Equation 3)</w:t>
      </w:r>
    </w:p>
    <w:p w14:paraId="578A3A63" w14:textId="77777777" w:rsidR="003863BB" w:rsidRDefault="003863BB" w:rsidP="000E479D"/>
    <w:p w14:paraId="21932ACA" w14:textId="448A04BE" w:rsidR="005A26D4" w:rsidRDefault="002D09B7" w:rsidP="000E479D">
      <w:r>
        <w:t xml:space="preserve">where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oMath>
      <w:r w:rsidR="00286D92">
        <w:t xml:space="preserve"> </w:t>
      </w:r>
      <w:r>
        <w:t xml:space="preserve">represents </w:t>
      </w:r>
      <w:r w:rsidR="00286D92">
        <w:rPr>
          <w:rFonts w:eastAsiaTheme="minorEastAsia"/>
        </w:rPr>
        <w:t>personal factors for</w:t>
      </w:r>
      <w:r w:rsidR="005537DF">
        <w:t xml:space="preserve"> plot income, education, baseline sanitation quality, and number of tenant households on the plot</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537DF">
        <w:t xml:space="preserve"> </w:t>
      </w:r>
      <w:r w:rsidR="001A41DA">
        <w:t xml:space="preserve">represents the effect of attending the relevant meeting,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6D2BBA">
        <w:rPr>
          <w:rFonts w:eastAsiaTheme="minorEastAsia"/>
        </w:rPr>
        <w:t xml:space="preserve"> the marginal effect of attending each meeting other than the relevant one if the relevant one was not attended</w:t>
      </w:r>
      <w:r w:rsidR="00B34CC9">
        <w:rPr>
          <w:rFonts w:eastAsiaTheme="minorEastAsia"/>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oMath>
      <w:r w:rsidR="00B34CC9">
        <w:rPr>
          <w:rFonts w:eastAsiaTheme="minorEastAsia"/>
        </w:rPr>
        <w:t xml:space="preserve"> the marginal effect of attending other meetings in addition to the relevant one</w:t>
      </w:r>
      <w:r w:rsidR="00E65F33">
        <w:rPr>
          <w:rFonts w:eastAsiaTheme="minorEastAsia"/>
        </w:rPr>
        <w:t>.</w:t>
      </w:r>
      <w:r w:rsidR="00CA3645">
        <w:rPr>
          <w:rFonts w:eastAsiaTheme="minorEastAsia"/>
        </w:rPr>
        <w:t xml:space="preserve">  Equation (3) can be implemented in Stata using </w:t>
      </w:r>
      <w:proofErr w:type="spellStart"/>
      <w:r w:rsidR="00CA3645" w:rsidRPr="00B85FCE">
        <w:rPr>
          <w:rFonts w:ascii="Courier New" w:eastAsiaTheme="minorEastAsia" w:hAnsi="Courier New" w:cs="Courier New"/>
        </w:rPr>
        <w:t>xt</w:t>
      </w:r>
      <w:r w:rsidR="00A23A18">
        <w:rPr>
          <w:rFonts w:ascii="Courier New" w:eastAsiaTheme="minorEastAsia" w:hAnsi="Courier New" w:cs="Courier New"/>
        </w:rPr>
        <w:t>poisson</w:t>
      </w:r>
      <w:proofErr w:type="spellEnd"/>
      <w:r w:rsidR="00CA3645" w:rsidRPr="00B85FCE">
        <w:rPr>
          <w:rFonts w:ascii="Courier New" w:eastAsiaTheme="minorEastAsia" w:hAnsi="Courier New" w:cs="Courier New"/>
        </w:rPr>
        <w:t xml:space="preserve">, </w:t>
      </w:r>
      <w:proofErr w:type="spellStart"/>
      <w:r w:rsidR="00CA3645" w:rsidRPr="00B85FCE">
        <w:rPr>
          <w:rFonts w:ascii="Courier New" w:eastAsiaTheme="minorEastAsia" w:hAnsi="Courier New" w:cs="Courier New"/>
        </w:rPr>
        <w:t>fe</w:t>
      </w:r>
      <w:proofErr w:type="spellEnd"/>
      <w:r w:rsidR="00A23A18">
        <w:rPr>
          <w:rFonts w:ascii="Courier New" w:eastAsiaTheme="minorEastAsia" w:hAnsi="Courier New" w:cs="Courier New"/>
        </w:rPr>
        <w:t xml:space="preserve"> </w:t>
      </w:r>
      <w:proofErr w:type="spellStart"/>
      <w:r w:rsidR="00A23A18">
        <w:rPr>
          <w:rFonts w:ascii="Courier New" w:eastAsiaTheme="minorEastAsia" w:hAnsi="Courier New" w:cs="Courier New"/>
        </w:rPr>
        <w:t>vce</w:t>
      </w:r>
      <w:proofErr w:type="spellEnd"/>
      <w:r w:rsidR="00A23A18">
        <w:rPr>
          <w:rFonts w:ascii="Courier New" w:eastAsiaTheme="minorEastAsia" w:hAnsi="Courier New" w:cs="Courier New"/>
        </w:rPr>
        <w:t>(robust)</w:t>
      </w:r>
      <w:r w:rsidR="00CA3645">
        <w:rPr>
          <w:rFonts w:eastAsiaTheme="minorEastAsia"/>
        </w:rPr>
        <w:t xml:space="preserve"> command with interaction term.</w:t>
      </w:r>
    </w:p>
    <w:p w14:paraId="706ABFF3" w14:textId="77777777" w:rsidR="009C236E" w:rsidRDefault="009C236E" w:rsidP="00BD54D1"/>
    <w:p w14:paraId="0BB43B85" w14:textId="0CAE5EB5" w:rsidR="00B008F5" w:rsidRPr="00DA0297" w:rsidRDefault="00B008F5" w:rsidP="00DA0297">
      <w:pPr>
        <w:pStyle w:val="Heading2"/>
      </w:pPr>
      <w:r w:rsidRPr="00DA0297">
        <w:t>20c. Definition of analysis population and handling missing data:</w:t>
      </w:r>
    </w:p>
    <w:p w14:paraId="77BF6CC2" w14:textId="77777777" w:rsidR="00553A0E" w:rsidRDefault="00553A0E" w:rsidP="000F4436"/>
    <w:p w14:paraId="05BC46AA" w14:textId="7606925F" w:rsidR="00553A0E" w:rsidRDefault="004322F1" w:rsidP="000E479D">
      <w:r>
        <w:lastRenderedPageBreak/>
        <w:t>Primary outcome data could be missing for participants in either arm of the trial due to refusal to allow observation of the toilet</w:t>
      </w:r>
      <w:r w:rsidR="007E2C14">
        <w:t>, known relocation of the participant to another plot,</w:t>
      </w:r>
      <w:r>
        <w:t xml:space="preserve"> or loss to follow-up</w:t>
      </w:r>
      <w:r w:rsidR="007E2C14">
        <w:t xml:space="preserve"> for unknown reasons (such as being simply unable to locate the participant).  </w:t>
      </w:r>
      <w:r>
        <w:t xml:space="preserve">We will report refusals to allow toilet observations </w:t>
      </w:r>
      <w:r w:rsidR="007E2C14">
        <w:t xml:space="preserve">or who have relocated </w:t>
      </w:r>
      <w:r>
        <w:t>and compare these qualitatively, as there is likely to be bias</w:t>
      </w:r>
      <w:r w:rsidR="00BE683F">
        <w:t xml:space="preserve"> if this result is large.  </w:t>
      </w:r>
      <w:r w:rsidR="007457EB">
        <w:t>Primary analysis will be conducted based on “intention to treat”</w:t>
      </w:r>
      <w:r w:rsidR="005A26D4">
        <w:t xml:space="preserve"> (ITT)</w:t>
      </w:r>
      <w:r w:rsidR="007457EB">
        <w:t>—that is, all participants included as randomized.  A secondary, per protocol</w:t>
      </w:r>
      <w:r w:rsidR="005A26D4">
        <w:t xml:space="preserve"> (PP)</w:t>
      </w:r>
      <w:r w:rsidR="007457EB">
        <w:t xml:space="preserve"> analysis will be </w:t>
      </w:r>
      <w:r w:rsidR="005A26D4">
        <w:t xml:space="preserve">done </w:t>
      </w:r>
      <w:r w:rsidR="007457EB">
        <w:t xml:space="preserve">based on attendance at meetings specifically related to individual primary outcomes, but </w:t>
      </w:r>
      <w:r w:rsidR="004807ED">
        <w:t xml:space="preserve">results will be regarded as hypothesis generating due to the high possibility of bias in these estimates.  </w:t>
      </w:r>
      <w:r w:rsidR="005A26D4">
        <w:t xml:space="preserve">For either ITT or PP analysis, if on average </w:t>
      </w:r>
      <w:r w:rsidR="004807ED">
        <w:t xml:space="preserve">more than </w:t>
      </w:r>
      <w:r w:rsidR="00210126">
        <w:t>10</w:t>
      </w:r>
      <w:r w:rsidR="004807ED">
        <w:t xml:space="preserve">% of primary outcomes are missing </w:t>
      </w:r>
      <w:r w:rsidR="007E2C14">
        <w:t xml:space="preserve">due to a refusal to allow observation or </w:t>
      </w:r>
      <w:r w:rsidR="00760251">
        <w:t>loss to follow-up for unknown reasons</w:t>
      </w:r>
      <w:r w:rsidR="004807ED">
        <w:t xml:space="preserve">, we will use </w:t>
      </w:r>
      <w:r w:rsidR="002F26DD">
        <w:t xml:space="preserve">Markov Chain Monte Carlo-based </w:t>
      </w:r>
      <w:r w:rsidR="004807ED">
        <w:t xml:space="preserve">multiple imputation based on the following covariates: Plot income, if landlord has a separate toilet, landlord education, presence of a water tap, number of tenant households on the plot (and for </w:t>
      </w:r>
      <w:r w:rsidR="004B4793">
        <w:t>PP</w:t>
      </w:r>
      <w:r w:rsidR="002F26DD">
        <w:t xml:space="preserve">, attendance at any meeting and attendance at outcome-relevant meeting).  </w:t>
      </w:r>
      <w:r w:rsidR="006964F4">
        <w:t>We will use Rubin’s method of repeated imputation</w:t>
      </w:r>
      <w:r w:rsidR="00191832">
        <w:t xml:space="preserve"> </w:t>
      </w:r>
      <w:r w:rsidR="00764F99">
        <w:fldChar w:fldCharType="begin"/>
      </w:r>
      <w:r w:rsidR="00C17A6A">
        <w:instrText xml:space="preserve"> ADDIN EN.CITE &lt;EndNote&gt;&lt;Cite&gt;&lt;Author&gt;Rubin&lt;/Author&gt;&lt;Year&gt;2004&lt;/Year&gt;&lt;RecNum&gt;3596&lt;/RecNum&gt;&lt;DisplayText&gt;[44]&lt;/DisplayText&gt;&lt;record&gt;&lt;rec-number&gt;3596&lt;/rec-number&gt;&lt;foreign-keys&gt;&lt;key app="EN" db-id="0vxr2r996pwxafevvzxvxza1rta0rfpd0wwa" timestamp="1516916063"&gt;359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00764F99">
        <w:fldChar w:fldCharType="separate"/>
      </w:r>
      <w:r w:rsidR="00C17A6A">
        <w:rPr>
          <w:noProof/>
        </w:rPr>
        <w:t>[44]</w:t>
      </w:r>
      <w:r w:rsidR="00764F99">
        <w:fldChar w:fldCharType="end"/>
      </w:r>
      <w:r w:rsidR="006964F4">
        <w:t xml:space="preserve"> to create 50 imputed datasets for analysis and pooling of results.  </w:t>
      </w:r>
    </w:p>
    <w:p w14:paraId="1114AA67" w14:textId="77777777" w:rsidR="00B008F5" w:rsidRDefault="00B008F5" w:rsidP="00BD54D1"/>
    <w:p w14:paraId="2D3D016D" w14:textId="4C673742" w:rsidR="00595D6F" w:rsidRPr="00DA0297" w:rsidRDefault="00B008F5" w:rsidP="00DA0297">
      <w:pPr>
        <w:pStyle w:val="Heading2"/>
      </w:pPr>
      <w:r w:rsidRPr="00DA0297">
        <w:t xml:space="preserve">21a. </w:t>
      </w:r>
      <w:r w:rsidR="00CE4621" w:rsidRPr="00DA0297">
        <w:t>Data monitoring—formal committee:</w:t>
      </w:r>
    </w:p>
    <w:p w14:paraId="0E609EA7" w14:textId="77777777" w:rsidR="00CE4621" w:rsidRDefault="00CE4621" w:rsidP="004B4434"/>
    <w:p w14:paraId="4BF9E230" w14:textId="0E528262" w:rsidR="00CE4621" w:rsidRDefault="00CE4621" w:rsidP="004B4434">
      <w:r>
        <w:t xml:space="preserve">Due to the short duration of the trial, the single endpoint assessment of the primary outcomes, and the minimal risks to individuals in each arm, a formal data monitoring committee was not formed.  </w:t>
      </w:r>
    </w:p>
    <w:p w14:paraId="2BB33739" w14:textId="77777777" w:rsidR="00CE4621" w:rsidRDefault="00CE4621" w:rsidP="004B4434"/>
    <w:p w14:paraId="155A5549" w14:textId="3E9F6B6F" w:rsidR="00CE4621" w:rsidRPr="00DA0297" w:rsidRDefault="00CE4621" w:rsidP="00DA0297">
      <w:pPr>
        <w:pStyle w:val="Heading2"/>
      </w:pPr>
      <w:r w:rsidRPr="00DA0297">
        <w:t xml:space="preserve">21b. Data monitoring—interim analysis: </w:t>
      </w:r>
    </w:p>
    <w:p w14:paraId="36FA6271" w14:textId="77777777" w:rsidR="00CE4621" w:rsidRDefault="00CE4621" w:rsidP="004B4434"/>
    <w:p w14:paraId="04E947C3" w14:textId="37A0F601" w:rsidR="00CE4621" w:rsidRDefault="0082225A" w:rsidP="006F1EBC">
      <w:r>
        <w:t>Due to the short duration of the trial</w:t>
      </w:r>
      <w:r w:rsidR="00CA674E">
        <w:t xml:space="preserve"> and the low risk to participants, there is no monitoring of program outcomes for considering premature termination.  Attendance at the planned group meetings was identified as one of the primary concerns for understanding the efficacy of the intervention messages versus the effectiveness of the delivery mechanism, and so attendance was constantly monitored.  Group and individual follow-up occurred </w:t>
      </w:r>
      <w:r w:rsidR="00DE46BB">
        <w:t>and was thoroughly documented to allow both ITT and PP evaluations.</w:t>
      </w:r>
      <w:r w:rsidR="002A746F">
        <w:t xml:space="preserve">  </w:t>
      </w:r>
    </w:p>
    <w:p w14:paraId="38B0B13C" w14:textId="77777777" w:rsidR="003956D0" w:rsidRDefault="003956D0" w:rsidP="00DE46BB"/>
    <w:p w14:paraId="31C5B126" w14:textId="4920FB56" w:rsidR="003956D0" w:rsidRPr="00DA0297" w:rsidRDefault="003956D0" w:rsidP="00DA0297">
      <w:pPr>
        <w:pStyle w:val="Heading2"/>
      </w:pPr>
      <w:r w:rsidRPr="00DA0297">
        <w:t xml:space="preserve">22. Harms: </w:t>
      </w:r>
    </w:p>
    <w:p w14:paraId="0829DD71" w14:textId="77777777" w:rsidR="003956D0" w:rsidRDefault="003956D0" w:rsidP="00DE46BB"/>
    <w:p w14:paraId="143ADB43" w14:textId="77777777" w:rsidR="001F3AB2" w:rsidRDefault="001F3AB2" w:rsidP="001F3AB2">
      <w:pPr>
        <w:pStyle w:val="Normal1"/>
        <w:jc w:val="both"/>
        <w:rPr>
          <w:rFonts w:ascii="Times New Roman" w:eastAsiaTheme="minorHAnsi" w:hAnsi="Times New Roman"/>
          <w:szCs w:val="24"/>
        </w:rPr>
      </w:pPr>
      <w:r>
        <w:rPr>
          <w:rFonts w:ascii="Times New Roman" w:eastAsiaTheme="minorHAnsi" w:hAnsi="Times New Roman"/>
          <w:szCs w:val="24"/>
        </w:rPr>
        <w:t>The following harm reporting plan was in place during the trial:</w:t>
      </w:r>
    </w:p>
    <w:p w14:paraId="3D1470EB" w14:textId="77777777" w:rsidR="001F3AB2" w:rsidRDefault="001F3AB2" w:rsidP="001F3AB2">
      <w:pPr>
        <w:pStyle w:val="Normal1"/>
        <w:rPr>
          <w:rFonts w:ascii="Times New Roman" w:eastAsiaTheme="minorHAnsi" w:hAnsi="Times New Roman"/>
          <w:i/>
          <w:iCs/>
          <w:szCs w:val="24"/>
        </w:rPr>
      </w:pPr>
    </w:p>
    <w:p w14:paraId="0D6E1FCC" w14:textId="68158E32" w:rsidR="00C72538" w:rsidRPr="006E3A51" w:rsidRDefault="00C72538" w:rsidP="006E3A51">
      <w:pPr>
        <w:rPr>
          <w:rFonts w:asciiTheme="minorHAnsi" w:hAnsiTheme="minorHAnsi"/>
          <w:i/>
          <w:iCs/>
        </w:rPr>
      </w:pPr>
      <w:r w:rsidRPr="006E3A51">
        <w:rPr>
          <w:rFonts w:asciiTheme="minorHAnsi" w:hAnsiTheme="minorHAnsi"/>
          <w:i/>
          <w:iCs/>
        </w:rPr>
        <w:t xml:space="preserve">Potential risks are limited as the intervention only seeks to communicate new information to </w:t>
      </w:r>
      <w:r w:rsidR="006E3A51" w:rsidRPr="006E3A51">
        <w:rPr>
          <w:rFonts w:asciiTheme="minorHAnsi" w:hAnsiTheme="minorHAnsi"/>
          <w:i/>
          <w:iCs/>
        </w:rPr>
        <w:t>enrollees</w:t>
      </w:r>
      <w:r w:rsidRPr="006E3A51">
        <w:rPr>
          <w:rFonts w:asciiTheme="minorHAnsi" w:hAnsiTheme="minorHAnsi"/>
          <w:i/>
          <w:iCs/>
        </w:rPr>
        <w:t xml:space="preserve">, though potential conflicts may occur between landlords and tenants if landlords improve sanitation and correspondingly increase rent levels.  Therefore, monitoring of harms will be only passive, with bi-weekly follow-up visits by monitors providing sufficient opportunity for </w:t>
      </w:r>
      <w:r w:rsidR="006E3A51" w:rsidRPr="006E3A51">
        <w:rPr>
          <w:rFonts w:asciiTheme="minorHAnsi" w:hAnsiTheme="minorHAnsi"/>
          <w:i/>
          <w:iCs/>
        </w:rPr>
        <w:t>reporting of incidents.</w:t>
      </w:r>
    </w:p>
    <w:p w14:paraId="54C6934D" w14:textId="77777777" w:rsidR="00C72538" w:rsidRDefault="00C72538" w:rsidP="001F3AB2">
      <w:pPr>
        <w:pStyle w:val="Normal1"/>
        <w:rPr>
          <w:rFonts w:ascii="Times New Roman" w:eastAsiaTheme="minorHAnsi" w:hAnsi="Times New Roman"/>
          <w:i/>
          <w:iCs/>
          <w:szCs w:val="24"/>
        </w:rPr>
      </w:pPr>
    </w:p>
    <w:p w14:paraId="4A0F139A" w14:textId="10929EF3" w:rsidR="001F3AB2" w:rsidRDefault="001F3AB2" w:rsidP="000F4436">
      <w:r>
        <w:t xml:space="preserve">Table </w:t>
      </w:r>
      <w:r w:rsidR="00D0343F">
        <w:rPr>
          <w:noProof/>
        </w:rPr>
        <w:fldChar w:fldCharType="begin"/>
      </w:r>
      <w:r w:rsidR="00D0343F">
        <w:rPr>
          <w:noProof/>
        </w:rPr>
        <w:instrText xml:space="preserve"> SEQ Table \* ARABIC </w:instrText>
      </w:r>
      <w:r w:rsidR="00D0343F">
        <w:rPr>
          <w:noProof/>
        </w:rPr>
        <w:fldChar w:fldCharType="separate"/>
      </w:r>
      <w:r>
        <w:rPr>
          <w:noProof/>
        </w:rPr>
        <w:t>1</w:t>
      </w:r>
      <w:r w:rsidR="00D0343F">
        <w:rPr>
          <w:noProof/>
        </w:rPr>
        <w:fldChar w:fldCharType="end"/>
      </w:r>
      <w:r>
        <w:t>: Definition of Study Participation Harms</w:t>
      </w:r>
    </w:p>
    <w:tbl>
      <w:tblPr>
        <w:tblStyle w:val="TableGrid"/>
        <w:tblW w:w="0" w:type="auto"/>
        <w:tblLook w:val="04A0" w:firstRow="1" w:lastRow="0" w:firstColumn="1" w:lastColumn="0" w:noHBand="0" w:noVBand="1"/>
      </w:tblPr>
      <w:tblGrid>
        <w:gridCol w:w="2145"/>
        <w:gridCol w:w="7205"/>
      </w:tblGrid>
      <w:tr w:rsidR="001F3AB2" w:rsidRPr="001C4D9B" w14:paraId="7001DD60" w14:textId="77777777" w:rsidTr="001F3AB2">
        <w:tc>
          <w:tcPr>
            <w:tcW w:w="2145" w:type="dxa"/>
            <w:shd w:val="clear" w:color="auto" w:fill="D0CECE" w:themeFill="background2" w:themeFillShade="E6"/>
          </w:tcPr>
          <w:p w14:paraId="38AD9339" w14:textId="77777777" w:rsidR="001F3AB2" w:rsidRPr="001C4D9B" w:rsidRDefault="001F3AB2" w:rsidP="007D1926">
            <w:pPr>
              <w:rPr>
                <w:rFonts w:asciiTheme="minorHAnsi" w:hAnsiTheme="minorHAnsi"/>
                <w:b/>
                <w:lang w:eastAsia="en-US"/>
              </w:rPr>
            </w:pPr>
            <w:r w:rsidRPr="001C4D9B">
              <w:rPr>
                <w:rFonts w:asciiTheme="minorHAnsi" w:hAnsiTheme="minorHAnsi"/>
                <w:b/>
                <w:lang w:eastAsia="en-US"/>
              </w:rPr>
              <w:t>Term</w:t>
            </w:r>
          </w:p>
        </w:tc>
        <w:tc>
          <w:tcPr>
            <w:tcW w:w="7205" w:type="dxa"/>
            <w:shd w:val="clear" w:color="auto" w:fill="D0CECE" w:themeFill="background2" w:themeFillShade="E6"/>
          </w:tcPr>
          <w:p w14:paraId="75F5C134" w14:textId="77777777" w:rsidR="001F3AB2" w:rsidRPr="001C4D9B" w:rsidRDefault="001F3AB2" w:rsidP="007D1926">
            <w:pPr>
              <w:rPr>
                <w:rFonts w:asciiTheme="minorHAnsi" w:hAnsiTheme="minorHAnsi"/>
                <w:b/>
                <w:lang w:eastAsia="en-US"/>
              </w:rPr>
            </w:pPr>
            <w:r w:rsidRPr="001C4D9B">
              <w:rPr>
                <w:rFonts w:asciiTheme="minorHAnsi" w:hAnsiTheme="minorHAnsi"/>
                <w:b/>
                <w:lang w:eastAsia="en-US"/>
              </w:rPr>
              <w:t>Definition</w:t>
            </w:r>
          </w:p>
        </w:tc>
      </w:tr>
      <w:tr w:rsidR="001F3AB2" w:rsidRPr="001C4D9B" w14:paraId="17B396F2" w14:textId="77777777" w:rsidTr="001F3AB2">
        <w:tc>
          <w:tcPr>
            <w:tcW w:w="2145" w:type="dxa"/>
          </w:tcPr>
          <w:p w14:paraId="1296A4E3"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Adverse Event (AE)</w:t>
            </w:r>
          </w:p>
        </w:tc>
        <w:tc>
          <w:tcPr>
            <w:tcW w:w="7205" w:type="dxa"/>
          </w:tcPr>
          <w:p w14:paraId="3840596E"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 xml:space="preserve">Any untoward medical occurrence in a patient or study participant </w:t>
            </w:r>
          </w:p>
        </w:tc>
      </w:tr>
      <w:tr w:rsidR="001F3AB2" w:rsidRPr="001C4D9B" w14:paraId="0105CD4C" w14:textId="77777777" w:rsidTr="001F3AB2">
        <w:tc>
          <w:tcPr>
            <w:tcW w:w="2145" w:type="dxa"/>
          </w:tcPr>
          <w:p w14:paraId="5FB28E6A"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Serious Adverse Event (SAE)</w:t>
            </w:r>
          </w:p>
        </w:tc>
        <w:tc>
          <w:tcPr>
            <w:tcW w:w="7205" w:type="dxa"/>
          </w:tcPr>
          <w:p w14:paraId="600E63CE"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A serious event is any untoward medical occurrence that:</w:t>
            </w:r>
          </w:p>
          <w:p w14:paraId="2317B3DF"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Results in death</w:t>
            </w:r>
          </w:p>
          <w:p w14:paraId="5F5C4A47"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Is life-threatening</w:t>
            </w:r>
          </w:p>
          <w:p w14:paraId="729A5E95"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lastRenderedPageBreak/>
              <w:t>Requires inpatient hospitalisation or prolongation of existing hospitalisation</w:t>
            </w:r>
          </w:p>
          <w:p w14:paraId="272B5D56"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Results in persistent or significant disability/incapacity</w:t>
            </w:r>
          </w:p>
          <w:p w14:paraId="45A8729A"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Consists of a congenital anomaly or birth defect</w:t>
            </w:r>
          </w:p>
          <w:p w14:paraId="6A4146EC" w14:textId="77777777" w:rsidR="001F3AB2" w:rsidRPr="001C4D9B" w:rsidRDefault="001F3AB2" w:rsidP="007D1926">
            <w:pPr>
              <w:rPr>
                <w:rFonts w:asciiTheme="minorHAnsi" w:hAnsiTheme="minorHAnsi"/>
                <w:lang w:eastAsia="en-US"/>
              </w:rPr>
            </w:pPr>
          </w:p>
          <w:p w14:paraId="654AC8CA" w14:textId="77777777" w:rsidR="001F3AB2" w:rsidRPr="001C4D9B" w:rsidRDefault="001F3AB2" w:rsidP="007D1926">
            <w:pPr>
              <w:rPr>
                <w:rFonts w:asciiTheme="minorHAnsi" w:hAnsiTheme="minorHAnsi"/>
                <w:lang w:eastAsia="en-US"/>
              </w:rPr>
            </w:pPr>
            <w:r w:rsidRPr="001C4D9B">
              <w:rPr>
                <w:rFonts w:asciiTheme="minorHAnsi" w:hAnsiTheme="minorHAnsi"/>
                <w:lang w:eastAsia="en-US"/>
              </w:rPr>
              <w:t xml:space="preserve">Other ‘important medical events’ may also be considered serious if they jeopardise the participant or require an intervention to prevent one of the above consequences.    </w:t>
            </w:r>
          </w:p>
        </w:tc>
      </w:tr>
    </w:tbl>
    <w:p w14:paraId="543CB9B7" w14:textId="77777777" w:rsidR="001F3AB2" w:rsidRDefault="001F3AB2" w:rsidP="001F3AB2">
      <w:pPr>
        <w:pStyle w:val="Normal1"/>
        <w:rPr>
          <w:rFonts w:ascii="Times New Roman" w:eastAsiaTheme="minorHAnsi" w:hAnsi="Times New Roman"/>
          <w:i/>
          <w:iCs/>
          <w:szCs w:val="24"/>
        </w:rPr>
      </w:pPr>
    </w:p>
    <w:p w14:paraId="3175D066" w14:textId="30FA5C7A" w:rsidR="003956D0" w:rsidRPr="001F3AB2" w:rsidRDefault="003956D0" w:rsidP="001F3AB2">
      <w:pPr>
        <w:pStyle w:val="Normal1"/>
        <w:rPr>
          <w:rFonts w:ascii="Times New Roman" w:eastAsiaTheme="minorHAnsi" w:hAnsi="Times New Roman"/>
          <w:i/>
          <w:iCs/>
          <w:szCs w:val="24"/>
        </w:rPr>
      </w:pPr>
      <w:r w:rsidRPr="001F3AB2">
        <w:rPr>
          <w:rFonts w:ascii="Times New Roman" w:eastAsiaTheme="minorHAnsi" w:hAnsi="Times New Roman"/>
          <w:i/>
          <w:iCs/>
          <w:szCs w:val="24"/>
        </w:rPr>
        <w:t xml:space="preserve">All non-serious adverse events (AEs) reported during the trial will be recorded by the field staff receiving the information and the on-site coordinator will be informed of and keep a record of all such reports.  Detailed records will be kept in accordance with established CIDRZ policies and the PI will review all such AEs during the evaluation period.  Serious Adverse Events (SAEs) should be reported to the study coordination </w:t>
      </w:r>
      <w:proofErr w:type="spellStart"/>
      <w:r w:rsidRPr="001F3AB2">
        <w:rPr>
          <w:rFonts w:ascii="Times New Roman" w:eastAsiaTheme="minorHAnsi" w:hAnsi="Times New Roman"/>
          <w:i/>
          <w:iCs/>
          <w:szCs w:val="24"/>
        </w:rPr>
        <w:t>centre</w:t>
      </w:r>
      <w:proofErr w:type="spellEnd"/>
      <w:r w:rsidRPr="001F3AB2">
        <w:rPr>
          <w:rFonts w:ascii="Times New Roman" w:eastAsiaTheme="minorHAnsi" w:hAnsi="Times New Roman"/>
          <w:i/>
          <w:iCs/>
          <w:szCs w:val="24"/>
        </w:rPr>
        <w:t xml:space="preserve"> within 24 hours of the local site being made aware of the event.  An SAE form should be completed and submitted to the study coordination </w:t>
      </w:r>
      <w:proofErr w:type="spellStart"/>
      <w:r w:rsidRPr="001F3AB2">
        <w:rPr>
          <w:rFonts w:ascii="Times New Roman" w:eastAsiaTheme="minorHAnsi" w:hAnsi="Times New Roman"/>
          <w:i/>
          <w:iCs/>
          <w:szCs w:val="24"/>
        </w:rPr>
        <w:t>centre</w:t>
      </w:r>
      <w:proofErr w:type="spellEnd"/>
      <w:r w:rsidRPr="001F3AB2">
        <w:rPr>
          <w:rFonts w:ascii="Times New Roman" w:eastAsiaTheme="minorHAnsi" w:hAnsi="Times New Roman"/>
          <w:i/>
          <w:iCs/>
          <w:szCs w:val="24"/>
        </w:rPr>
        <w:t xml:space="preserve"> with as much detail of the event that is available at that time.  If awaiting further details, a follow up SAE report should be submitted promptly upon receipt of any outstanding information.  </w:t>
      </w:r>
    </w:p>
    <w:p w14:paraId="1156F06E" w14:textId="77777777" w:rsidR="003956D0" w:rsidRDefault="003956D0" w:rsidP="00DE46BB"/>
    <w:p w14:paraId="72755203" w14:textId="5DA30EDF" w:rsidR="001F3AB2" w:rsidRPr="00DA0297" w:rsidRDefault="00AD2557" w:rsidP="00DA0297">
      <w:pPr>
        <w:pStyle w:val="Heading2"/>
      </w:pPr>
      <w:r w:rsidRPr="00DA0297">
        <w:t>23. Auditing</w:t>
      </w:r>
      <w:r w:rsidR="0048338C" w:rsidRPr="00DA0297">
        <w:t>:</w:t>
      </w:r>
    </w:p>
    <w:p w14:paraId="3D931231" w14:textId="77777777" w:rsidR="00AD2557" w:rsidRDefault="00AD2557" w:rsidP="00DE46BB"/>
    <w:p w14:paraId="4911B071" w14:textId="32BDAB55" w:rsidR="00AD2557" w:rsidRDefault="00E15347" w:rsidP="0048338C">
      <w:r>
        <w:t xml:space="preserve">An </w:t>
      </w:r>
      <w:r w:rsidR="004D7D17">
        <w:t xml:space="preserve">independent </w:t>
      </w:r>
      <w:r>
        <w:t xml:space="preserve">“activation consultant” was hired by CIDRZ to ensure that the intervention was delivered as designed by attending at least one meeting of each team of delivery staff (a total of 4 pairs of staff delivered intervention content) as well as performing spot checks of the follow-up activities.  </w:t>
      </w:r>
      <w:r w:rsidR="004D7D17">
        <w:t>This individual had no vested inter</w:t>
      </w:r>
      <w:r w:rsidR="0048338C">
        <w:t xml:space="preserve">est in the outcome of the trial, </w:t>
      </w:r>
      <w:r w:rsidR="004D7D17">
        <w:t xml:space="preserve">no role beyond observing the logistics of program </w:t>
      </w:r>
      <w:r w:rsidR="0048338C">
        <w:t xml:space="preserve">and data collection </w:t>
      </w:r>
      <w:r w:rsidR="004D7D17">
        <w:t>activities</w:t>
      </w:r>
      <w:r w:rsidR="0048338C">
        <w:t>, and no access to any data collected.</w:t>
      </w:r>
    </w:p>
    <w:p w14:paraId="0FBA8492" w14:textId="77777777" w:rsidR="001F3AB2" w:rsidRDefault="001F3AB2" w:rsidP="00DE46BB"/>
    <w:p w14:paraId="31629B92" w14:textId="5CC0FF35" w:rsidR="0048338C" w:rsidRPr="00DA0297" w:rsidRDefault="0048338C" w:rsidP="00DA0297">
      <w:pPr>
        <w:pStyle w:val="Heading2"/>
      </w:pPr>
      <w:r w:rsidRPr="00DA0297">
        <w:t>24. Research ethics approval:</w:t>
      </w:r>
    </w:p>
    <w:p w14:paraId="2EF6F2A7" w14:textId="77777777" w:rsidR="0048338C" w:rsidRDefault="0048338C" w:rsidP="00DE46BB"/>
    <w:p w14:paraId="5D781C57" w14:textId="6B6828B8" w:rsidR="00794568" w:rsidRDefault="0048338C" w:rsidP="00794568">
      <w:r>
        <w:t xml:space="preserve">Ethical approval was </w:t>
      </w:r>
      <w:r w:rsidR="009A6D24">
        <w:t>obtained</w:t>
      </w:r>
      <w:r>
        <w:t xml:space="preserve"> from the sponsoring institution (LSHTM</w:t>
      </w:r>
      <w:r w:rsidR="002C1612">
        <w:t xml:space="preserve"> ref: </w:t>
      </w:r>
      <w:r w:rsidR="00951DC2">
        <w:t>12157</w:t>
      </w:r>
      <w:r>
        <w:t>) and from a local ethics board</w:t>
      </w:r>
      <w:r w:rsidR="002C1612">
        <w:t xml:space="preserve"> (University of Zambia Biomedical Research Ethics Committee</w:t>
      </w:r>
      <w:r w:rsidR="00951DC2">
        <w:t xml:space="preserve"> ref:</w:t>
      </w:r>
      <w:r w:rsidR="00593ACF">
        <w:t xml:space="preserve"> 002</w:t>
      </w:r>
      <w:r w:rsidR="00F2657A">
        <w:t>-02-17</w:t>
      </w:r>
      <w:r w:rsidR="002C1612">
        <w:t>)</w:t>
      </w:r>
      <w:r>
        <w:t xml:space="preserve">.  </w:t>
      </w:r>
      <w:r w:rsidR="00DE7D19">
        <w:t>Approval for running the trial was obtained from the Government of Zambia</w:t>
      </w:r>
      <w:r w:rsidR="00503A94">
        <w:t xml:space="preserve">’s Ministry of Health </w:t>
      </w:r>
      <w:r w:rsidR="00794568">
        <w:t>and local government officials</w:t>
      </w:r>
      <w:r w:rsidR="00503A94">
        <w:t xml:space="preserve">.  These bodies approved the protocol, informed </w:t>
      </w:r>
      <w:r w:rsidR="00777467">
        <w:t>consent forms</w:t>
      </w:r>
      <w:r w:rsidR="00503A94">
        <w:t>, subject information</w:t>
      </w:r>
      <w:r w:rsidR="00777467">
        <w:t xml:space="preserve"> forms</w:t>
      </w:r>
      <w:r w:rsidR="00503A94">
        <w:t xml:space="preserve">, questionnaires, and intervention materials included in the appendices.  </w:t>
      </w:r>
    </w:p>
    <w:p w14:paraId="63E42147" w14:textId="77777777" w:rsidR="00794568" w:rsidRDefault="00794568" w:rsidP="00503A94"/>
    <w:p w14:paraId="4BF2D1A8" w14:textId="11B9260C" w:rsidR="00503A94" w:rsidRPr="00DA0297" w:rsidRDefault="00503A94" w:rsidP="00DA0297">
      <w:pPr>
        <w:pStyle w:val="Heading2"/>
      </w:pPr>
      <w:r w:rsidRPr="00DA0297">
        <w:t xml:space="preserve">25. </w:t>
      </w:r>
      <w:r w:rsidR="00346E14" w:rsidRPr="00DA0297">
        <w:t xml:space="preserve">Protocol </w:t>
      </w:r>
      <w:r w:rsidR="00186EA4" w:rsidRPr="00DA0297">
        <w:t>amendments</w:t>
      </w:r>
      <w:r w:rsidR="00346E14" w:rsidRPr="00DA0297">
        <w:t xml:space="preserve">: </w:t>
      </w:r>
    </w:p>
    <w:p w14:paraId="4B0361B3" w14:textId="77777777" w:rsidR="00346E14" w:rsidRDefault="00346E14" w:rsidP="00503A94"/>
    <w:p w14:paraId="1ED401CA" w14:textId="46680F44" w:rsidR="00346E14" w:rsidRDefault="00103798" w:rsidP="00190121">
      <w:r>
        <w:t>M</w:t>
      </w:r>
      <w:r w:rsidR="008745D4">
        <w:t>ajor</w:t>
      </w:r>
      <w:r w:rsidR="00AF0E6A">
        <w:t xml:space="preserve"> m</w:t>
      </w:r>
      <w:r w:rsidR="00186EA4">
        <w:t xml:space="preserve">odifications of the protocol, which may </w:t>
      </w:r>
      <w:r w:rsidR="00AF0E6A">
        <w:t xml:space="preserve">have </w:t>
      </w:r>
      <w:r w:rsidR="00186EA4">
        <w:t>affect</w:t>
      </w:r>
      <w:r w:rsidR="00AF0E6A">
        <w:t>ed</w:t>
      </w:r>
      <w:r w:rsidR="00186EA4">
        <w:t xml:space="preserve"> the content of intervention</w:t>
      </w:r>
      <w:r w:rsidR="00AF0E6A">
        <w:t xml:space="preserve">, </w:t>
      </w:r>
      <w:r w:rsidR="00186EA4">
        <w:t>alter</w:t>
      </w:r>
      <w:r w:rsidR="00AF0E6A">
        <w:t>ed</w:t>
      </w:r>
      <w:r w:rsidR="00186EA4">
        <w:t xml:space="preserve"> the potential benefit to the participant</w:t>
      </w:r>
      <w:r w:rsidR="00AF0E6A">
        <w:t>,</w:t>
      </w:r>
      <w:r w:rsidR="00186EA4">
        <w:t xml:space="preserve"> or affect</w:t>
      </w:r>
      <w:r w:rsidR="00AF0E6A">
        <w:t>ed</w:t>
      </w:r>
      <w:r w:rsidR="00186EA4">
        <w:t xml:space="preserve"> participant safety</w:t>
      </w:r>
      <w:r w:rsidR="00AF0E6A">
        <w:t xml:space="preserve"> </w:t>
      </w:r>
      <w:r>
        <w:t xml:space="preserve">were required to be recorded through </w:t>
      </w:r>
      <w:r w:rsidR="00AF0E6A">
        <w:t xml:space="preserve">formal modification of the protocol, trial registration, and </w:t>
      </w:r>
      <w:r w:rsidR="009A6D24">
        <w:t xml:space="preserve">notification of the ethical approval bodies mentioned above.  </w:t>
      </w:r>
      <w:r>
        <w:t>Administrative changes</w:t>
      </w:r>
      <w:r w:rsidR="00727DC4">
        <w:t xml:space="preserve"> requiring only minor corrections or clarifications that have no effect on the way the study was conducted were agreed to by the trial management group and documented</w:t>
      </w:r>
      <w:r w:rsidR="007E6EC4">
        <w:t xml:space="preserve"> </w:t>
      </w:r>
      <w:r w:rsidR="00212161">
        <w:t>in the study protocol</w:t>
      </w:r>
      <w:r w:rsidR="007E6EC4">
        <w:t xml:space="preserve">.  </w:t>
      </w:r>
      <w:r w:rsidR="00727DC4">
        <w:t xml:space="preserve"> </w:t>
      </w:r>
    </w:p>
    <w:p w14:paraId="5E59D788" w14:textId="77777777" w:rsidR="007E6EC4" w:rsidRDefault="007E6EC4" w:rsidP="007E6EC4"/>
    <w:p w14:paraId="37AE64EF" w14:textId="04007D84" w:rsidR="007E6EC4" w:rsidRPr="00DA0297" w:rsidRDefault="00E07D34" w:rsidP="00DA0297">
      <w:pPr>
        <w:pStyle w:val="Heading2"/>
      </w:pPr>
      <w:r w:rsidRPr="00DA0297">
        <w:t>26</w:t>
      </w:r>
      <w:r w:rsidR="004103C1" w:rsidRPr="00DA0297">
        <w:t>a</w:t>
      </w:r>
      <w:r w:rsidRPr="00DA0297">
        <w:t xml:space="preserve">. </w:t>
      </w:r>
      <w:r w:rsidR="004103C1" w:rsidRPr="00DA0297">
        <w:t xml:space="preserve">Consent or assent: </w:t>
      </w:r>
    </w:p>
    <w:p w14:paraId="2ED6C458" w14:textId="77777777" w:rsidR="004103C1" w:rsidRDefault="004103C1" w:rsidP="007E6EC4"/>
    <w:p w14:paraId="6F3B93D8" w14:textId="4BA1B434" w:rsidR="004103C1" w:rsidRPr="00A717A8" w:rsidRDefault="00AD5702" w:rsidP="00A717A8">
      <w:pPr>
        <w:rPr>
          <w:lang w:val="en-GB"/>
        </w:rPr>
      </w:pPr>
      <w:r w:rsidRPr="00AD5702">
        <w:rPr>
          <w:lang w:val="en-GB"/>
        </w:rPr>
        <w:t xml:space="preserve">Informed consent </w:t>
      </w:r>
      <w:r w:rsidR="00A717A8">
        <w:rPr>
          <w:lang w:val="en-GB"/>
        </w:rPr>
        <w:t>was</w:t>
      </w:r>
      <w:r w:rsidRPr="00AD5702">
        <w:rPr>
          <w:lang w:val="en-GB"/>
        </w:rPr>
        <w:t xml:space="preserve"> obtained prior to</w:t>
      </w:r>
      <w:r w:rsidR="00C7073E">
        <w:rPr>
          <w:lang w:val="en-GB"/>
        </w:rPr>
        <w:t xml:space="preserve"> enrolment.  </w:t>
      </w:r>
      <w:r w:rsidRPr="00AD5702">
        <w:rPr>
          <w:lang w:val="en-GB"/>
        </w:rPr>
        <w:t xml:space="preserve"> </w:t>
      </w:r>
      <w:r w:rsidR="00C7073E">
        <w:rPr>
          <w:lang w:val="en-GB"/>
        </w:rPr>
        <w:t xml:space="preserve">Participants (landlords) </w:t>
      </w:r>
      <w:r w:rsidR="00A717A8">
        <w:rPr>
          <w:lang w:val="en-GB"/>
        </w:rPr>
        <w:t>were</w:t>
      </w:r>
      <w:r w:rsidR="00C7073E">
        <w:rPr>
          <w:lang w:val="en-GB"/>
        </w:rPr>
        <w:t xml:space="preserve"> given </w:t>
      </w:r>
      <w:r w:rsidRPr="00AD5702">
        <w:rPr>
          <w:lang w:val="en-GB"/>
        </w:rPr>
        <w:t>a</w:t>
      </w:r>
      <w:r w:rsidR="00C7073E">
        <w:rPr>
          <w:lang w:val="en-GB"/>
        </w:rPr>
        <w:t xml:space="preserve"> verbal</w:t>
      </w:r>
      <w:r w:rsidRPr="00AD5702">
        <w:rPr>
          <w:lang w:val="en-GB"/>
        </w:rPr>
        <w:t xml:space="preserve"> explanation and </w:t>
      </w:r>
      <w:r w:rsidR="00C7073E">
        <w:rPr>
          <w:lang w:val="en-GB"/>
        </w:rPr>
        <w:t>a written subject information form for their records</w:t>
      </w:r>
      <w:r w:rsidR="00072306">
        <w:rPr>
          <w:lang w:val="en-GB"/>
        </w:rPr>
        <w:t>.  Written consen</w:t>
      </w:r>
      <w:r w:rsidR="007233D7">
        <w:rPr>
          <w:lang w:val="en-GB"/>
        </w:rPr>
        <w:t xml:space="preserve">t </w:t>
      </w:r>
      <w:r w:rsidR="00A717A8">
        <w:rPr>
          <w:lang w:val="en-GB"/>
        </w:rPr>
        <w:t>was</w:t>
      </w:r>
      <w:r w:rsidR="007233D7">
        <w:rPr>
          <w:lang w:val="en-GB"/>
        </w:rPr>
        <w:t xml:space="preserve"> obtained when participants </w:t>
      </w:r>
      <w:r w:rsidR="00A717A8">
        <w:rPr>
          <w:lang w:val="en-GB"/>
        </w:rPr>
        <w:t>we</w:t>
      </w:r>
      <w:r w:rsidR="007233D7">
        <w:rPr>
          <w:lang w:val="en-GB"/>
        </w:rPr>
        <w:t xml:space="preserve">re literate, or </w:t>
      </w:r>
      <w:r w:rsidR="0045283E">
        <w:rPr>
          <w:lang w:val="en-GB"/>
        </w:rPr>
        <w:t>otherwise v</w:t>
      </w:r>
      <w:r w:rsidRPr="00AD5702">
        <w:rPr>
          <w:lang w:val="en-GB"/>
        </w:rPr>
        <w:t>erbal consent obtained</w:t>
      </w:r>
      <w:r w:rsidR="0045283E">
        <w:rPr>
          <w:lang w:val="en-GB"/>
        </w:rPr>
        <w:t xml:space="preserve"> </w:t>
      </w:r>
      <w:r w:rsidR="00A717A8">
        <w:rPr>
          <w:lang w:val="en-GB"/>
        </w:rPr>
        <w:t xml:space="preserve">and a signature of an impartial, literate witness. </w:t>
      </w:r>
      <w:r w:rsidRPr="00AD5702">
        <w:rPr>
          <w:lang w:val="en-GB"/>
        </w:rPr>
        <w:t xml:space="preserve">Consent to </w:t>
      </w:r>
      <w:r w:rsidR="00A717A8">
        <w:rPr>
          <w:lang w:val="en-GB"/>
        </w:rPr>
        <w:t xml:space="preserve">have data collected was also obtained prior to data </w:t>
      </w:r>
      <w:r w:rsidR="00A717A8">
        <w:rPr>
          <w:lang w:val="en-GB"/>
        </w:rPr>
        <w:lastRenderedPageBreak/>
        <w:t xml:space="preserve">collection from tenants (who do not receive the intervention).  </w:t>
      </w:r>
      <w:r w:rsidRPr="00AD5702">
        <w:rPr>
          <w:lang w:val="en-GB"/>
        </w:rPr>
        <w:t>The right of the participant to refuse to participate without giving reasons will be respected.  All participants are free to withdraw at any time from the protocol treatment without giving reasons.</w:t>
      </w:r>
      <w:r w:rsidR="00A717A8">
        <w:rPr>
          <w:lang w:val="en-GB"/>
        </w:rPr>
        <w:t xml:space="preserve">  </w:t>
      </w:r>
      <w:r w:rsidRPr="00AD5702">
        <w:rPr>
          <w:lang w:val="en-GB"/>
        </w:rPr>
        <w:t>The PI is responsible for ensuring that all vulnerable participants are protected and participate voluntarily in an environment free from coercion or undue influence.</w:t>
      </w:r>
    </w:p>
    <w:p w14:paraId="5BA3BBEE" w14:textId="77777777" w:rsidR="004103C1" w:rsidRDefault="004103C1" w:rsidP="007E6EC4"/>
    <w:p w14:paraId="62482000" w14:textId="269CFA50" w:rsidR="004103C1" w:rsidRPr="00DA0297" w:rsidRDefault="004103C1" w:rsidP="00DA0297">
      <w:pPr>
        <w:pStyle w:val="Heading2"/>
      </w:pPr>
      <w:r w:rsidRPr="00DA0297">
        <w:t xml:space="preserve">26b. Consent or assent—ancillary studies: </w:t>
      </w:r>
    </w:p>
    <w:p w14:paraId="336D7A0B" w14:textId="77777777" w:rsidR="004103C1" w:rsidRDefault="004103C1" w:rsidP="007E6EC4"/>
    <w:p w14:paraId="09EFD702" w14:textId="2959FAA1" w:rsidR="004103C1" w:rsidRDefault="00387690" w:rsidP="00374BE0">
      <w:r>
        <w:t xml:space="preserve">No data was collected that is not for use directly in this study and no biological specimens were collected or stored </w:t>
      </w:r>
      <w:r w:rsidR="008D1D53">
        <w:t>for future investigations.</w:t>
      </w:r>
      <w:r w:rsidR="004F48E6">
        <w:t xml:space="preserve">  De-identified data will be made available to other researchers with approval from the study PIs.</w:t>
      </w:r>
    </w:p>
    <w:p w14:paraId="600896D2" w14:textId="77777777" w:rsidR="007A560E" w:rsidRDefault="007A560E" w:rsidP="00387690"/>
    <w:p w14:paraId="448EF30B" w14:textId="436A14D5" w:rsidR="007A560E" w:rsidRPr="00DA0297" w:rsidRDefault="007A560E" w:rsidP="00DA0297">
      <w:pPr>
        <w:pStyle w:val="Heading2"/>
      </w:pPr>
      <w:r w:rsidRPr="00DA0297">
        <w:t xml:space="preserve">27. Confidentiality: </w:t>
      </w:r>
    </w:p>
    <w:p w14:paraId="3B0ED765" w14:textId="77777777" w:rsidR="007A560E" w:rsidRDefault="007A560E" w:rsidP="00387690"/>
    <w:p w14:paraId="65048565" w14:textId="328BA55E" w:rsidR="007A560E" w:rsidRPr="007A560E" w:rsidRDefault="007A560E" w:rsidP="00955F06">
      <w:pPr>
        <w:rPr>
          <w:lang w:val="en-GB"/>
        </w:rPr>
      </w:pPr>
      <w:r w:rsidRPr="007A560E">
        <w:rPr>
          <w:lang w:val="en-GB"/>
        </w:rPr>
        <w:t xml:space="preserve">Any participants’ identifiable data collected will be stored securely and their confidentiality protected in accordance with the Data Protection Act </w:t>
      </w:r>
      <w:r>
        <w:rPr>
          <w:lang w:val="en-GB"/>
        </w:rPr>
        <w:t xml:space="preserve">of </w:t>
      </w:r>
      <w:r w:rsidRPr="007A560E">
        <w:rPr>
          <w:lang w:val="en-GB"/>
        </w:rPr>
        <w:t xml:space="preserve">1998.  </w:t>
      </w:r>
    </w:p>
    <w:p w14:paraId="797E62A8" w14:textId="77777777" w:rsidR="007A560E" w:rsidRPr="007A560E" w:rsidRDefault="007A560E" w:rsidP="007A560E">
      <w:pPr>
        <w:rPr>
          <w:lang w:val="en-GB"/>
        </w:rPr>
      </w:pPr>
    </w:p>
    <w:p w14:paraId="009BC79D" w14:textId="6908CA57" w:rsidR="007A560E" w:rsidRPr="007A560E" w:rsidRDefault="007A560E" w:rsidP="002C4B4A">
      <w:pPr>
        <w:rPr>
          <w:lang w:val="en-GB"/>
        </w:rPr>
      </w:pPr>
      <w:r w:rsidRPr="007A560E">
        <w:rPr>
          <w:lang w:val="en-GB"/>
        </w:rPr>
        <w:t xml:space="preserve">Enrolled </w:t>
      </w:r>
      <w:r w:rsidR="002C4B4A">
        <w:rPr>
          <w:lang w:val="en-GB"/>
        </w:rPr>
        <w:t>participants</w:t>
      </w:r>
      <w:r w:rsidRPr="007A560E">
        <w:rPr>
          <w:lang w:val="en-GB"/>
        </w:rPr>
        <w:t xml:space="preserve"> </w:t>
      </w:r>
      <w:r w:rsidR="002C4B4A">
        <w:rPr>
          <w:lang w:val="en-GB"/>
        </w:rPr>
        <w:t>were</w:t>
      </w:r>
      <w:r w:rsidRPr="007A560E">
        <w:rPr>
          <w:lang w:val="en-GB"/>
        </w:rPr>
        <w:t xml:space="preserve"> allocated a unique identification number. These numbers will be used to identify all records relating to the </w:t>
      </w:r>
      <w:r w:rsidR="002C4B4A">
        <w:rPr>
          <w:lang w:val="en-GB"/>
        </w:rPr>
        <w:t>participant</w:t>
      </w:r>
      <w:r w:rsidRPr="007A560E">
        <w:rPr>
          <w:lang w:val="en-GB"/>
        </w:rPr>
        <w:t>. Data will be</w:t>
      </w:r>
      <w:r>
        <w:rPr>
          <w:lang w:val="en-GB"/>
        </w:rPr>
        <w:t xml:space="preserve"> stored in an electronic spread</w:t>
      </w:r>
      <w:r w:rsidRPr="007A560E">
        <w:rPr>
          <w:lang w:val="en-GB"/>
        </w:rPr>
        <w:t>sheet and will be identifiable by ID number only. A separa</w:t>
      </w:r>
      <w:r w:rsidR="002C4B4A">
        <w:rPr>
          <w:lang w:val="en-GB"/>
        </w:rPr>
        <w:t>te list will be kept listing participant</w:t>
      </w:r>
      <w:r w:rsidRPr="007A560E">
        <w:rPr>
          <w:lang w:val="en-GB"/>
        </w:rPr>
        <w:t xml:space="preserve"> </w:t>
      </w:r>
      <w:r w:rsidR="002C4B4A">
        <w:rPr>
          <w:lang w:val="en-GB"/>
        </w:rPr>
        <w:t>names, locations, and</w:t>
      </w:r>
      <w:r w:rsidRPr="007A560E">
        <w:rPr>
          <w:lang w:val="en-GB"/>
        </w:rPr>
        <w:t xml:space="preserve"> ID numbers. This list will be password protected only be accessible to senior project staff. </w:t>
      </w:r>
    </w:p>
    <w:p w14:paraId="734579D2" w14:textId="77777777" w:rsidR="007A560E" w:rsidRPr="007A560E" w:rsidRDefault="007A560E" w:rsidP="007A560E">
      <w:pPr>
        <w:rPr>
          <w:lang w:val="en-GB"/>
        </w:rPr>
      </w:pPr>
    </w:p>
    <w:p w14:paraId="4B5F5870" w14:textId="2826551D" w:rsidR="007A560E" w:rsidRPr="007A560E" w:rsidRDefault="007A560E" w:rsidP="002C4B4A">
      <w:pPr>
        <w:rPr>
          <w:lang w:val="en-GB"/>
        </w:rPr>
      </w:pPr>
      <w:r w:rsidRPr="007A560E">
        <w:rPr>
          <w:lang w:val="en-GB"/>
        </w:rPr>
        <w:t xml:space="preserve">Participants </w:t>
      </w:r>
      <w:r w:rsidR="002C4B4A">
        <w:rPr>
          <w:lang w:val="en-GB"/>
        </w:rPr>
        <w:t>were</w:t>
      </w:r>
      <w:r w:rsidRPr="007A560E">
        <w:rPr>
          <w:lang w:val="en-GB"/>
        </w:rPr>
        <w:t xml:space="preserve"> not be identified </w:t>
      </w:r>
      <w:r>
        <w:rPr>
          <w:lang w:val="en-GB"/>
        </w:rPr>
        <w:t xml:space="preserve">in reports </w:t>
      </w:r>
      <w:r w:rsidRPr="007A560E">
        <w:rPr>
          <w:lang w:val="en-GB"/>
        </w:rPr>
        <w:t xml:space="preserve">using any personally-recognisable means. Reported quotes will be anonymised and deductive disclosure will be avoided by ensuring that there are at least five individuals in any sub group of analysis. Participants </w:t>
      </w:r>
      <w:r w:rsidR="002C4B4A">
        <w:rPr>
          <w:lang w:val="en-GB"/>
        </w:rPr>
        <w:t>were</w:t>
      </w:r>
      <w:r w:rsidRPr="007A560E">
        <w:rPr>
          <w:lang w:val="en-GB"/>
        </w:rPr>
        <w:t xml:space="preserve"> asked specifically whether they consent to photos or videos being used for research purposes or to communicate findings.</w:t>
      </w:r>
    </w:p>
    <w:p w14:paraId="23D09C54" w14:textId="77777777" w:rsidR="007A560E" w:rsidRPr="007A560E" w:rsidRDefault="007A560E" w:rsidP="007A560E">
      <w:pPr>
        <w:rPr>
          <w:lang w:val="en-GB"/>
        </w:rPr>
      </w:pPr>
    </w:p>
    <w:p w14:paraId="57AE12BC" w14:textId="4537C2D8" w:rsidR="007A560E" w:rsidRDefault="007A560E" w:rsidP="007A560E">
      <w:pPr>
        <w:rPr>
          <w:lang w:val="en-GB"/>
        </w:rPr>
      </w:pPr>
      <w:r w:rsidRPr="007A560E">
        <w:rPr>
          <w:lang w:val="en-GB"/>
        </w:rPr>
        <w:t xml:space="preserve">Upon completion of the research a copy of all electronic field notes and audio-visual data will be stored in a password-protected file on the computer of the lead investigator. A copy of all </w:t>
      </w:r>
      <w:proofErr w:type="gramStart"/>
      <w:r w:rsidRPr="007A560E">
        <w:rPr>
          <w:lang w:val="en-GB"/>
        </w:rPr>
        <w:t>hand written</w:t>
      </w:r>
      <w:proofErr w:type="gramEnd"/>
      <w:r w:rsidRPr="007A560E">
        <w:rPr>
          <w:lang w:val="en-GB"/>
        </w:rPr>
        <w:t xml:space="preserve"> field notes will be retained by project staff in a seal</w:t>
      </w:r>
      <w:r w:rsidR="00955F06">
        <w:rPr>
          <w:lang w:val="en-GB"/>
        </w:rPr>
        <w:t>ed envelope and kept in a safe</w:t>
      </w:r>
      <w:r w:rsidRPr="007A560E">
        <w:rPr>
          <w:lang w:val="en-GB"/>
        </w:rPr>
        <w:t xml:space="preserve"> at CIDRZ.</w:t>
      </w:r>
    </w:p>
    <w:p w14:paraId="06169E25" w14:textId="77777777" w:rsidR="007E0D65" w:rsidRDefault="007E0D65" w:rsidP="007A560E">
      <w:pPr>
        <w:rPr>
          <w:lang w:val="en-GB"/>
        </w:rPr>
      </w:pPr>
    </w:p>
    <w:p w14:paraId="2CBD964F" w14:textId="4C79B8C9" w:rsidR="007E0D65" w:rsidRPr="00DA0297" w:rsidRDefault="00DE2D06" w:rsidP="00DA0297">
      <w:pPr>
        <w:pStyle w:val="Heading2"/>
      </w:pPr>
      <w:r w:rsidRPr="00DA0297">
        <w:t xml:space="preserve">28. Competing Interests: </w:t>
      </w:r>
    </w:p>
    <w:p w14:paraId="0A795FCE" w14:textId="77777777" w:rsidR="00DE2D06" w:rsidRDefault="00DE2D06" w:rsidP="007A560E">
      <w:pPr>
        <w:rPr>
          <w:lang w:val="en-GB"/>
        </w:rPr>
      </w:pPr>
    </w:p>
    <w:p w14:paraId="702EBF9C" w14:textId="7C2D9B7D" w:rsidR="00DE2D06" w:rsidRDefault="00DE2D06" w:rsidP="000F4436">
      <w:pPr>
        <w:rPr>
          <w:lang w:val="en-GB"/>
        </w:rPr>
      </w:pPr>
      <w:r>
        <w:rPr>
          <w:lang w:val="en-GB"/>
        </w:rPr>
        <w:t xml:space="preserve">The authors (JT, RA, </w:t>
      </w:r>
      <w:r w:rsidR="000F4436">
        <w:rPr>
          <w:lang w:val="en-GB"/>
        </w:rPr>
        <w:t xml:space="preserve">VC, </w:t>
      </w:r>
      <w:r>
        <w:rPr>
          <w:lang w:val="en-GB"/>
        </w:rPr>
        <w:t>JC, and RC) declare no competing interests.</w:t>
      </w:r>
    </w:p>
    <w:p w14:paraId="6D5D1B01" w14:textId="77777777" w:rsidR="00DE2D06" w:rsidRDefault="00DE2D06" w:rsidP="007A560E">
      <w:pPr>
        <w:rPr>
          <w:lang w:val="en-GB"/>
        </w:rPr>
      </w:pPr>
    </w:p>
    <w:p w14:paraId="27E1E5E8" w14:textId="101B1E86" w:rsidR="00DE2D06" w:rsidRPr="00DA0297" w:rsidRDefault="00DE2D06" w:rsidP="00DA0297">
      <w:pPr>
        <w:pStyle w:val="Heading2"/>
      </w:pPr>
      <w:r w:rsidRPr="00DA0297">
        <w:t xml:space="preserve">29. </w:t>
      </w:r>
      <w:r w:rsidR="00374BE0" w:rsidRPr="00DA0297">
        <w:t xml:space="preserve">Access to Data: </w:t>
      </w:r>
    </w:p>
    <w:p w14:paraId="2663A5BD" w14:textId="77777777" w:rsidR="00374BE0" w:rsidRDefault="00374BE0" w:rsidP="007A560E"/>
    <w:p w14:paraId="3090C8DA" w14:textId="1ADB22A2" w:rsidR="00BA53B9" w:rsidRDefault="00BA53B9" w:rsidP="002C1630">
      <w:r w:rsidRPr="00BA53B9">
        <w:t xml:space="preserve">All data will be stored in files requiring passwords for access as well as stored on network locations that require passwords for access.  Data will be retained by PIs </w:t>
      </w:r>
      <w:r w:rsidR="004F48E6">
        <w:t xml:space="preserve">(RA and RC) </w:t>
      </w:r>
      <w:r w:rsidR="008D2CBB">
        <w:t xml:space="preserve">as well as </w:t>
      </w:r>
      <w:r w:rsidR="002C1630">
        <w:t>the lead analysis/author (</w:t>
      </w:r>
      <w:r w:rsidR="008D2CBB">
        <w:t>JT</w:t>
      </w:r>
      <w:r w:rsidR="002C1630">
        <w:t>)</w:t>
      </w:r>
      <w:r w:rsidR="008D2CBB">
        <w:t xml:space="preserve"> </w:t>
      </w:r>
      <w:r w:rsidRPr="00BA53B9">
        <w:t xml:space="preserve">for at least 5 years following the study.  Data will be stored locally on study team computers </w:t>
      </w:r>
      <w:r w:rsidR="002C1630">
        <w:t>during analysis</w:t>
      </w:r>
      <w:r w:rsidR="002C1630" w:rsidRPr="002C1630">
        <w:t xml:space="preserve"> </w:t>
      </w:r>
      <w:r w:rsidR="002C1630" w:rsidRPr="00BA53B9">
        <w:t>in password-protected formats</w:t>
      </w:r>
      <w:r w:rsidR="002C1630">
        <w:t xml:space="preserve">, and then </w:t>
      </w:r>
      <w:r w:rsidRPr="00BA53B9">
        <w:t>online in a shared, password-protected Dropbox folder.</w:t>
      </w:r>
      <w:r>
        <w:t xml:space="preserve">  </w:t>
      </w:r>
    </w:p>
    <w:p w14:paraId="67C359D6" w14:textId="77777777" w:rsidR="00BD1077" w:rsidRDefault="00BD1077" w:rsidP="002C1630"/>
    <w:p w14:paraId="4C5A5F60" w14:textId="58B8A9D9" w:rsidR="00BD1077" w:rsidRPr="00DA0297" w:rsidRDefault="00BD1077" w:rsidP="00DA0297">
      <w:pPr>
        <w:pStyle w:val="Heading2"/>
      </w:pPr>
      <w:r w:rsidRPr="00DA0297">
        <w:t xml:space="preserve">30. Ancillary and post-trial care: </w:t>
      </w:r>
    </w:p>
    <w:p w14:paraId="0D9643EE" w14:textId="77777777" w:rsidR="00BD1077" w:rsidRDefault="00BD1077" w:rsidP="002C1630"/>
    <w:p w14:paraId="3F58C000" w14:textId="5A4DB53C" w:rsidR="00BD1077" w:rsidRDefault="003C0190" w:rsidP="002C1630">
      <w:r>
        <w:lastRenderedPageBreak/>
        <w:t xml:space="preserve">Due to the low probability of harms arising from this trial, there are no plans for ancillary or post-trial care.  However, the sponsor’s indemnity policy covers participants in the case of serious adverse events.  </w:t>
      </w:r>
    </w:p>
    <w:p w14:paraId="722E9ABB" w14:textId="77777777" w:rsidR="003C0190" w:rsidRDefault="003C0190" w:rsidP="002C1630"/>
    <w:p w14:paraId="00F2F345" w14:textId="0115BD6C" w:rsidR="003C0190" w:rsidRPr="00DA0297" w:rsidRDefault="003C0190" w:rsidP="00DA0297">
      <w:pPr>
        <w:pStyle w:val="Heading2"/>
      </w:pPr>
      <w:r w:rsidRPr="00DA0297">
        <w:t>31</w:t>
      </w:r>
      <w:r w:rsidR="007342DE" w:rsidRPr="00DA0297">
        <w:t>a</w:t>
      </w:r>
      <w:r w:rsidRPr="00DA0297">
        <w:t>. Dissemination policy—trial results:</w:t>
      </w:r>
    </w:p>
    <w:p w14:paraId="5FE1F7DF" w14:textId="77777777" w:rsidR="003C0190" w:rsidRDefault="003C0190" w:rsidP="002C1630"/>
    <w:p w14:paraId="514B1CF9" w14:textId="7787E173" w:rsidR="00935A91" w:rsidRPr="009C4452" w:rsidRDefault="009C4452" w:rsidP="00935A91">
      <w:pPr>
        <w:rPr>
          <w:iCs/>
          <w:lang w:val="en-GB"/>
        </w:rPr>
      </w:pPr>
      <w:r w:rsidRPr="009C4452">
        <w:rPr>
          <w:iCs/>
          <w:lang w:val="en-GB"/>
        </w:rPr>
        <w:t xml:space="preserve">All publications and presentations relating to the study will be authorised by the </w:t>
      </w:r>
      <w:r>
        <w:rPr>
          <w:iCs/>
          <w:lang w:val="en-GB"/>
        </w:rPr>
        <w:t>PIs</w:t>
      </w:r>
      <w:r w:rsidRPr="009C4452">
        <w:rPr>
          <w:iCs/>
          <w:lang w:val="en-GB"/>
        </w:rPr>
        <w:t xml:space="preserve">.  The first publication of the trial results will be in the name of </w:t>
      </w:r>
      <w:r>
        <w:rPr>
          <w:iCs/>
          <w:lang w:val="en-GB"/>
        </w:rPr>
        <w:t>all protocol authors</w:t>
      </w:r>
      <w:r w:rsidRPr="009C4452">
        <w:rPr>
          <w:iCs/>
          <w:lang w:val="en-GB"/>
        </w:rPr>
        <w:t xml:space="preserve">.  Authorship of </w:t>
      </w:r>
      <w:r w:rsidR="00935A91">
        <w:rPr>
          <w:iCs/>
          <w:lang w:val="en-GB"/>
        </w:rPr>
        <w:t>additional</w:t>
      </w:r>
      <w:r w:rsidRPr="009C4452">
        <w:rPr>
          <w:iCs/>
          <w:lang w:val="en-GB"/>
        </w:rPr>
        <w:t xml:space="preserve"> studies will be according to the individuals involved in the project but must ackn</w:t>
      </w:r>
      <w:r w:rsidR="00935A91">
        <w:rPr>
          <w:iCs/>
          <w:lang w:val="en-GB"/>
        </w:rPr>
        <w:t>owledge the contribution of the Trial Management Group</w:t>
      </w:r>
      <w:r w:rsidRPr="009C4452">
        <w:rPr>
          <w:iCs/>
          <w:lang w:val="en-GB"/>
        </w:rPr>
        <w:t>.</w:t>
      </w:r>
      <w:r w:rsidR="00935A91">
        <w:rPr>
          <w:iCs/>
          <w:lang w:val="en-GB"/>
        </w:rPr>
        <w:t xml:space="preserve">  Results will be published in a peer-reviewed journal and reports issued by the funder (SHARE) and will be made available to local political leaders and study participants upon request.  </w:t>
      </w:r>
    </w:p>
    <w:p w14:paraId="4063C2A4" w14:textId="77777777" w:rsidR="003C0190" w:rsidRPr="009C4452" w:rsidRDefault="003C0190" w:rsidP="002C1630">
      <w:pPr>
        <w:rPr>
          <w:lang w:val="en-GB"/>
        </w:rPr>
      </w:pPr>
    </w:p>
    <w:p w14:paraId="57DA1375" w14:textId="001CEBA2" w:rsidR="00374BE0" w:rsidRPr="00DA0297" w:rsidRDefault="007342DE" w:rsidP="00DA0297">
      <w:pPr>
        <w:pStyle w:val="Heading2"/>
      </w:pPr>
      <w:r w:rsidRPr="00DA0297">
        <w:t xml:space="preserve">31b. </w:t>
      </w:r>
      <w:r w:rsidR="00A05D15" w:rsidRPr="00DA0297">
        <w:t>Dissemination policy—authorship:</w:t>
      </w:r>
    </w:p>
    <w:p w14:paraId="3C88CC48" w14:textId="77777777" w:rsidR="00D72CB1" w:rsidRDefault="00D72CB1" w:rsidP="00BA53B9"/>
    <w:p w14:paraId="708867B6" w14:textId="50B4A0C7" w:rsidR="00A05D15" w:rsidRDefault="00A05D15" w:rsidP="00BA53B9">
      <w:r>
        <w:t>Authors on each paper will be based on contributions in keeping with the ICMJE criteria of</w:t>
      </w:r>
      <w:r w:rsidR="00D72CB1">
        <w:t>:</w:t>
      </w:r>
      <w:r>
        <w:t xml:space="preserve"> </w:t>
      </w:r>
    </w:p>
    <w:p w14:paraId="6A75363C" w14:textId="77777777" w:rsidR="00D72CB1" w:rsidRDefault="00D72CB1" w:rsidP="00BA53B9"/>
    <w:p w14:paraId="0465B13D" w14:textId="77777777" w:rsidR="00D72CB1" w:rsidRPr="00D72CB1" w:rsidRDefault="00D72CB1" w:rsidP="00D72CB1">
      <w:pPr>
        <w:numPr>
          <w:ilvl w:val="0"/>
          <w:numId w:val="6"/>
        </w:numPr>
      </w:pPr>
      <w:r w:rsidRPr="00D72CB1">
        <w:t xml:space="preserve">Substantial contributions to the conception or design of the work; or the acquisition, analysis, or interpretation of data for the work; AND </w:t>
      </w:r>
    </w:p>
    <w:p w14:paraId="4C4D2B87" w14:textId="77777777" w:rsidR="00D72CB1" w:rsidRPr="00D72CB1" w:rsidRDefault="00D72CB1" w:rsidP="00D72CB1">
      <w:pPr>
        <w:numPr>
          <w:ilvl w:val="0"/>
          <w:numId w:val="6"/>
        </w:numPr>
      </w:pPr>
      <w:r w:rsidRPr="00D72CB1">
        <w:t xml:space="preserve">Drafting the work or revising it critically for important intellectual content; AND </w:t>
      </w:r>
    </w:p>
    <w:p w14:paraId="478BC6FD" w14:textId="77777777" w:rsidR="00D72CB1" w:rsidRPr="00D72CB1" w:rsidRDefault="00D72CB1" w:rsidP="00D72CB1">
      <w:pPr>
        <w:numPr>
          <w:ilvl w:val="0"/>
          <w:numId w:val="6"/>
        </w:numPr>
      </w:pPr>
      <w:r w:rsidRPr="00D72CB1">
        <w:t xml:space="preserve">Final approval of the version to be published; AND </w:t>
      </w:r>
    </w:p>
    <w:p w14:paraId="585DB5CB" w14:textId="77777777" w:rsidR="00D72CB1" w:rsidRPr="00D72CB1" w:rsidRDefault="00D72CB1" w:rsidP="00D72CB1">
      <w:pPr>
        <w:numPr>
          <w:ilvl w:val="0"/>
          <w:numId w:val="6"/>
        </w:numPr>
      </w:pPr>
      <w:r w:rsidRPr="00D72CB1">
        <w:t xml:space="preserve">Agreement to be accountable for all aspects of the work in ensuring that questions related to the accuracy or integrity of any part of the work are appropriately investigated and resolved. </w:t>
      </w:r>
    </w:p>
    <w:p w14:paraId="2DAE87FF" w14:textId="2146C40B" w:rsidR="00D72CB1" w:rsidRDefault="00D72CB1" w:rsidP="00BA53B9"/>
    <w:p w14:paraId="32DBA167" w14:textId="2ECBCA3B" w:rsidR="00A54FD1" w:rsidRDefault="00A54FD1" w:rsidP="0093320D">
      <w:r>
        <w:t>No outside professional writers will be employed in drafting manuscripts based on this study.</w:t>
      </w:r>
    </w:p>
    <w:p w14:paraId="789C5018" w14:textId="77777777" w:rsidR="00BA53B9" w:rsidRDefault="00BA53B9" w:rsidP="00BA53B9"/>
    <w:p w14:paraId="5B19FCCB" w14:textId="50149BBE" w:rsidR="00A54FD1" w:rsidRPr="00DA0297" w:rsidRDefault="00A54FD1" w:rsidP="00DA0297">
      <w:pPr>
        <w:pStyle w:val="Heading2"/>
      </w:pPr>
      <w:r w:rsidRPr="00DA0297">
        <w:t xml:space="preserve">31c. Dissemination policy—reproducible research: </w:t>
      </w:r>
    </w:p>
    <w:p w14:paraId="41A7B738" w14:textId="77777777" w:rsidR="00A54FD1" w:rsidRDefault="00A54FD1" w:rsidP="00BA53B9"/>
    <w:p w14:paraId="5A2CA819" w14:textId="76B4C5BE" w:rsidR="00A54FD1" w:rsidRDefault="00A54FD1" w:rsidP="00BA53B9">
      <w:r>
        <w:t>Research protocols, de-identified datasets, and statistical code will be made available upon request by the study PIs</w:t>
      </w:r>
      <w:r w:rsidR="00E55EE2">
        <w:t xml:space="preserve"> no later than 2 years after publication of the trial results.  </w:t>
      </w:r>
    </w:p>
    <w:p w14:paraId="1013067C" w14:textId="77777777" w:rsidR="00E55EE2" w:rsidRDefault="00E55EE2" w:rsidP="00BA53B9"/>
    <w:p w14:paraId="44EC6B49" w14:textId="75B67E7B" w:rsidR="00E55EE2" w:rsidRPr="00DA0297" w:rsidRDefault="00E55EE2" w:rsidP="00DA0297">
      <w:pPr>
        <w:pStyle w:val="Heading2"/>
      </w:pPr>
      <w:r w:rsidRPr="00DA0297">
        <w:t>32. Informed consent:</w:t>
      </w:r>
    </w:p>
    <w:p w14:paraId="3CDC97C0" w14:textId="77777777" w:rsidR="00E55EE2" w:rsidRDefault="00E55EE2" w:rsidP="00BA53B9"/>
    <w:p w14:paraId="751F3DCD" w14:textId="2A77A8D1" w:rsidR="00E55EE2" w:rsidRDefault="00E55EE2" w:rsidP="00575F8A">
      <w:r>
        <w:t>Informed consent forms are included in</w:t>
      </w:r>
      <w:r w:rsidR="00575F8A">
        <w:t xml:space="preserve"> the attached appendices</w:t>
      </w:r>
      <w:r>
        <w:t>.</w:t>
      </w:r>
    </w:p>
    <w:p w14:paraId="7C7EA2E8" w14:textId="77777777" w:rsidR="00E55EE2" w:rsidRDefault="00E55EE2" w:rsidP="00BA53B9"/>
    <w:p w14:paraId="213C97D1" w14:textId="7F6625C1" w:rsidR="00E55EE2" w:rsidRPr="00DA0297" w:rsidRDefault="00E55EE2" w:rsidP="00DA0297">
      <w:pPr>
        <w:pStyle w:val="Heading2"/>
      </w:pPr>
      <w:r w:rsidRPr="00DA0297">
        <w:t xml:space="preserve">33. Biological specimens: </w:t>
      </w:r>
    </w:p>
    <w:p w14:paraId="037D77B6" w14:textId="77777777" w:rsidR="00E55EE2" w:rsidRDefault="00E55EE2" w:rsidP="00BA53B9"/>
    <w:p w14:paraId="447D2159" w14:textId="77777777" w:rsidR="008B27EA" w:rsidRDefault="00E55EE2" w:rsidP="00BA53B9">
      <w:r>
        <w:t>No biological specimens were collected in the course of this research.</w:t>
      </w:r>
    </w:p>
    <w:p w14:paraId="1AF71DD1" w14:textId="33EFB722" w:rsidR="007112E3" w:rsidRDefault="007112E3">
      <w:r>
        <w:br w:type="page"/>
      </w:r>
    </w:p>
    <w:p w14:paraId="0E51670D" w14:textId="4B618A50" w:rsidR="008B27EA" w:rsidRPr="00BC0BBC" w:rsidRDefault="007112E3" w:rsidP="00BC0BBC">
      <w:pPr>
        <w:pStyle w:val="Heading1"/>
        <w:rPr>
          <w:b/>
          <w:bCs/>
          <w:sz w:val="32"/>
          <w:szCs w:val="32"/>
          <w:u w:val="none"/>
        </w:rPr>
      </w:pPr>
      <w:r w:rsidRPr="00BC0BBC">
        <w:rPr>
          <w:b/>
          <w:bCs/>
          <w:sz w:val="32"/>
          <w:szCs w:val="32"/>
          <w:u w:val="none"/>
        </w:rPr>
        <w:lastRenderedPageBreak/>
        <w:t>References</w:t>
      </w:r>
    </w:p>
    <w:p w14:paraId="63EB0D13" w14:textId="77777777" w:rsidR="007112E3" w:rsidRDefault="007112E3" w:rsidP="00BA53B9"/>
    <w:p w14:paraId="6EE7FC72" w14:textId="77777777" w:rsidR="0077142F" w:rsidRPr="0077142F" w:rsidRDefault="008B27EA" w:rsidP="0077142F">
      <w:pPr>
        <w:pStyle w:val="EndNoteBibliography"/>
        <w:ind w:left="720" w:hanging="720"/>
        <w:rPr>
          <w:noProof/>
        </w:rPr>
      </w:pPr>
      <w:r>
        <w:fldChar w:fldCharType="begin"/>
      </w:r>
      <w:r>
        <w:instrText xml:space="preserve"> ADDIN EN.REFLIST </w:instrText>
      </w:r>
      <w:r>
        <w:fldChar w:fldCharType="separate"/>
      </w:r>
      <w:r w:rsidR="0077142F" w:rsidRPr="0077142F">
        <w:rPr>
          <w:noProof/>
        </w:rPr>
        <w:t>1.</w:t>
      </w:r>
      <w:r w:rsidR="0077142F" w:rsidRPr="0077142F">
        <w:rPr>
          <w:noProof/>
        </w:rPr>
        <w:tab/>
        <w:t xml:space="preserve">Ezeh, A., et al., </w:t>
      </w:r>
      <w:r w:rsidR="0077142F" w:rsidRPr="0077142F">
        <w:rPr>
          <w:i/>
          <w:noProof/>
        </w:rPr>
        <w:t>The history, geography, and sociology of slums and the health problems of people who live in slums.</w:t>
      </w:r>
      <w:r w:rsidR="0077142F" w:rsidRPr="0077142F">
        <w:rPr>
          <w:noProof/>
        </w:rPr>
        <w:t xml:space="preserve"> The lancet, 2017. </w:t>
      </w:r>
      <w:r w:rsidR="0077142F" w:rsidRPr="0077142F">
        <w:rPr>
          <w:b/>
          <w:noProof/>
        </w:rPr>
        <w:t>389</w:t>
      </w:r>
      <w:r w:rsidR="0077142F" w:rsidRPr="0077142F">
        <w:rPr>
          <w:noProof/>
        </w:rPr>
        <w:t>(10068): p. 547-558.</w:t>
      </w:r>
    </w:p>
    <w:p w14:paraId="5B624C04" w14:textId="77777777" w:rsidR="0077142F" w:rsidRPr="0077142F" w:rsidRDefault="0077142F" w:rsidP="0077142F">
      <w:pPr>
        <w:pStyle w:val="EndNoteBibliography"/>
        <w:ind w:left="720" w:hanging="720"/>
        <w:rPr>
          <w:noProof/>
        </w:rPr>
      </w:pPr>
      <w:r w:rsidRPr="0077142F">
        <w:rPr>
          <w:noProof/>
        </w:rPr>
        <w:t>2.</w:t>
      </w:r>
      <w:r w:rsidRPr="0077142F">
        <w:rPr>
          <w:noProof/>
        </w:rPr>
        <w:tab/>
        <w:t xml:space="preserve">Evans, B., et al., </w:t>
      </w:r>
      <w:r w:rsidRPr="0077142F">
        <w:rPr>
          <w:i/>
          <w:noProof/>
        </w:rPr>
        <w:t>Limited services? The role of shared sanitation in the 2030 Agenda for Sustainable Development</w:t>
      </w:r>
      <w:r w:rsidRPr="0077142F">
        <w:rPr>
          <w:noProof/>
        </w:rPr>
        <w:t>. 2017, IWA Publishing.</w:t>
      </w:r>
    </w:p>
    <w:p w14:paraId="78EB4D26" w14:textId="77777777" w:rsidR="0077142F" w:rsidRPr="0077142F" w:rsidRDefault="0077142F" w:rsidP="0077142F">
      <w:pPr>
        <w:pStyle w:val="EndNoteBibliography"/>
        <w:ind w:left="720" w:hanging="720"/>
        <w:rPr>
          <w:noProof/>
        </w:rPr>
      </w:pPr>
      <w:r w:rsidRPr="0077142F">
        <w:rPr>
          <w:noProof/>
        </w:rPr>
        <w:t>3.</w:t>
      </w:r>
      <w:r w:rsidRPr="0077142F">
        <w:rPr>
          <w:noProof/>
        </w:rPr>
        <w:tab/>
        <w:t xml:space="preserve">Heijnen, M., et al., </w:t>
      </w:r>
      <w:r w:rsidRPr="0077142F">
        <w:rPr>
          <w:i/>
          <w:noProof/>
        </w:rPr>
        <w:t>Shared sanitation versus individual household latrines: a systematic review of health outcomes.</w:t>
      </w:r>
      <w:r w:rsidRPr="0077142F">
        <w:rPr>
          <w:noProof/>
        </w:rPr>
        <w:t xml:space="preserve"> PLoS One, 2014. </w:t>
      </w:r>
      <w:r w:rsidRPr="0077142F">
        <w:rPr>
          <w:b/>
          <w:noProof/>
        </w:rPr>
        <w:t>9</w:t>
      </w:r>
      <w:r w:rsidRPr="0077142F">
        <w:rPr>
          <w:noProof/>
        </w:rPr>
        <w:t>(4): p. e93300.</w:t>
      </w:r>
    </w:p>
    <w:p w14:paraId="38BD166D" w14:textId="77777777" w:rsidR="0077142F" w:rsidRPr="0077142F" w:rsidRDefault="0077142F" w:rsidP="0077142F">
      <w:pPr>
        <w:pStyle w:val="EndNoteBibliography"/>
        <w:ind w:left="720" w:hanging="720"/>
        <w:rPr>
          <w:noProof/>
        </w:rPr>
      </w:pPr>
      <w:r w:rsidRPr="0077142F">
        <w:rPr>
          <w:noProof/>
        </w:rPr>
        <w:t>4.</w:t>
      </w:r>
      <w:r w:rsidRPr="0077142F">
        <w:rPr>
          <w:noProof/>
        </w:rPr>
        <w:tab/>
        <w:t xml:space="preserve">Jenkins, M.W., et al., </w:t>
      </w:r>
      <w:r w:rsidRPr="0077142F">
        <w:rPr>
          <w:i/>
          <w:noProof/>
        </w:rPr>
        <w:t>Beyond ‘improved’ towards ‘safe and sustainable’ urban sanitation: assessing the design, management and functionality of sanitation in poor communities of Dar es Salaam, Tanzania.</w:t>
      </w:r>
      <w:r w:rsidRPr="0077142F">
        <w:rPr>
          <w:noProof/>
        </w:rPr>
        <w:t xml:space="preserve"> Journal of Water, Sanitation and Hygiene for Development, 2014. </w:t>
      </w:r>
      <w:r w:rsidRPr="0077142F">
        <w:rPr>
          <w:b/>
          <w:noProof/>
        </w:rPr>
        <w:t>4</w:t>
      </w:r>
      <w:r w:rsidRPr="0077142F">
        <w:rPr>
          <w:noProof/>
        </w:rPr>
        <w:t>(1): p. 131.</w:t>
      </w:r>
    </w:p>
    <w:p w14:paraId="60F953C1" w14:textId="77777777" w:rsidR="0077142F" w:rsidRPr="0077142F" w:rsidRDefault="0077142F" w:rsidP="0077142F">
      <w:pPr>
        <w:pStyle w:val="EndNoteBibliography"/>
        <w:ind w:left="720" w:hanging="720"/>
        <w:rPr>
          <w:noProof/>
        </w:rPr>
      </w:pPr>
      <w:r w:rsidRPr="0077142F">
        <w:rPr>
          <w:noProof/>
        </w:rPr>
        <w:t>5.</w:t>
      </w:r>
      <w:r w:rsidRPr="0077142F">
        <w:rPr>
          <w:noProof/>
        </w:rPr>
        <w:tab/>
        <w:t xml:space="preserve">Exley, J.L.R., et al., </w:t>
      </w:r>
      <w:r w:rsidRPr="0077142F">
        <w:rPr>
          <w:i/>
          <w:noProof/>
        </w:rPr>
        <w:t>The sanitation ladder, what constitutes an improved form of sanitation?</w:t>
      </w:r>
      <w:r w:rsidRPr="0077142F">
        <w:rPr>
          <w:noProof/>
        </w:rPr>
        <w:t xml:space="preserve"> Environmental Science and Technology, 2015. </w:t>
      </w:r>
      <w:r w:rsidRPr="0077142F">
        <w:rPr>
          <w:b/>
          <w:noProof/>
        </w:rPr>
        <w:t>49</w:t>
      </w:r>
      <w:r w:rsidRPr="0077142F">
        <w:rPr>
          <w:noProof/>
        </w:rPr>
        <w:t>(2): p. 1086-1094.</w:t>
      </w:r>
    </w:p>
    <w:p w14:paraId="3F33092F" w14:textId="77777777" w:rsidR="0077142F" w:rsidRPr="0077142F" w:rsidRDefault="0077142F" w:rsidP="0077142F">
      <w:pPr>
        <w:pStyle w:val="EndNoteBibliography"/>
        <w:ind w:left="720" w:hanging="720"/>
        <w:rPr>
          <w:noProof/>
        </w:rPr>
      </w:pPr>
      <w:r w:rsidRPr="0077142F">
        <w:rPr>
          <w:noProof/>
        </w:rPr>
        <w:t>6.</w:t>
      </w:r>
      <w:r w:rsidRPr="0077142F">
        <w:rPr>
          <w:noProof/>
        </w:rPr>
        <w:tab/>
        <w:t xml:space="preserve">Günther, I., et al., </w:t>
      </w:r>
      <w:r w:rsidRPr="0077142F">
        <w:rPr>
          <w:i/>
          <w:noProof/>
        </w:rPr>
        <w:t>When is shared sanitation improved sanitation? - The correlation between number of users and toilet hygiene.</w:t>
      </w:r>
      <w:r w:rsidRPr="0077142F">
        <w:rPr>
          <w:noProof/>
        </w:rPr>
        <w:t xml:space="preserve"> Research for Policy 2, ETH Zurich, Switzerland, 2012.</w:t>
      </w:r>
    </w:p>
    <w:p w14:paraId="660A896F" w14:textId="77777777" w:rsidR="0077142F" w:rsidRPr="0077142F" w:rsidRDefault="0077142F" w:rsidP="0077142F">
      <w:pPr>
        <w:pStyle w:val="EndNoteBibliography"/>
        <w:ind w:left="720" w:hanging="720"/>
        <w:rPr>
          <w:noProof/>
        </w:rPr>
      </w:pPr>
      <w:r w:rsidRPr="0077142F">
        <w:rPr>
          <w:noProof/>
        </w:rPr>
        <w:t>7.</w:t>
      </w:r>
      <w:r w:rsidRPr="0077142F">
        <w:rPr>
          <w:noProof/>
        </w:rPr>
        <w:tab/>
        <w:t xml:space="preserve">Tumwebaze, I.K. and H.-J. Mosler, </w:t>
      </w:r>
      <w:r w:rsidRPr="0077142F">
        <w:rPr>
          <w:i/>
          <w:noProof/>
        </w:rPr>
        <w:t>Shared toilet users’ collective cleaning and determinant factors in Kampala slums, Uganda.</w:t>
      </w:r>
      <w:r w:rsidRPr="0077142F">
        <w:rPr>
          <w:noProof/>
        </w:rPr>
        <w:t xml:space="preserve"> BMC Public Health, 2014. </w:t>
      </w:r>
      <w:r w:rsidRPr="0077142F">
        <w:rPr>
          <w:b/>
          <w:noProof/>
        </w:rPr>
        <w:t>14</w:t>
      </w:r>
      <w:r w:rsidRPr="0077142F">
        <w:rPr>
          <w:noProof/>
        </w:rPr>
        <w:t>(1): p. 1260.</w:t>
      </w:r>
    </w:p>
    <w:p w14:paraId="17CC196F" w14:textId="77777777" w:rsidR="0077142F" w:rsidRPr="0077142F" w:rsidRDefault="0077142F" w:rsidP="0077142F">
      <w:pPr>
        <w:pStyle w:val="EndNoteBibliography"/>
        <w:ind w:left="720" w:hanging="720"/>
        <w:rPr>
          <w:noProof/>
        </w:rPr>
      </w:pPr>
      <w:r w:rsidRPr="0077142F">
        <w:rPr>
          <w:noProof/>
        </w:rPr>
        <w:t>8.</w:t>
      </w:r>
      <w:r w:rsidRPr="0077142F">
        <w:rPr>
          <w:noProof/>
        </w:rPr>
        <w:tab/>
        <w:t xml:space="preserve">Brown, J., et al., </w:t>
      </w:r>
      <w:r w:rsidRPr="0077142F">
        <w:rPr>
          <w:i/>
          <w:noProof/>
        </w:rPr>
        <w:t>A controlled, before-and-after trial of an urban sanitation intervention to reduce enteric infections in children: research protocol for the Maputo Sanitation (MapSan) study, Mozambique.</w:t>
      </w:r>
      <w:r w:rsidRPr="0077142F">
        <w:rPr>
          <w:noProof/>
        </w:rPr>
        <w:t xml:space="preserve"> BMJ Open, 2015. </w:t>
      </w:r>
      <w:r w:rsidRPr="0077142F">
        <w:rPr>
          <w:b/>
          <w:noProof/>
        </w:rPr>
        <w:t>5</w:t>
      </w:r>
      <w:r w:rsidRPr="0077142F">
        <w:rPr>
          <w:noProof/>
        </w:rPr>
        <w:t>(6): p. e008215.</w:t>
      </w:r>
    </w:p>
    <w:p w14:paraId="6A785A73" w14:textId="77777777" w:rsidR="0077142F" w:rsidRPr="0077142F" w:rsidRDefault="0077142F" w:rsidP="0077142F">
      <w:pPr>
        <w:pStyle w:val="EndNoteBibliography"/>
        <w:ind w:left="720" w:hanging="720"/>
        <w:rPr>
          <w:noProof/>
        </w:rPr>
      </w:pPr>
      <w:r w:rsidRPr="0077142F">
        <w:rPr>
          <w:noProof/>
        </w:rPr>
        <w:t>9.</w:t>
      </w:r>
      <w:r w:rsidRPr="0077142F">
        <w:rPr>
          <w:noProof/>
        </w:rPr>
        <w:tab/>
        <w:t xml:space="preserve">Tidwell, J., et al., </w:t>
      </w:r>
      <w:r w:rsidRPr="0077142F">
        <w:rPr>
          <w:i/>
          <w:noProof/>
        </w:rPr>
        <w:t>Measuring Sanitation Quality with the Healthy Sanitation Framework: Development of a General Theoretical Framework for Sanitation and Operationalizing a Measure for Peri-Urban Lusaka, Zambia.</w:t>
      </w:r>
      <w:r w:rsidRPr="0077142F">
        <w:rPr>
          <w:noProof/>
        </w:rPr>
        <w:t xml:space="preserve"> (in press), 2017.</w:t>
      </w:r>
    </w:p>
    <w:p w14:paraId="21F46106" w14:textId="77777777" w:rsidR="0077142F" w:rsidRPr="0077142F" w:rsidRDefault="0077142F" w:rsidP="0077142F">
      <w:pPr>
        <w:pStyle w:val="EndNoteBibliography"/>
        <w:ind w:left="720" w:hanging="720"/>
        <w:rPr>
          <w:noProof/>
        </w:rPr>
      </w:pPr>
      <w:r w:rsidRPr="0077142F">
        <w:rPr>
          <w:noProof/>
        </w:rPr>
        <w:t>10.</w:t>
      </w:r>
      <w:r w:rsidRPr="0077142F">
        <w:rPr>
          <w:noProof/>
        </w:rPr>
        <w:tab/>
        <w:t xml:space="preserve">Bank, W., </w:t>
      </w:r>
      <w:r w:rsidRPr="0077142F">
        <w:rPr>
          <w:i/>
          <w:noProof/>
        </w:rPr>
        <w:t>Project Appraisal Document 1204: Proposed Credit to the Republic of Zambia for a Lusaka Sanitation Project</w:t>
      </w:r>
      <w:r w:rsidRPr="0077142F">
        <w:rPr>
          <w:noProof/>
        </w:rPr>
        <w:t>. 2015.</w:t>
      </w:r>
    </w:p>
    <w:p w14:paraId="23B8E925" w14:textId="77777777" w:rsidR="0077142F" w:rsidRPr="0077142F" w:rsidRDefault="0077142F" w:rsidP="0077142F">
      <w:pPr>
        <w:pStyle w:val="EndNoteBibliography"/>
        <w:ind w:left="720" w:hanging="720"/>
        <w:rPr>
          <w:noProof/>
        </w:rPr>
      </w:pPr>
      <w:r w:rsidRPr="0077142F">
        <w:rPr>
          <w:noProof/>
        </w:rPr>
        <w:t>11.</w:t>
      </w:r>
      <w:r w:rsidRPr="0077142F">
        <w:rPr>
          <w:noProof/>
        </w:rPr>
        <w:tab/>
        <w:t xml:space="preserve">Hutton, G. and M. Varughese, </w:t>
      </w:r>
      <w:r w:rsidRPr="0077142F">
        <w:rPr>
          <w:i/>
          <w:noProof/>
        </w:rPr>
        <w:t>The costs of meeting the 2030 sustainable development goal targets on drinking water, sanitation, and hygiene.</w:t>
      </w:r>
      <w:r w:rsidRPr="0077142F">
        <w:rPr>
          <w:noProof/>
        </w:rPr>
        <w:t xml:space="preserve"> Washington, DC: World Bank, Water and Sanitation Program, 2016.</w:t>
      </w:r>
    </w:p>
    <w:p w14:paraId="0DFBF741" w14:textId="77777777" w:rsidR="0077142F" w:rsidRPr="0077142F" w:rsidRDefault="0077142F" w:rsidP="0077142F">
      <w:pPr>
        <w:pStyle w:val="EndNoteBibliography"/>
        <w:ind w:left="720" w:hanging="720"/>
        <w:rPr>
          <w:noProof/>
        </w:rPr>
      </w:pPr>
      <w:r w:rsidRPr="0077142F">
        <w:rPr>
          <w:noProof/>
        </w:rPr>
        <w:t>12.</w:t>
      </w:r>
      <w:r w:rsidRPr="0077142F">
        <w:rPr>
          <w:noProof/>
        </w:rPr>
        <w:tab/>
        <w:t xml:space="preserve">Evans, B., C. Van der Voorden, and A. Peal, </w:t>
      </w:r>
      <w:r w:rsidRPr="0077142F">
        <w:rPr>
          <w:i/>
          <w:noProof/>
        </w:rPr>
        <w:t>Public Funding for Sanitation-The Many Faces of Sanitation Subsidies</w:t>
      </w:r>
      <w:r w:rsidRPr="0077142F">
        <w:rPr>
          <w:noProof/>
        </w:rPr>
        <w:t>. 2009: Water Supply &amp; Sanitation Collaborative Council.</w:t>
      </w:r>
    </w:p>
    <w:p w14:paraId="6A6F23A5" w14:textId="77777777" w:rsidR="0077142F" w:rsidRPr="0077142F" w:rsidRDefault="0077142F" w:rsidP="0077142F">
      <w:pPr>
        <w:pStyle w:val="EndNoteBibliography"/>
        <w:ind w:left="720" w:hanging="720"/>
        <w:rPr>
          <w:noProof/>
        </w:rPr>
      </w:pPr>
      <w:r w:rsidRPr="0077142F">
        <w:rPr>
          <w:noProof/>
        </w:rPr>
        <w:t>13.</w:t>
      </w:r>
      <w:r w:rsidRPr="0077142F">
        <w:rPr>
          <w:noProof/>
        </w:rPr>
        <w:tab/>
        <w:t xml:space="preserve">McGranahan, G., </w:t>
      </w:r>
      <w:r w:rsidRPr="0077142F">
        <w:rPr>
          <w:i/>
          <w:noProof/>
        </w:rPr>
        <w:t>Realizing the Right to Sanitation in Deprived Urban Communities: Meeting the Challenges of Collective Action, Coproduction, Affordability, and Housing Tenure.</w:t>
      </w:r>
      <w:r w:rsidRPr="0077142F">
        <w:rPr>
          <w:noProof/>
        </w:rPr>
        <w:t xml:space="preserve"> World Development, 2015. </w:t>
      </w:r>
      <w:r w:rsidRPr="0077142F">
        <w:rPr>
          <w:b/>
          <w:noProof/>
        </w:rPr>
        <w:t>68</w:t>
      </w:r>
      <w:r w:rsidRPr="0077142F">
        <w:rPr>
          <w:noProof/>
        </w:rPr>
        <w:t>: p. 242-253.</w:t>
      </w:r>
    </w:p>
    <w:p w14:paraId="39665374" w14:textId="77777777" w:rsidR="0077142F" w:rsidRPr="0077142F" w:rsidRDefault="0077142F" w:rsidP="0077142F">
      <w:pPr>
        <w:pStyle w:val="EndNoteBibliography"/>
        <w:ind w:left="720" w:hanging="720"/>
        <w:rPr>
          <w:noProof/>
        </w:rPr>
      </w:pPr>
      <w:r w:rsidRPr="0077142F">
        <w:rPr>
          <w:noProof/>
        </w:rPr>
        <w:t>14.</w:t>
      </w:r>
      <w:r w:rsidRPr="0077142F">
        <w:rPr>
          <w:noProof/>
        </w:rPr>
        <w:tab/>
        <w:t xml:space="preserve">Guiteras, R., J. Levinsohn, and A.M. Mobarak, </w:t>
      </w:r>
      <w:r w:rsidRPr="0077142F">
        <w:rPr>
          <w:i/>
          <w:noProof/>
        </w:rPr>
        <w:t>Sanitation subsidies. Encouraging sanitation investment in the developing world: a cluster-randomized trial.</w:t>
      </w:r>
      <w:r w:rsidRPr="0077142F">
        <w:rPr>
          <w:noProof/>
        </w:rPr>
        <w:t xml:space="preserve"> Science (New York, N.Y.), 2015. </w:t>
      </w:r>
      <w:r w:rsidRPr="0077142F">
        <w:rPr>
          <w:b/>
          <w:noProof/>
        </w:rPr>
        <w:t>348</w:t>
      </w:r>
      <w:r w:rsidRPr="0077142F">
        <w:rPr>
          <w:noProof/>
        </w:rPr>
        <w:t>(6237): p. 903-906.</w:t>
      </w:r>
    </w:p>
    <w:p w14:paraId="7D2076BF" w14:textId="77777777" w:rsidR="0077142F" w:rsidRPr="0077142F" w:rsidRDefault="0077142F" w:rsidP="0077142F">
      <w:pPr>
        <w:pStyle w:val="EndNoteBibliography"/>
        <w:ind w:left="720" w:hanging="720"/>
        <w:rPr>
          <w:noProof/>
        </w:rPr>
      </w:pPr>
      <w:r w:rsidRPr="0077142F">
        <w:rPr>
          <w:noProof/>
        </w:rPr>
        <w:t>15.</w:t>
      </w:r>
      <w:r w:rsidRPr="0077142F">
        <w:rPr>
          <w:noProof/>
        </w:rPr>
        <w:tab/>
        <w:t xml:space="preserve">Schmidt, W.-P., </w:t>
      </w:r>
      <w:r w:rsidRPr="0077142F">
        <w:rPr>
          <w:i/>
          <w:noProof/>
        </w:rPr>
        <w:t>Seven trials, seven question marks.</w:t>
      </w:r>
      <w:r w:rsidRPr="0077142F">
        <w:rPr>
          <w:noProof/>
        </w:rPr>
        <w:t xml:space="preserve"> The Lancet Global Health, 2015. </w:t>
      </w:r>
      <w:r w:rsidRPr="0077142F">
        <w:rPr>
          <w:b/>
          <w:noProof/>
        </w:rPr>
        <w:t>3</w:t>
      </w:r>
      <w:r w:rsidRPr="0077142F">
        <w:rPr>
          <w:noProof/>
        </w:rPr>
        <w:t>(11): p. e659-e660.</w:t>
      </w:r>
    </w:p>
    <w:p w14:paraId="45ACC225" w14:textId="77777777" w:rsidR="0077142F" w:rsidRPr="0077142F" w:rsidRDefault="0077142F" w:rsidP="0077142F">
      <w:pPr>
        <w:pStyle w:val="EndNoteBibliography"/>
        <w:ind w:left="720" w:hanging="720"/>
        <w:rPr>
          <w:noProof/>
        </w:rPr>
      </w:pPr>
      <w:r w:rsidRPr="0077142F">
        <w:rPr>
          <w:noProof/>
        </w:rPr>
        <w:t>16.</w:t>
      </w:r>
      <w:r w:rsidRPr="0077142F">
        <w:rPr>
          <w:noProof/>
        </w:rPr>
        <w:tab/>
        <w:t xml:space="preserve">Schmidt, W.-P., </w:t>
      </w:r>
      <w:r w:rsidRPr="0077142F">
        <w:rPr>
          <w:i/>
          <w:noProof/>
        </w:rPr>
        <w:t>The elusive effect of water and sanitation on the global burden of disease.</w:t>
      </w:r>
      <w:r w:rsidRPr="0077142F">
        <w:rPr>
          <w:noProof/>
        </w:rPr>
        <w:t xml:space="preserve"> Tropical Medicine and International Health, 2014. </w:t>
      </w:r>
      <w:r w:rsidRPr="0077142F">
        <w:rPr>
          <w:b/>
          <w:noProof/>
        </w:rPr>
        <w:t>19</w:t>
      </w:r>
      <w:r w:rsidRPr="0077142F">
        <w:rPr>
          <w:noProof/>
        </w:rPr>
        <w:t>(5): p. 522-527.</w:t>
      </w:r>
    </w:p>
    <w:p w14:paraId="76032999" w14:textId="77777777" w:rsidR="0077142F" w:rsidRPr="0077142F" w:rsidRDefault="0077142F" w:rsidP="0077142F">
      <w:pPr>
        <w:pStyle w:val="EndNoteBibliography"/>
        <w:ind w:left="720" w:hanging="720"/>
        <w:rPr>
          <w:noProof/>
        </w:rPr>
      </w:pPr>
      <w:r w:rsidRPr="0077142F">
        <w:rPr>
          <w:noProof/>
        </w:rPr>
        <w:t>17.</w:t>
      </w:r>
      <w:r w:rsidRPr="0077142F">
        <w:rPr>
          <w:noProof/>
        </w:rPr>
        <w:tab/>
        <w:t xml:space="preserve">Grant, M.J. and A. Booth, </w:t>
      </w:r>
      <w:r w:rsidRPr="0077142F">
        <w:rPr>
          <w:i/>
          <w:noProof/>
        </w:rPr>
        <w:t>A typology of reviews: an analysis of 14 review types and associated methodologies.</w:t>
      </w:r>
      <w:r w:rsidRPr="0077142F">
        <w:rPr>
          <w:noProof/>
        </w:rPr>
        <w:t xml:space="preserve"> Health Information &amp; Libraries Journal, 2009. </w:t>
      </w:r>
      <w:r w:rsidRPr="0077142F">
        <w:rPr>
          <w:b/>
          <w:noProof/>
        </w:rPr>
        <w:t>26</w:t>
      </w:r>
      <w:r w:rsidRPr="0077142F">
        <w:rPr>
          <w:noProof/>
        </w:rPr>
        <w:t>(2): p. 91-108.</w:t>
      </w:r>
    </w:p>
    <w:p w14:paraId="5D9143F2" w14:textId="77777777" w:rsidR="0077142F" w:rsidRPr="0077142F" w:rsidRDefault="0077142F" w:rsidP="0077142F">
      <w:pPr>
        <w:pStyle w:val="EndNoteBibliography"/>
        <w:ind w:left="720" w:hanging="720"/>
        <w:rPr>
          <w:noProof/>
        </w:rPr>
      </w:pPr>
      <w:r w:rsidRPr="0077142F">
        <w:rPr>
          <w:noProof/>
        </w:rPr>
        <w:t>18.</w:t>
      </w:r>
      <w:r w:rsidRPr="0077142F">
        <w:rPr>
          <w:noProof/>
        </w:rPr>
        <w:tab/>
        <w:t xml:space="preserve">Kirigia, J.M. and L. Kainyu, </w:t>
      </w:r>
      <w:r w:rsidRPr="0077142F">
        <w:rPr>
          <w:i/>
          <w:noProof/>
        </w:rPr>
        <w:t>Predictors of toilet ownership in South Africa.</w:t>
      </w:r>
      <w:r w:rsidRPr="0077142F">
        <w:rPr>
          <w:noProof/>
        </w:rPr>
        <w:t xml:space="preserve"> East African Medical Journal, 2000. </w:t>
      </w:r>
      <w:r w:rsidRPr="0077142F">
        <w:rPr>
          <w:b/>
          <w:noProof/>
        </w:rPr>
        <w:t>77</w:t>
      </w:r>
      <w:r w:rsidRPr="0077142F">
        <w:rPr>
          <w:noProof/>
        </w:rPr>
        <w:t>: p. 667-672.</w:t>
      </w:r>
    </w:p>
    <w:p w14:paraId="4FD84EFA" w14:textId="77777777" w:rsidR="0077142F" w:rsidRPr="0077142F" w:rsidRDefault="0077142F" w:rsidP="0077142F">
      <w:pPr>
        <w:pStyle w:val="EndNoteBibliography"/>
        <w:ind w:left="720" w:hanging="720"/>
        <w:rPr>
          <w:noProof/>
        </w:rPr>
      </w:pPr>
      <w:r w:rsidRPr="0077142F">
        <w:rPr>
          <w:noProof/>
        </w:rPr>
        <w:lastRenderedPageBreak/>
        <w:t>19.</w:t>
      </w:r>
      <w:r w:rsidRPr="0077142F">
        <w:rPr>
          <w:noProof/>
        </w:rPr>
        <w:tab/>
        <w:t xml:space="preserve">Oduro-Kwarteng, S., E. Awuah, and K.B. Nyarko. </w:t>
      </w:r>
      <w:r w:rsidRPr="0077142F">
        <w:rPr>
          <w:i/>
          <w:noProof/>
        </w:rPr>
        <w:t>Shifting from public shared toilets to home toilets in urban settlements: Implications of household demand in Kumasi, Ghana</w:t>
      </w:r>
      <w:r w:rsidRPr="0077142F">
        <w:rPr>
          <w:noProof/>
        </w:rPr>
        <w:t>.</w:t>
      </w:r>
    </w:p>
    <w:p w14:paraId="117CB139" w14:textId="77777777" w:rsidR="0077142F" w:rsidRPr="0077142F" w:rsidRDefault="0077142F" w:rsidP="0077142F">
      <w:pPr>
        <w:pStyle w:val="EndNoteBibliography"/>
        <w:ind w:left="720" w:hanging="720"/>
        <w:rPr>
          <w:noProof/>
        </w:rPr>
      </w:pPr>
      <w:r w:rsidRPr="0077142F">
        <w:rPr>
          <w:noProof/>
        </w:rPr>
        <w:t>20.</w:t>
      </w:r>
      <w:r w:rsidRPr="0077142F">
        <w:rPr>
          <w:noProof/>
        </w:rPr>
        <w:tab/>
        <w:t xml:space="preserve">Lagerkvist, C.J., S. Kokko, and N. Karanja, </w:t>
      </w:r>
      <w:r w:rsidRPr="0077142F">
        <w:rPr>
          <w:i/>
          <w:noProof/>
        </w:rPr>
        <w:t>Health in perspective: framing motivational factors for personal sanitation in urban slums in Nairobi, Kenya, using anchored best–worst scaling.</w:t>
      </w:r>
      <w:r w:rsidRPr="0077142F">
        <w:rPr>
          <w:noProof/>
        </w:rPr>
        <w:t xml:space="preserve"> Journal of Water Sanitation and Hygiene for Development, 2014. </w:t>
      </w:r>
      <w:r w:rsidRPr="0077142F">
        <w:rPr>
          <w:b/>
          <w:noProof/>
        </w:rPr>
        <w:t>4</w:t>
      </w:r>
      <w:r w:rsidRPr="0077142F">
        <w:rPr>
          <w:noProof/>
        </w:rPr>
        <w:t>(1): p. 108-119.</w:t>
      </w:r>
    </w:p>
    <w:p w14:paraId="1924CA1A" w14:textId="77777777" w:rsidR="0077142F" w:rsidRPr="0077142F" w:rsidRDefault="0077142F" w:rsidP="0077142F">
      <w:pPr>
        <w:pStyle w:val="EndNoteBibliography"/>
        <w:ind w:left="720" w:hanging="720"/>
        <w:rPr>
          <w:noProof/>
        </w:rPr>
      </w:pPr>
      <w:r w:rsidRPr="0077142F">
        <w:rPr>
          <w:noProof/>
        </w:rPr>
        <w:t>21.</w:t>
      </w:r>
      <w:r w:rsidRPr="0077142F">
        <w:rPr>
          <w:noProof/>
        </w:rPr>
        <w:tab/>
        <w:t xml:space="preserve">Santos, A.C., et al., </w:t>
      </w:r>
      <w:r w:rsidRPr="0077142F">
        <w:rPr>
          <w:i/>
          <w:noProof/>
        </w:rPr>
        <w:t>Demand for sanitation in Salvador, Brazil: A hybrid choice approach.</w:t>
      </w:r>
      <w:r w:rsidRPr="0077142F">
        <w:rPr>
          <w:noProof/>
        </w:rPr>
        <w:t xml:space="preserve"> Social Science and Medicine, 2011. </w:t>
      </w:r>
      <w:r w:rsidRPr="0077142F">
        <w:rPr>
          <w:b/>
          <w:noProof/>
        </w:rPr>
        <w:t>72</w:t>
      </w:r>
      <w:r w:rsidRPr="0077142F">
        <w:rPr>
          <w:noProof/>
        </w:rPr>
        <w:t>(8): p. 1325-1332.</w:t>
      </w:r>
    </w:p>
    <w:p w14:paraId="04393C7F" w14:textId="77777777" w:rsidR="0077142F" w:rsidRPr="0077142F" w:rsidRDefault="0077142F" w:rsidP="0077142F">
      <w:pPr>
        <w:pStyle w:val="EndNoteBibliography"/>
        <w:ind w:left="720" w:hanging="720"/>
        <w:rPr>
          <w:noProof/>
        </w:rPr>
      </w:pPr>
      <w:r w:rsidRPr="0077142F">
        <w:rPr>
          <w:noProof/>
        </w:rPr>
        <w:t>22.</w:t>
      </w:r>
      <w:r w:rsidRPr="0077142F">
        <w:rPr>
          <w:noProof/>
        </w:rPr>
        <w:tab/>
        <w:t xml:space="preserve">Connell, K.O., </w:t>
      </w:r>
      <w:r w:rsidRPr="0077142F">
        <w:rPr>
          <w:i/>
          <w:noProof/>
        </w:rPr>
        <w:t>What Influences Open Defecation and Latrine Ownership in Rural Households ?: Findings from a Global Review.</w:t>
      </w:r>
      <w:r w:rsidRPr="0077142F">
        <w:rPr>
          <w:noProof/>
        </w:rPr>
        <w:t xml:space="preserve"> 2014(August).</w:t>
      </w:r>
    </w:p>
    <w:p w14:paraId="2D2F1565" w14:textId="77777777" w:rsidR="0077142F" w:rsidRPr="0077142F" w:rsidRDefault="0077142F" w:rsidP="0077142F">
      <w:pPr>
        <w:pStyle w:val="EndNoteBibliography"/>
        <w:ind w:left="720" w:hanging="720"/>
        <w:rPr>
          <w:noProof/>
        </w:rPr>
      </w:pPr>
      <w:r w:rsidRPr="0077142F">
        <w:rPr>
          <w:noProof/>
        </w:rPr>
        <w:t>23.</w:t>
      </w:r>
      <w:r w:rsidRPr="0077142F">
        <w:rPr>
          <w:noProof/>
        </w:rPr>
        <w:tab/>
        <w:t xml:space="preserve">Jenkins, M.W. and V. Curtis, </w:t>
      </w:r>
      <w:r w:rsidRPr="0077142F">
        <w:rPr>
          <w:i/>
          <w:noProof/>
        </w:rPr>
        <w:t>Achieving the 'good life': Why some people want latrines in rural Benin.</w:t>
      </w:r>
      <w:r w:rsidRPr="0077142F">
        <w:rPr>
          <w:noProof/>
        </w:rPr>
        <w:t xml:space="preserve"> Social Science and Medicine, 2005. </w:t>
      </w:r>
      <w:r w:rsidRPr="0077142F">
        <w:rPr>
          <w:b/>
          <w:noProof/>
        </w:rPr>
        <w:t>61</w:t>
      </w:r>
      <w:r w:rsidRPr="0077142F">
        <w:rPr>
          <w:noProof/>
        </w:rPr>
        <w:t>(11): p. 2446-2459.</w:t>
      </w:r>
    </w:p>
    <w:p w14:paraId="7EBCDAA9" w14:textId="77777777" w:rsidR="0077142F" w:rsidRPr="0077142F" w:rsidRDefault="0077142F" w:rsidP="0077142F">
      <w:pPr>
        <w:pStyle w:val="EndNoteBibliography"/>
        <w:ind w:left="720" w:hanging="720"/>
        <w:rPr>
          <w:noProof/>
        </w:rPr>
      </w:pPr>
      <w:r w:rsidRPr="0077142F">
        <w:rPr>
          <w:noProof/>
        </w:rPr>
        <w:t>24.</w:t>
      </w:r>
      <w:r w:rsidRPr="0077142F">
        <w:rPr>
          <w:noProof/>
        </w:rPr>
        <w:tab/>
        <w:t xml:space="preserve">Scott, B., M. Jenkins, and G. Kpinsoton, </w:t>
      </w:r>
      <w:r w:rsidRPr="0077142F">
        <w:rPr>
          <w:i/>
          <w:noProof/>
        </w:rPr>
        <w:t>Experiences from Rural Benin: Sanitation Marketing At Scale.</w:t>
      </w:r>
      <w:r w:rsidRPr="0077142F">
        <w:rPr>
          <w:noProof/>
        </w:rPr>
        <w:t xml:space="preserve"> 2011(April): p. 1-16.</w:t>
      </w:r>
    </w:p>
    <w:p w14:paraId="4B573334" w14:textId="77777777" w:rsidR="0077142F" w:rsidRPr="0077142F" w:rsidRDefault="0077142F" w:rsidP="0077142F">
      <w:pPr>
        <w:pStyle w:val="EndNoteBibliography"/>
        <w:ind w:left="720" w:hanging="720"/>
        <w:rPr>
          <w:noProof/>
        </w:rPr>
      </w:pPr>
      <w:r w:rsidRPr="0077142F">
        <w:rPr>
          <w:noProof/>
        </w:rPr>
        <w:t>25.</w:t>
      </w:r>
      <w:r w:rsidRPr="0077142F">
        <w:rPr>
          <w:noProof/>
        </w:rPr>
        <w:tab/>
        <w:t xml:space="preserve">Jenkins, M.W., O. Cumming, and S. Cairncross, </w:t>
      </w:r>
      <w:r w:rsidRPr="0077142F">
        <w:rPr>
          <w:i/>
          <w:noProof/>
        </w:rPr>
        <w:t>Pit latrine emptying behavior and demand for sanitation services in Dar Es Salaam, Tanzania.</w:t>
      </w:r>
      <w:r w:rsidRPr="0077142F">
        <w:rPr>
          <w:noProof/>
        </w:rPr>
        <w:t xml:space="preserve"> International Journal of Environmental Research and Public Health, 2015. </w:t>
      </w:r>
      <w:r w:rsidRPr="0077142F">
        <w:rPr>
          <w:b/>
          <w:noProof/>
        </w:rPr>
        <w:t>12</w:t>
      </w:r>
      <w:r w:rsidRPr="0077142F">
        <w:rPr>
          <w:noProof/>
        </w:rPr>
        <w:t>(3): p. 2588-2611.</w:t>
      </w:r>
    </w:p>
    <w:p w14:paraId="2C1301FB" w14:textId="77777777" w:rsidR="0077142F" w:rsidRPr="0077142F" w:rsidRDefault="0077142F" w:rsidP="0077142F">
      <w:pPr>
        <w:pStyle w:val="EndNoteBibliography"/>
        <w:ind w:left="720" w:hanging="720"/>
        <w:rPr>
          <w:noProof/>
        </w:rPr>
      </w:pPr>
      <w:r w:rsidRPr="0077142F">
        <w:rPr>
          <w:noProof/>
        </w:rPr>
        <w:t>26.</w:t>
      </w:r>
      <w:r w:rsidRPr="0077142F">
        <w:rPr>
          <w:noProof/>
        </w:rPr>
        <w:tab/>
        <w:t xml:space="preserve">Tumwebaze, I.K., et al., </w:t>
      </w:r>
      <w:r w:rsidRPr="0077142F">
        <w:rPr>
          <w:i/>
          <w:noProof/>
        </w:rPr>
        <w:t>Sanitation facilities in Kampala slums, Uganda: Users' satisfaction and determinant factors.</w:t>
      </w:r>
      <w:r w:rsidRPr="0077142F">
        <w:rPr>
          <w:noProof/>
        </w:rPr>
        <w:t xml:space="preserve"> International Journal of Environmental Health Research, 2013. </w:t>
      </w:r>
      <w:r w:rsidRPr="0077142F">
        <w:rPr>
          <w:b/>
          <w:noProof/>
        </w:rPr>
        <w:t>23</w:t>
      </w:r>
      <w:r w:rsidRPr="0077142F">
        <w:rPr>
          <w:noProof/>
        </w:rPr>
        <w:t>(3): p. 191-204.</w:t>
      </w:r>
    </w:p>
    <w:p w14:paraId="5C14A805" w14:textId="77777777" w:rsidR="0077142F" w:rsidRPr="0077142F" w:rsidRDefault="0077142F" w:rsidP="0077142F">
      <w:pPr>
        <w:pStyle w:val="EndNoteBibliography"/>
        <w:ind w:left="720" w:hanging="720"/>
        <w:rPr>
          <w:noProof/>
        </w:rPr>
      </w:pPr>
      <w:r w:rsidRPr="0077142F">
        <w:rPr>
          <w:noProof/>
        </w:rPr>
        <w:t>27.</w:t>
      </w:r>
      <w:r w:rsidRPr="0077142F">
        <w:rPr>
          <w:noProof/>
        </w:rPr>
        <w:tab/>
        <w:t xml:space="preserve">Pickering, A.J., et al., </w:t>
      </w:r>
      <w:r w:rsidRPr="0077142F">
        <w:rPr>
          <w:i/>
          <w:noProof/>
        </w:rPr>
        <w:t>Effect of a community-led sanitation intervention on child diarrhoea and child growth in rural Mali: A cluster-randomised controlled trial.</w:t>
      </w:r>
      <w:r w:rsidRPr="0077142F">
        <w:rPr>
          <w:noProof/>
        </w:rPr>
        <w:t xml:space="preserve"> The Lancet Global Health, 2015. </w:t>
      </w:r>
      <w:r w:rsidRPr="0077142F">
        <w:rPr>
          <w:b/>
          <w:noProof/>
        </w:rPr>
        <w:t>3</w:t>
      </w:r>
      <w:r w:rsidRPr="0077142F">
        <w:rPr>
          <w:noProof/>
        </w:rPr>
        <w:t>(11): p. e701-e711.</w:t>
      </w:r>
    </w:p>
    <w:p w14:paraId="0B85E25D" w14:textId="77777777" w:rsidR="0077142F" w:rsidRPr="0077142F" w:rsidRDefault="0077142F" w:rsidP="0077142F">
      <w:pPr>
        <w:pStyle w:val="EndNoteBibliography"/>
        <w:ind w:left="720" w:hanging="720"/>
        <w:rPr>
          <w:noProof/>
        </w:rPr>
      </w:pPr>
      <w:r w:rsidRPr="0077142F">
        <w:rPr>
          <w:noProof/>
        </w:rPr>
        <w:t>28.</w:t>
      </w:r>
      <w:r w:rsidRPr="0077142F">
        <w:rPr>
          <w:noProof/>
        </w:rPr>
        <w:tab/>
        <w:t xml:space="preserve">Waterkeyn, J. and S. Cairncross, </w:t>
      </w:r>
      <w:r w:rsidRPr="0077142F">
        <w:rPr>
          <w:i/>
          <w:noProof/>
        </w:rPr>
        <w:t>Creating demand for sanitation and hygiene through Community Health Clubs: A cost-effective intervention in two districts in Zimbabwe.</w:t>
      </w:r>
      <w:r w:rsidRPr="0077142F">
        <w:rPr>
          <w:noProof/>
        </w:rPr>
        <w:t xml:space="preserve"> Social Science and Medicine, 2005. </w:t>
      </w:r>
      <w:r w:rsidRPr="0077142F">
        <w:rPr>
          <w:b/>
          <w:noProof/>
        </w:rPr>
        <w:t>61</w:t>
      </w:r>
      <w:r w:rsidRPr="0077142F">
        <w:rPr>
          <w:noProof/>
        </w:rPr>
        <w:t>(9): p. 1958-1970.</w:t>
      </w:r>
    </w:p>
    <w:p w14:paraId="39B06352" w14:textId="77777777" w:rsidR="0077142F" w:rsidRPr="0077142F" w:rsidRDefault="0077142F" w:rsidP="0077142F">
      <w:pPr>
        <w:pStyle w:val="EndNoteBibliography"/>
        <w:ind w:left="720" w:hanging="720"/>
        <w:rPr>
          <w:noProof/>
        </w:rPr>
      </w:pPr>
      <w:r w:rsidRPr="0077142F">
        <w:rPr>
          <w:noProof/>
        </w:rPr>
        <w:t>29.</w:t>
      </w:r>
      <w:r w:rsidRPr="0077142F">
        <w:rPr>
          <w:noProof/>
        </w:rPr>
        <w:tab/>
        <w:t xml:space="preserve">Tumwebaze, I.K. and H.J. Mosler, </w:t>
      </w:r>
      <w:r w:rsidRPr="0077142F">
        <w:rPr>
          <w:i/>
          <w:noProof/>
        </w:rPr>
        <w:t>Effectiveness of group discussions and commitment in improving cleaning behaviour of shared sanitation users in Kampala, Uganda slums.</w:t>
      </w:r>
      <w:r w:rsidRPr="0077142F">
        <w:rPr>
          <w:noProof/>
        </w:rPr>
        <w:t xml:space="preserve"> Social Science and Medicine, 2015. </w:t>
      </w:r>
      <w:r w:rsidRPr="0077142F">
        <w:rPr>
          <w:b/>
          <w:noProof/>
        </w:rPr>
        <w:t>147</w:t>
      </w:r>
      <w:r w:rsidRPr="0077142F">
        <w:rPr>
          <w:noProof/>
        </w:rPr>
        <w:t>: p. 72-79.</w:t>
      </w:r>
    </w:p>
    <w:p w14:paraId="0F021031" w14:textId="77777777" w:rsidR="0077142F" w:rsidRPr="0077142F" w:rsidRDefault="0077142F" w:rsidP="0077142F">
      <w:pPr>
        <w:pStyle w:val="EndNoteBibliography"/>
        <w:ind w:left="720" w:hanging="720"/>
        <w:rPr>
          <w:noProof/>
        </w:rPr>
      </w:pPr>
      <w:r w:rsidRPr="0077142F">
        <w:rPr>
          <w:noProof/>
        </w:rPr>
        <w:t>30.</w:t>
      </w:r>
      <w:r w:rsidRPr="0077142F">
        <w:rPr>
          <w:noProof/>
        </w:rPr>
        <w:tab/>
        <w:t xml:space="preserve">Cameron, L., S. Olivia, and M. Shah, </w:t>
      </w:r>
      <w:r w:rsidRPr="0077142F">
        <w:rPr>
          <w:i/>
          <w:noProof/>
        </w:rPr>
        <w:t>Initial conditions matter: social capital and participatory development.</w:t>
      </w:r>
      <w:r w:rsidRPr="0077142F">
        <w:rPr>
          <w:noProof/>
        </w:rPr>
        <w:t xml:space="preserve"> 2015(9563): p. 34 pp.-34 pp.</w:t>
      </w:r>
    </w:p>
    <w:p w14:paraId="0C6195D3" w14:textId="77777777" w:rsidR="0077142F" w:rsidRPr="0077142F" w:rsidRDefault="0077142F" w:rsidP="0077142F">
      <w:pPr>
        <w:pStyle w:val="EndNoteBibliography"/>
        <w:ind w:left="720" w:hanging="720"/>
        <w:rPr>
          <w:noProof/>
        </w:rPr>
      </w:pPr>
      <w:r w:rsidRPr="0077142F">
        <w:rPr>
          <w:noProof/>
        </w:rPr>
        <w:t>31.</w:t>
      </w:r>
      <w:r w:rsidRPr="0077142F">
        <w:rPr>
          <w:noProof/>
        </w:rPr>
        <w:tab/>
        <w:t xml:space="preserve">Sophanna, M. and M. Jenkins, </w:t>
      </w:r>
      <w:r w:rsidRPr="0077142F">
        <w:rPr>
          <w:i/>
          <w:noProof/>
        </w:rPr>
        <w:t>Rural Consumer Sanitation Adoption Study.</w:t>
      </w:r>
      <w:r w:rsidRPr="0077142F">
        <w:rPr>
          <w:noProof/>
        </w:rPr>
        <w:t xml:space="preserve"> 2014(October).</w:t>
      </w:r>
    </w:p>
    <w:p w14:paraId="304339C4" w14:textId="77777777" w:rsidR="0077142F" w:rsidRPr="0077142F" w:rsidRDefault="0077142F" w:rsidP="0077142F">
      <w:pPr>
        <w:pStyle w:val="EndNoteBibliography"/>
        <w:ind w:left="720" w:hanging="720"/>
        <w:rPr>
          <w:noProof/>
        </w:rPr>
      </w:pPr>
      <w:r w:rsidRPr="0077142F">
        <w:rPr>
          <w:noProof/>
        </w:rPr>
        <w:t>32.</w:t>
      </w:r>
      <w:r w:rsidRPr="0077142F">
        <w:rPr>
          <w:noProof/>
        </w:rPr>
        <w:tab/>
        <w:t xml:space="preserve">Shakya, H.B., N.a. Christakis, and J.H. Fowler, </w:t>
      </w:r>
      <w:r w:rsidRPr="0077142F">
        <w:rPr>
          <w:i/>
          <w:noProof/>
        </w:rPr>
        <w:t>Association between social network communities and health behavior: An observational sociocentric network study of latrine ownership in rural india.</w:t>
      </w:r>
      <w:r w:rsidRPr="0077142F">
        <w:rPr>
          <w:noProof/>
        </w:rPr>
        <w:t xml:space="preserve"> American Journal of Public Health, 2014. </w:t>
      </w:r>
      <w:r w:rsidRPr="0077142F">
        <w:rPr>
          <w:b/>
          <w:noProof/>
        </w:rPr>
        <w:t>104</w:t>
      </w:r>
      <w:r w:rsidRPr="0077142F">
        <w:rPr>
          <w:noProof/>
        </w:rPr>
        <w:t>(5): p. 930-937.</w:t>
      </w:r>
    </w:p>
    <w:p w14:paraId="48AFB376" w14:textId="77777777" w:rsidR="0077142F" w:rsidRPr="0077142F" w:rsidRDefault="0077142F" w:rsidP="0077142F">
      <w:pPr>
        <w:pStyle w:val="EndNoteBibliography"/>
        <w:ind w:left="720" w:hanging="720"/>
        <w:rPr>
          <w:noProof/>
        </w:rPr>
      </w:pPr>
      <w:r w:rsidRPr="0077142F">
        <w:rPr>
          <w:noProof/>
        </w:rPr>
        <w:t>33.</w:t>
      </w:r>
      <w:r w:rsidRPr="0077142F">
        <w:rPr>
          <w:noProof/>
        </w:rPr>
        <w:tab/>
        <w:t xml:space="preserve">Altaf, M.A. and J.A. Hughes, </w:t>
      </w:r>
      <w:r w:rsidRPr="0077142F">
        <w:rPr>
          <w:i/>
          <w:noProof/>
        </w:rPr>
        <w:t>Measuring the Demand for Improved Urban Sanitation Services: Results of a Contingent Valuation Study in Ouagadougou, Burkina Faso.</w:t>
      </w:r>
      <w:r w:rsidRPr="0077142F">
        <w:rPr>
          <w:noProof/>
        </w:rPr>
        <w:t xml:space="preserve"> Urban Studies, 1994. </w:t>
      </w:r>
      <w:r w:rsidRPr="0077142F">
        <w:rPr>
          <w:b/>
          <w:noProof/>
        </w:rPr>
        <w:t>31</w:t>
      </w:r>
      <w:r w:rsidRPr="0077142F">
        <w:rPr>
          <w:noProof/>
        </w:rPr>
        <w:t>(10): p. 1763-1776.</w:t>
      </w:r>
    </w:p>
    <w:p w14:paraId="0D3BF3D3" w14:textId="77777777" w:rsidR="0077142F" w:rsidRPr="0077142F" w:rsidRDefault="0077142F" w:rsidP="0077142F">
      <w:pPr>
        <w:pStyle w:val="EndNoteBibliography"/>
        <w:ind w:left="720" w:hanging="720"/>
        <w:rPr>
          <w:noProof/>
        </w:rPr>
      </w:pPr>
      <w:r w:rsidRPr="0077142F">
        <w:rPr>
          <w:noProof/>
        </w:rPr>
        <w:t>34.</w:t>
      </w:r>
      <w:r w:rsidRPr="0077142F">
        <w:rPr>
          <w:noProof/>
        </w:rPr>
        <w:tab/>
        <w:t xml:space="preserve">Arimah, B.C., </w:t>
      </w:r>
      <w:r w:rsidRPr="0077142F">
        <w:rPr>
          <w:i/>
          <w:noProof/>
        </w:rPr>
        <w:t>Willingness to pay for improved environmental sanitation in a Nigerian City.</w:t>
      </w:r>
      <w:r w:rsidRPr="0077142F">
        <w:rPr>
          <w:noProof/>
        </w:rPr>
        <w:t xml:space="preserve"> Journal of Environmental Management, 1996. </w:t>
      </w:r>
      <w:r w:rsidRPr="0077142F">
        <w:rPr>
          <w:b/>
          <w:noProof/>
        </w:rPr>
        <w:t>48</w:t>
      </w:r>
      <w:r w:rsidRPr="0077142F">
        <w:rPr>
          <w:noProof/>
        </w:rPr>
        <w:t>(2): p. 127-138.</w:t>
      </w:r>
    </w:p>
    <w:p w14:paraId="055AF3E3" w14:textId="77777777" w:rsidR="0077142F" w:rsidRPr="0077142F" w:rsidRDefault="0077142F" w:rsidP="0077142F">
      <w:pPr>
        <w:pStyle w:val="EndNoteBibliography"/>
        <w:ind w:left="720" w:hanging="720"/>
        <w:rPr>
          <w:noProof/>
        </w:rPr>
      </w:pPr>
      <w:r w:rsidRPr="0077142F">
        <w:rPr>
          <w:noProof/>
        </w:rPr>
        <w:t>35.</w:t>
      </w:r>
      <w:r w:rsidRPr="0077142F">
        <w:rPr>
          <w:noProof/>
        </w:rPr>
        <w:tab/>
        <w:t xml:space="preserve">Mukoya, K. and M. Mbutu, </w:t>
      </w:r>
      <w:r w:rsidRPr="0077142F">
        <w:rPr>
          <w:i/>
          <w:noProof/>
        </w:rPr>
        <w:t>Social Approach in Increasing Access to Safe Drinking Water and Sanitation to the Urban Poor: Lessons and Challenges from Nairobi City and Sewerage Company, Kenya.</w:t>
      </w:r>
      <w:r w:rsidRPr="0077142F">
        <w:rPr>
          <w:noProof/>
        </w:rPr>
        <w:t xml:space="preserve"> Proceedings of the 50th Isocarp Congress: Urban Transformations: Cities and Water, 2014: p. 426-437.</w:t>
      </w:r>
    </w:p>
    <w:p w14:paraId="6701E7D4" w14:textId="77777777" w:rsidR="0077142F" w:rsidRPr="0077142F" w:rsidRDefault="0077142F" w:rsidP="0077142F">
      <w:pPr>
        <w:pStyle w:val="EndNoteBibliography"/>
        <w:ind w:left="720" w:hanging="720"/>
        <w:rPr>
          <w:noProof/>
        </w:rPr>
      </w:pPr>
      <w:r w:rsidRPr="0077142F">
        <w:rPr>
          <w:noProof/>
        </w:rPr>
        <w:t>36.</w:t>
      </w:r>
      <w:r w:rsidRPr="0077142F">
        <w:rPr>
          <w:noProof/>
        </w:rPr>
        <w:tab/>
        <w:t xml:space="preserve">Scott, P., A. Cotton, and M. Sohail Khan, </w:t>
      </w:r>
      <w:r w:rsidRPr="0077142F">
        <w:rPr>
          <w:i/>
          <w:noProof/>
        </w:rPr>
        <w:t>Tenure security and household investment decisions for urban sanitation: The case of Dakar, Senegal.</w:t>
      </w:r>
      <w:r w:rsidRPr="0077142F">
        <w:rPr>
          <w:noProof/>
        </w:rPr>
        <w:t xml:space="preserve"> Habitat International, 2013. </w:t>
      </w:r>
      <w:r w:rsidRPr="0077142F">
        <w:rPr>
          <w:b/>
          <w:noProof/>
        </w:rPr>
        <w:t>40</w:t>
      </w:r>
      <w:r w:rsidRPr="0077142F">
        <w:rPr>
          <w:noProof/>
        </w:rPr>
        <w:t>: p. 58-64.</w:t>
      </w:r>
    </w:p>
    <w:p w14:paraId="10E5CEEC" w14:textId="77777777" w:rsidR="0077142F" w:rsidRPr="0077142F" w:rsidRDefault="0077142F" w:rsidP="0077142F">
      <w:pPr>
        <w:pStyle w:val="EndNoteBibliography"/>
        <w:ind w:left="720" w:hanging="720"/>
        <w:rPr>
          <w:noProof/>
        </w:rPr>
      </w:pPr>
      <w:r w:rsidRPr="0077142F">
        <w:rPr>
          <w:noProof/>
        </w:rPr>
        <w:lastRenderedPageBreak/>
        <w:t>37.</w:t>
      </w:r>
      <w:r w:rsidRPr="0077142F">
        <w:rPr>
          <w:noProof/>
        </w:rPr>
        <w:tab/>
        <w:t xml:space="preserve">Scott, P., et al., </w:t>
      </w:r>
      <w:r w:rsidRPr="0077142F">
        <w:rPr>
          <w:i/>
          <w:noProof/>
        </w:rPr>
        <w:t>Using tenure to build a "sanitation cityscape": narrowing decisions for targeted sanitation interventions.</w:t>
      </w:r>
      <w:r w:rsidRPr="0077142F">
        <w:rPr>
          <w:noProof/>
        </w:rPr>
        <w:t xml:space="preserve"> Environment and Urbanization, 2015. </w:t>
      </w:r>
      <w:r w:rsidRPr="0077142F">
        <w:rPr>
          <w:b/>
          <w:noProof/>
        </w:rPr>
        <w:t>27</w:t>
      </w:r>
      <w:r w:rsidRPr="0077142F">
        <w:rPr>
          <w:noProof/>
        </w:rPr>
        <w:t>(2): p. 389-406.</w:t>
      </w:r>
    </w:p>
    <w:p w14:paraId="3EE0656B" w14:textId="77777777" w:rsidR="0077142F" w:rsidRPr="0077142F" w:rsidRDefault="0077142F" w:rsidP="0077142F">
      <w:pPr>
        <w:pStyle w:val="EndNoteBibliography"/>
        <w:ind w:left="720" w:hanging="720"/>
        <w:rPr>
          <w:noProof/>
        </w:rPr>
      </w:pPr>
      <w:r w:rsidRPr="0077142F">
        <w:rPr>
          <w:noProof/>
        </w:rPr>
        <w:t>38.</w:t>
      </w:r>
      <w:r w:rsidRPr="0077142F">
        <w:rPr>
          <w:noProof/>
        </w:rPr>
        <w:tab/>
        <w:t xml:space="preserve">Tidwell, J., et al., </w:t>
      </w:r>
      <w:r w:rsidRPr="0077142F">
        <w:rPr>
          <w:i/>
          <w:noProof/>
        </w:rPr>
        <w:t>Theory-driven formative research on sanitation quality and improvement preferences among tenants and landlords in peri-urban Lusaka, Zambia.</w:t>
      </w:r>
      <w:r w:rsidRPr="0077142F">
        <w:rPr>
          <w:noProof/>
        </w:rPr>
        <w:t xml:space="preserve"> (in press), 2017.</w:t>
      </w:r>
    </w:p>
    <w:p w14:paraId="61878B37" w14:textId="77777777" w:rsidR="0077142F" w:rsidRPr="0077142F" w:rsidRDefault="0077142F" w:rsidP="0077142F">
      <w:pPr>
        <w:pStyle w:val="EndNoteBibliography"/>
        <w:ind w:left="720" w:hanging="720"/>
        <w:rPr>
          <w:noProof/>
        </w:rPr>
      </w:pPr>
      <w:r w:rsidRPr="0077142F">
        <w:rPr>
          <w:noProof/>
        </w:rPr>
        <w:t>39.</w:t>
      </w:r>
      <w:r w:rsidRPr="0077142F">
        <w:rPr>
          <w:noProof/>
        </w:rPr>
        <w:tab/>
        <w:t xml:space="preserve">Tidwell, J., et al., </w:t>
      </w:r>
      <w:r w:rsidRPr="0077142F">
        <w:rPr>
          <w:i/>
          <w:noProof/>
        </w:rPr>
        <w:t>Understanding the economic case for consumer-driven sanitation quality improvement in peri-urban Lusaka, Zambia.</w:t>
      </w:r>
      <w:r w:rsidRPr="0077142F">
        <w:rPr>
          <w:noProof/>
        </w:rPr>
        <w:t xml:space="preserve"> (in press), 2017.</w:t>
      </w:r>
    </w:p>
    <w:p w14:paraId="07927CFF" w14:textId="77777777" w:rsidR="0077142F" w:rsidRPr="0077142F" w:rsidRDefault="0077142F" w:rsidP="0077142F">
      <w:pPr>
        <w:pStyle w:val="EndNoteBibliography"/>
        <w:ind w:left="720" w:hanging="720"/>
        <w:rPr>
          <w:noProof/>
        </w:rPr>
      </w:pPr>
      <w:r w:rsidRPr="0077142F">
        <w:rPr>
          <w:noProof/>
        </w:rPr>
        <w:t>40.</w:t>
      </w:r>
      <w:r w:rsidRPr="0077142F">
        <w:rPr>
          <w:noProof/>
        </w:rPr>
        <w:tab/>
        <w:t xml:space="preserve">Tidwell, J., et al., </w:t>
      </w:r>
      <w:r w:rsidRPr="0077142F">
        <w:rPr>
          <w:i/>
          <w:noProof/>
        </w:rPr>
        <w:t>Using Behavior Centered Design to Create an Intervention to Improve Sanitation in Peri-Urban Lusaka, Zambia.</w:t>
      </w:r>
      <w:r w:rsidRPr="0077142F">
        <w:rPr>
          <w:noProof/>
        </w:rPr>
        <w:t xml:space="preserve"> (in press), 2017.</w:t>
      </w:r>
    </w:p>
    <w:p w14:paraId="272C0496" w14:textId="77777777" w:rsidR="0077142F" w:rsidRPr="0077142F" w:rsidRDefault="0077142F" w:rsidP="0077142F">
      <w:pPr>
        <w:pStyle w:val="EndNoteBibliography"/>
        <w:ind w:left="720" w:hanging="720"/>
        <w:rPr>
          <w:noProof/>
        </w:rPr>
      </w:pPr>
      <w:r w:rsidRPr="0077142F">
        <w:rPr>
          <w:noProof/>
        </w:rPr>
        <w:t>41.</w:t>
      </w:r>
      <w:r w:rsidRPr="0077142F">
        <w:rPr>
          <w:noProof/>
        </w:rPr>
        <w:tab/>
        <w:t xml:space="preserve">Braun, H., </w:t>
      </w:r>
      <w:r w:rsidRPr="0077142F">
        <w:rPr>
          <w:i/>
          <w:noProof/>
        </w:rPr>
        <w:t>Multiple comparisons: 1948-1983</w:t>
      </w:r>
      <w:r w:rsidRPr="0077142F">
        <w:rPr>
          <w:noProof/>
        </w:rPr>
        <w:t>. The collected works of John W Tukey. Vol. VIII. 1994, New York: Chapman &amp; Hall.</w:t>
      </w:r>
    </w:p>
    <w:p w14:paraId="727B75B4" w14:textId="77777777" w:rsidR="0077142F" w:rsidRPr="0077142F" w:rsidRDefault="0077142F" w:rsidP="0077142F">
      <w:pPr>
        <w:pStyle w:val="EndNoteBibliography"/>
        <w:ind w:left="720" w:hanging="720"/>
        <w:rPr>
          <w:noProof/>
        </w:rPr>
      </w:pPr>
      <w:r w:rsidRPr="0077142F">
        <w:rPr>
          <w:noProof/>
        </w:rPr>
        <w:t>42.</w:t>
      </w:r>
      <w:r w:rsidRPr="0077142F">
        <w:rPr>
          <w:noProof/>
        </w:rPr>
        <w:tab/>
        <w:t xml:space="preserve">McKenzie, D., </w:t>
      </w:r>
      <w:r w:rsidRPr="0077142F">
        <w:rPr>
          <w:i/>
          <w:noProof/>
        </w:rPr>
        <w:t>Beyond baseline and follow-up: The case for more T in experiments.</w:t>
      </w:r>
      <w:r w:rsidRPr="0077142F">
        <w:rPr>
          <w:noProof/>
        </w:rPr>
        <w:t xml:space="preserve"> Journal of development Economics, 2012. </w:t>
      </w:r>
      <w:r w:rsidRPr="0077142F">
        <w:rPr>
          <w:b/>
          <w:noProof/>
        </w:rPr>
        <w:t>99</w:t>
      </w:r>
      <w:r w:rsidRPr="0077142F">
        <w:rPr>
          <w:noProof/>
        </w:rPr>
        <w:t>(2): p. 210-221.</w:t>
      </w:r>
    </w:p>
    <w:p w14:paraId="38A48559" w14:textId="77777777" w:rsidR="0077142F" w:rsidRPr="0077142F" w:rsidRDefault="0077142F" w:rsidP="0077142F">
      <w:pPr>
        <w:pStyle w:val="EndNoteBibliography"/>
        <w:ind w:left="720" w:hanging="720"/>
        <w:rPr>
          <w:noProof/>
        </w:rPr>
      </w:pPr>
      <w:r w:rsidRPr="0077142F">
        <w:rPr>
          <w:noProof/>
        </w:rPr>
        <w:t>43.</w:t>
      </w:r>
      <w:r w:rsidRPr="0077142F">
        <w:rPr>
          <w:noProof/>
        </w:rPr>
        <w:tab/>
        <w:t xml:space="preserve">Hensher, D.A., J.M. Rose, and W.H. Greene, </w:t>
      </w:r>
      <w:r w:rsidRPr="0077142F">
        <w:rPr>
          <w:i/>
          <w:noProof/>
        </w:rPr>
        <w:t>Applied choice analysis: a primer</w:t>
      </w:r>
      <w:r w:rsidRPr="0077142F">
        <w:rPr>
          <w:noProof/>
        </w:rPr>
        <w:t>. 2005: Cambridge University Press.</w:t>
      </w:r>
    </w:p>
    <w:p w14:paraId="07BB3DB9" w14:textId="77777777" w:rsidR="0077142F" w:rsidRPr="0077142F" w:rsidRDefault="0077142F" w:rsidP="0077142F">
      <w:pPr>
        <w:pStyle w:val="EndNoteBibliography"/>
        <w:ind w:left="720" w:hanging="720"/>
        <w:rPr>
          <w:noProof/>
        </w:rPr>
      </w:pPr>
      <w:r w:rsidRPr="0077142F">
        <w:rPr>
          <w:noProof/>
        </w:rPr>
        <w:t>44.</w:t>
      </w:r>
      <w:r w:rsidRPr="0077142F">
        <w:rPr>
          <w:noProof/>
        </w:rPr>
        <w:tab/>
        <w:t xml:space="preserve">Rubin, D.B., </w:t>
      </w:r>
      <w:r w:rsidRPr="0077142F">
        <w:rPr>
          <w:i/>
          <w:noProof/>
        </w:rPr>
        <w:t>Multiple imputation for nonresponse in surveys</w:t>
      </w:r>
      <w:r w:rsidRPr="0077142F">
        <w:rPr>
          <w:noProof/>
        </w:rPr>
        <w:t>. Vol. 81. 2004: John Wiley &amp; Sons.</w:t>
      </w:r>
    </w:p>
    <w:p w14:paraId="0CC35680" w14:textId="018FE119" w:rsidR="00BC0BBC" w:rsidRDefault="008B27EA" w:rsidP="0077142F">
      <w:r>
        <w:fldChar w:fldCharType="end"/>
      </w:r>
    </w:p>
    <w:p w14:paraId="7CD4F20E" w14:textId="77777777" w:rsidR="00BC0BBC" w:rsidRDefault="00BC0BBC">
      <w:r>
        <w:br w:type="page"/>
      </w:r>
    </w:p>
    <w:p w14:paraId="1950509F" w14:textId="77777777" w:rsidR="007D42F4" w:rsidRDefault="00BC0BBC" w:rsidP="00BC0BBC">
      <w:pPr>
        <w:pStyle w:val="Heading1"/>
        <w:rPr>
          <w:b/>
          <w:bCs/>
          <w:sz w:val="32"/>
          <w:szCs w:val="32"/>
          <w:u w:val="none"/>
        </w:rPr>
      </w:pPr>
      <w:bookmarkStart w:id="0" w:name="_Ref504631336"/>
      <w:r w:rsidRPr="00BC0BBC">
        <w:rPr>
          <w:b/>
          <w:bCs/>
          <w:sz w:val="32"/>
          <w:szCs w:val="32"/>
          <w:u w:val="none"/>
        </w:rPr>
        <w:lastRenderedPageBreak/>
        <w:t>Appendix A</w:t>
      </w:r>
    </w:p>
    <w:p w14:paraId="3DAF1A67" w14:textId="77777777" w:rsidR="007D42F4" w:rsidRDefault="007D42F4" w:rsidP="007D42F4"/>
    <w:p w14:paraId="6AA106CB" w14:textId="10A54BAA" w:rsidR="00E55EE2" w:rsidRDefault="005320ED" w:rsidP="005320ED">
      <w:r>
        <w:t>TI</w:t>
      </w:r>
      <w:r w:rsidR="00BC0BBC" w:rsidRPr="00BC0BBC">
        <w:t>D</w:t>
      </w:r>
      <w:r>
        <w:t>ie</w:t>
      </w:r>
      <w:r w:rsidR="00BC0BBC" w:rsidRPr="00BC0BBC">
        <w:t>R Checklist for Intervention Replication</w:t>
      </w:r>
      <w:bookmarkEnd w:id="0"/>
    </w:p>
    <w:p w14:paraId="68B88202" w14:textId="77777777" w:rsidR="00E40E24" w:rsidRDefault="00E40E24" w:rsidP="00E40E24"/>
    <w:p w14:paraId="668B27A9" w14:textId="50BDAD6D" w:rsidR="00ED45DD" w:rsidRDefault="00ED45DD" w:rsidP="00E40E24">
      <w:pPr>
        <w:pStyle w:val="ListParagraph"/>
        <w:numPr>
          <w:ilvl w:val="0"/>
          <w:numId w:val="11"/>
        </w:numPr>
      </w:pPr>
      <w:r>
        <w:t>Brief Name</w:t>
      </w:r>
      <w:r w:rsidR="00E40E24">
        <w:t>: Creating Demand for Peri-Urban Sanitation (SanDem)</w:t>
      </w:r>
    </w:p>
    <w:p w14:paraId="3589A116" w14:textId="327C38F7" w:rsidR="00CE4F7B" w:rsidRDefault="00E40E24" w:rsidP="00E40E24">
      <w:pPr>
        <w:pStyle w:val="ListParagraph"/>
        <w:numPr>
          <w:ilvl w:val="0"/>
          <w:numId w:val="11"/>
        </w:numPr>
      </w:pPr>
      <w:r>
        <w:t xml:space="preserve">Why: The development and theory of change behind intervention components are described in detail elsewhere </w:t>
      </w:r>
      <w:r w:rsidR="0077142F">
        <w:fldChar w:fldCharType="begin"/>
      </w:r>
      <w:r w:rsidR="0077142F">
        <w:instrText xml:space="preserve"> ADDIN EN.CITE &lt;EndNote&gt;&lt;Cite&gt;&lt;Author&gt;Tidwell&lt;/Author&gt;&lt;Year&gt;2017&lt;/Year&gt;&lt;RecNum&gt;3331&lt;/RecNum&gt;&lt;DisplayText&gt;[40]&lt;/DisplayText&gt;&lt;record&gt;&lt;rec-number&gt;3331&lt;/rec-number&gt;&lt;foreign-keys&gt;&lt;key app="EN" db-id="0vxr2r996pwxafevvzxvxza1rta0rfpd0wwa" timestamp="1496830892"&gt;3331&lt;/key&gt;&lt;/foreign-keys&gt;&lt;ref-type name="Journal Article"&gt;17&lt;/ref-type&gt;&lt;contributors&gt;&lt;authors&gt;&lt;author&gt;Tidwell, James&lt;/author&gt;&lt;author&gt;Chipungu, Jenala&lt;/author&gt;&lt;author&gt;Chilengi, Roma&lt;/author&gt;&lt;author&gt;Aunger, Robert&lt;/author&gt;&lt;/authors&gt;&lt;/contributors&gt;&lt;titles&gt;&lt;title&gt;Using Behavior Centered Design to Create an Intervention to Improve Sanitation in Peri-Urban Lusaka, Zambia&lt;/title&gt;&lt;secondary-title&gt;(in press)&lt;/secondary-title&gt;&lt;/titles&gt;&lt;periodical&gt;&lt;full-title&gt;(in press)&lt;/full-title&gt;&lt;/periodical&gt;&lt;dates&gt;&lt;year&gt;2017&lt;/year&gt;&lt;/dates&gt;&lt;urls&gt;&lt;/urls&gt;&lt;/record&gt;&lt;/Cite&gt;&lt;/EndNote&gt;</w:instrText>
      </w:r>
      <w:r w:rsidR="0077142F">
        <w:fldChar w:fldCharType="separate"/>
      </w:r>
      <w:r w:rsidR="0077142F">
        <w:rPr>
          <w:noProof/>
        </w:rPr>
        <w:t>[40]</w:t>
      </w:r>
      <w:r w:rsidR="0077142F">
        <w:fldChar w:fldCharType="end"/>
      </w:r>
      <w:r>
        <w:t>.  Briefly, latent tenant demand for improvements in peri-urban sanitation quality was uncovered, but landlords were unaware and rarely discussed sanitation with tenants</w:t>
      </w:r>
      <w:r w:rsidR="00203471">
        <w:t xml:space="preserve"> and landlords rarely learned from each other directly</w:t>
      </w:r>
      <w:r>
        <w:t>.  A series of meetings of groups of landlords</w:t>
      </w:r>
      <w:r w:rsidR="00203471">
        <w:t xml:space="preserve"> were used to facilitate such discussions, and an overarching model of surprise/revaluation/performance was included in each meeting.  Surprising “hidden-camera” style videos were used to reveal secret information from tenants, games and demonstrations were used to cause landlords to understand the value of sanitation to tenants, and practical sessions facilitated performance by discussing how to make improvements and providing accountability structures.  </w:t>
      </w:r>
    </w:p>
    <w:p w14:paraId="17B317CD" w14:textId="6EA072F0" w:rsidR="00E40E24" w:rsidRDefault="00CE4F7B" w:rsidP="00E40E24">
      <w:pPr>
        <w:pStyle w:val="ListParagraph"/>
        <w:numPr>
          <w:ilvl w:val="0"/>
          <w:numId w:val="11"/>
        </w:numPr>
      </w:pPr>
      <w:r>
        <w:t xml:space="preserve">What—materials: A campaign manual was used to train facilitators and for their reference, which also describe the revaluation games/demonstrations and the practical sessions.  A series of videos were produced for the “surprise” portion of the intervention.  </w:t>
      </w:r>
      <w:r w:rsidR="00203471">
        <w:t xml:space="preserve"> </w:t>
      </w:r>
      <w:r>
        <w:t>Rota symbols were used to facilitate better cleaning systems.  “Secret cards” were given to each l</w:t>
      </w:r>
      <w:r w:rsidR="00EF65EC">
        <w:t xml:space="preserve">andlord, which were designed for a tenant to sign that a given improvement had been made.  Posters showing each key message from the campaign manual were printed for reference at the meetings.  </w:t>
      </w:r>
      <w:r w:rsidR="0077142F">
        <w:t>All intervention materials are available at the project website</w:t>
      </w:r>
      <w:r w:rsidR="0077142F">
        <w:rPr>
          <w:rStyle w:val="FootnoteReference"/>
        </w:rPr>
        <w:footnoteReference w:id="1"/>
      </w:r>
      <w:r w:rsidR="0077142F">
        <w:t>.</w:t>
      </w:r>
    </w:p>
    <w:p w14:paraId="061EDB58" w14:textId="69471226" w:rsidR="00EF65EC" w:rsidRDefault="00EF65EC" w:rsidP="00E40E24">
      <w:pPr>
        <w:pStyle w:val="ListParagraph"/>
        <w:numPr>
          <w:ilvl w:val="0"/>
          <w:numId w:val="11"/>
        </w:numPr>
      </w:pPr>
      <w:r>
        <w:t xml:space="preserve">What—procedures: The campaign manual provides the necessary detail for all relevant procedures during meetings.  The only activity outside of the meetings was the household-level follow-up, where </w:t>
      </w:r>
      <w:r w:rsidR="00AA2D74">
        <w:t xml:space="preserve">data collectors asked a series of basic questions about the primary outcome targeted by the previous lesson.  A sample is provided below.  </w:t>
      </w:r>
    </w:p>
    <w:p w14:paraId="446EABD5" w14:textId="4C10DC3F" w:rsidR="00ED45DD" w:rsidRDefault="00ED45DD" w:rsidP="00E40E24"/>
    <w:tbl>
      <w:tblPr>
        <w:tblStyle w:val="TableGrid"/>
        <w:tblW w:w="0" w:type="auto"/>
        <w:jc w:val="center"/>
        <w:tblLook w:val="04A0" w:firstRow="1" w:lastRow="0" w:firstColumn="1" w:lastColumn="0" w:noHBand="0" w:noVBand="1"/>
      </w:tblPr>
      <w:tblGrid>
        <w:gridCol w:w="5665"/>
      </w:tblGrid>
      <w:tr w:rsidR="00F701D8" w:rsidRPr="00F701D8" w14:paraId="6B18858A" w14:textId="77777777" w:rsidTr="00F701D8">
        <w:trPr>
          <w:jc w:val="center"/>
        </w:trPr>
        <w:tc>
          <w:tcPr>
            <w:tcW w:w="5665" w:type="dxa"/>
            <w:shd w:val="clear" w:color="auto" w:fill="B4C6E7" w:themeFill="accent1" w:themeFillTint="66"/>
          </w:tcPr>
          <w:p w14:paraId="236B6BEF" w14:textId="77777777" w:rsidR="00F701D8" w:rsidRPr="00F701D8" w:rsidRDefault="00F701D8" w:rsidP="008878C4">
            <w:pPr>
              <w:rPr>
                <w:b/>
                <w:bCs/>
              </w:rPr>
            </w:pPr>
            <w:r w:rsidRPr="00F701D8">
              <w:rPr>
                <w:b/>
                <w:bCs/>
              </w:rPr>
              <w:t>Lesson 1 Monitoring form</w:t>
            </w:r>
          </w:p>
        </w:tc>
      </w:tr>
      <w:tr w:rsidR="00F701D8" w:rsidRPr="00F701D8" w14:paraId="60706570" w14:textId="77777777" w:rsidTr="00F701D8">
        <w:trPr>
          <w:jc w:val="center"/>
        </w:trPr>
        <w:tc>
          <w:tcPr>
            <w:tcW w:w="5665" w:type="dxa"/>
          </w:tcPr>
          <w:p w14:paraId="26C7F78B" w14:textId="77777777" w:rsidR="00F701D8" w:rsidRPr="00F701D8" w:rsidRDefault="00F701D8" w:rsidP="008878C4">
            <w:r w:rsidRPr="00F701D8">
              <w:t>Date</w:t>
            </w:r>
          </w:p>
        </w:tc>
      </w:tr>
      <w:tr w:rsidR="00F701D8" w:rsidRPr="00F701D8" w14:paraId="6AB83D15" w14:textId="77777777" w:rsidTr="00F701D8">
        <w:trPr>
          <w:jc w:val="center"/>
        </w:trPr>
        <w:tc>
          <w:tcPr>
            <w:tcW w:w="5665" w:type="dxa"/>
          </w:tcPr>
          <w:p w14:paraId="52F060A3" w14:textId="77777777" w:rsidR="00F701D8" w:rsidRPr="00F701D8" w:rsidRDefault="00F701D8" w:rsidP="008878C4">
            <w:r w:rsidRPr="00F701D8">
              <w:t>Monitor Name</w:t>
            </w:r>
          </w:p>
        </w:tc>
      </w:tr>
      <w:tr w:rsidR="00F701D8" w:rsidRPr="00F701D8" w14:paraId="239028B9" w14:textId="77777777" w:rsidTr="00F701D8">
        <w:trPr>
          <w:jc w:val="center"/>
        </w:trPr>
        <w:tc>
          <w:tcPr>
            <w:tcW w:w="5665" w:type="dxa"/>
          </w:tcPr>
          <w:p w14:paraId="390C2FBD" w14:textId="77777777" w:rsidR="00F701D8" w:rsidRPr="00F701D8" w:rsidRDefault="00F701D8" w:rsidP="008878C4">
            <w:r w:rsidRPr="00F701D8">
              <w:t>Plot ID assigned by CIDRZ (looks like 1234)</w:t>
            </w:r>
          </w:p>
        </w:tc>
      </w:tr>
      <w:tr w:rsidR="00F701D8" w:rsidRPr="00F701D8" w14:paraId="2DDA299D" w14:textId="77777777" w:rsidTr="00F701D8">
        <w:trPr>
          <w:jc w:val="center"/>
        </w:trPr>
        <w:tc>
          <w:tcPr>
            <w:tcW w:w="5665" w:type="dxa"/>
          </w:tcPr>
          <w:p w14:paraId="6C770A7C" w14:textId="77777777" w:rsidR="00F701D8" w:rsidRPr="00F701D8" w:rsidRDefault="00F701D8" w:rsidP="008878C4">
            <w:r w:rsidRPr="00F701D8">
              <w:t>Landlord name</w:t>
            </w:r>
          </w:p>
        </w:tc>
      </w:tr>
      <w:tr w:rsidR="00F701D8" w:rsidRPr="00F701D8" w14:paraId="03A7C5E6" w14:textId="77777777" w:rsidTr="00F701D8">
        <w:trPr>
          <w:jc w:val="center"/>
        </w:trPr>
        <w:tc>
          <w:tcPr>
            <w:tcW w:w="5665" w:type="dxa"/>
          </w:tcPr>
          <w:p w14:paraId="257B3B89" w14:textId="77777777" w:rsidR="00F701D8" w:rsidRPr="00F701D8" w:rsidRDefault="00F701D8" w:rsidP="008878C4">
            <w:r w:rsidRPr="00F701D8">
              <w:t>Plot Number assigned by government (looks like 34/12)</w:t>
            </w:r>
          </w:p>
        </w:tc>
      </w:tr>
      <w:tr w:rsidR="00F701D8" w:rsidRPr="00F701D8" w14:paraId="30A95CFF" w14:textId="77777777" w:rsidTr="00F701D8">
        <w:trPr>
          <w:jc w:val="center"/>
        </w:trPr>
        <w:tc>
          <w:tcPr>
            <w:tcW w:w="5665" w:type="dxa"/>
          </w:tcPr>
          <w:p w14:paraId="565FB4D6" w14:textId="77777777" w:rsidR="00F701D8" w:rsidRPr="00F701D8" w:rsidRDefault="00F701D8" w:rsidP="008878C4">
            <w:r w:rsidRPr="00F701D8">
              <w:t>Did you have a rota before attending the last meeting?</w:t>
            </w:r>
          </w:p>
        </w:tc>
      </w:tr>
      <w:tr w:rsidR="00F701D8" w:rsidRPr="00F701D8" w14:paraId="6EEC144A" w14:textId="77777777" w:rsidTr="00F701D8">
        <w:trPr>
          <w:jc w:val="center"/>
        </w:trPr>
        <w:tc>
          <w:tcPr>
            <w:tcW w:w="5665" w:type="dxa"/>
          </w:tcPr>
          <w:p w14:paraId="6C6161A6" w14:textId="77777777" w:rsidR="00F701D8" w:rsidRPr="00F701D8" w:rsidRDefault="00F701D8" w:rsidP="008878C4">
            <w:r w:rsidRPr="00F701D8">
              <w:t>Have you had a meeting with your tenants about a pamodzi rota?</w:t>
            </w:r>
          </w:p>
        </w:tc>
      </w:tr>
      <w:tr w:rsidR="00F701D8" w:rsidRPr="00F701D8" w14:paraId="5129D177" w14:textId="77777777" w:rsidTr="00F701D8">
        <w:trPr>
          <w:jc w:val="center"/>
        </w:trPr>
        <w:tc>
          <w:tcPr>
            <w:tcW w:w="5665" w:type="dxa"/>
          </w:tcPr>
          <w:p w14:paraId="71D345CE" w14:textId="77777777" w:rsidR="00F701D8" w:rsidRPr="00F701D8" w:rsidRDefault="00F701D8" w:rsidP="008878C4">
            <w:r w:rsidRPr="00F701D8">
              <w:t>Have you started a pamodzi rota?</w:t>
            </w:r>
          </w:p>
        </w:tc>
      </w:tr>
      <w:tr w:rsidR="00F701D8" w:rsidRPr="00F701D8" w14:paraId="0F398335" w14:textId="77777777" w:rsidTr="00F701D8">
        <w:trPr>
          <w:jc w:val="center"/>
        </w:trPr>
        <w:tc>
          <w:tcPr>
            <w:tcW w:w="5665" w:type="dxa"/>
          </w:tcPr>
          <w:p w14:paraId="4C55B625" w14:textId="77777777" w:rsidR="00F701D8" w:rsidRPr="00F701D8" w:rsidRDefault="00F701D8" w:rsidP="008878C4">
            <w:r w:rsidRPr="00F701D8">
              <w:t>Have you changed to using a weekly rota system?</w:t>
            </w:r>
          </w:p>
        </w:tc>
      </w:tr>
      <w:tr w:rsidR="00F701D8" w:rsidRPr="00F701D8" w14:paraId="2C5A5E84" w14:textId="77777777" w:rsidTr="00F701D8">
        <w:trPr>
          <w:jc w:val="center"/>
        </w:trPr>
        <w:tc>
          <w:tcPr>
            <w:tcW w:w="5665" w:type="dxa"/>
          </w:tcPr>
          <w:p w14:paraId="2C6B52F5" w14:textId="77777777" w:rsidR="00F701D8" w:rsidRPr="00F701D8" w:rsidRDefault="00F701D8" w:rsidP="008878C4">
            <w:r w:rsidRPr="00F701D8">
              <w:t>Are you using the rota symbol?</w:t>
            </w:r>
          </w:p>
        </w:tc>
      </w:tr>
      <w:tr w:rsidR="00F701D8" w:rsidRPr="00F701D8" w14:paraId="78799D1B" w14:textId="77777777" w:rsidTr="00F701D8">
        <w:trPr>
          <w:jc w:val="center"/>
        </w:trPr>
        <w:tc>
          <w:tcPr>
            <w:tcW w:w="5665" w:type="dxa"/>
          </w:tcPr>
          <w:p w14:paraId="21E8BBCE" w14:textId="77777777" w:rsidR="00F701D8" w:rsidRPr="00F701D8" w:rsidRDefault="00F701D8" w:rsidP="008878C4">
            <w:r w:rsidRPr="00F701D8">
              <w:t>Are there any barriers you face to using the pamodzi rota?</w:t>
            </w:r>
          </w:p>
        </w:tc>
      </w:tr>
      <w:tr w:rsidR="00F701D8" w:rsidRPr="00F701D8" w14:paraId="7C6E9A32" w14:textId="77777777" w:rsidTr="00F701D8">
        <w:trPr>
          <w:jc w:val="center"/>
        </w:trPr>
        <w:tc>
          <w:tcPr>
            <w:tcW w:w="5665" w:type="dxa"/>
          </w:tcPr>
          <w:p w14:paraId="6C8D1BC1" w14:textId="77777777" w:rsidR="00F701D8" w:rsidRPr="00F701D8" w:rsidRDefault="00F701D8" w:rsidP="008878C4">
            <w:r w:rsidRPr="00F701D8">
              <w:t>What did you learn at the last meeting you attended?</w:t>
            </w:r>
          </w:p>
        </w:tc>
      </w:tr>
      <w:tr w:rsidR="00F701D8" w:rsidRPr="00F701D8" w14:paraId="39EF78BF" w14:textId="77777777" w:rsidTr="00F701D8">
        <w:trPr>
          <w:jc w:val="center"/>
        </w:trPr>
        <w:tc>
          <w:tcPr>
            <w:tcW w:w="5665" w:type="dxa"/>
          </w:tcPr>
          <w:p w14:paraId="3A1E5D56" w14:textId="77777777" w:rsidR="00F701D8" w:rsidRPr="00F701D8" w:rsidRDefault="00F701D8" w:rsidP="008878C4">
            <w:r w:rsidRPr="00F701D8">
              <w:t>What parts of the meeting were confusing or could be improved?</w:t>
            </w:r>
          </w:p>
        </w:tc>
      </w:tr>
    </w:tbl>
    <w:p w14:paraId="1D9E9EB9" w14:textId="77777777" w:rsidR="007E3017" w:rsidRDefault="007E3017" w:rsidP="007E3017">
      <w:pPr>
        <w:pStyle w:val="ListParagraph"/>
      </w:pPr>
    </w:p>
    <w:p w14:paraId="0B1F5363" w14:textId="26809D11" w:rsidR="00D83C90" w:rsidRDefault="00371814" w:rsidP="00F701D8">
      <w:pPr>
        <w:pStyle w:val="ListParagraph"/>
        <w:numPr>
          <w:ilvl w:val="0"/>
          <w:numId w:val="11"/>
        </w:numPr>
      </w:pPr>
      <w:r w:rsidRPr="007E3017">
        <w:t xml:space="preserve">Who provided: Lessons were conducted by pairs of </w:t>
      </w:r>
      <w:proofErr w:type="gramStart"/>
      <w:r w:rsidRPr="007E3017">
        <w:t>presenters.</w:t>
      </w:r>
      <w:proofErr w:type="gramEnd"/>
      <w:r w:rsidRPr="007E3017">
        <w:t xml:space="preserve">  One was a community health</w:t>
      </w:r>
      <w:r w:rsidR="007E3017" w:rsidRPr="007E3017">
        <w:t xml:space="preserve"> worker, who had completed secondary school and could read and write, and also had experience working in the target community.  The second was a trained actor, whose role was to lead on engaging the crowd</w:t>
      </w:r>
      <w:r w:rsidR="007E3017">
        <w:t xml:space="preserve"> and make sure there was energy and interaction </w:t>
      </w:r>
      <w:r w:rsidR="007E3017">
        <w:lastRenderedPageBreak/>
        <w:t xml:space="preserve">during the presentation.  Monitors had at least a bachelor’s degree and had experience in data collection with research organizations.  </w:t>
      </w:r>
    </w:p>
    <w:p w14:paraId="2F166A5F" w14:textId="7134BAEB" w:rsidR="00643DFF" w:rsidRDefault="00643DFF" w:rsidP="00F701D8">
      <w:pPr>
        <w:pStyle w:val="ListParagraph"/>
        <w:numPr>
          <w:ilvl w:val="0"/>
          <w:numId w:val="11"/>
        </w:numPr>
      </w:pPr>
      <w:r>
        <w:t xml:space="preserve">How: Lessons were provided by pairs of presenters in face-to-face group meetings with up to 24 landlords, “catch-all” groups that might have had slightly higher numbers in some cases, and in summarized form directly to participants by data collectors for those unable to attend.  </w:t>
      </w:r>
    </w:p>
    <w:p w14:paraId="0EF3CD53" w14:textId="3FF2B600" w:rsidR="00643DFF" w:rsidRDefault="00643DFF" w:rsidP="00F701D8">
      <w:pPr>
        <w:pStyle w:val="ListParagraph"/>
        <w:numPr>
          <w:ilvl w:val="0"/>
          <w:numId w:val="11"/>
        </w:numPr>
      </w:pPr>
      <w:r>
        <w:t xml:space="preserve">Where: Central locations within the community were chosen, which were three churches and one school.  The only requirements were that they were close to the population of interest, there was no stigma associated with attending, </w:t>
      </w:r>
      <w:r w:rsidR="0049055E">
        <w:t xml:space="preserve">and there were chairs for participants to sit in.  </w:t>
      </w:r>
    </w:p>
    <w:p w14:paraId="3BA8E039" w14:textId="20D75CA3" w:rsidR="007E3017" w:rsidRDefault="0049055E" w:rsidP="00D4611E">
      <w:pPr>
        <w:pStyle w:val="ListParagraph"/>
        <w:numPr>
          <w:ilvl w:val="0"/>
          <w:numId w:val="11"/>
        </w:numPr>
      </w:pPr>
      <w:r>
        <w:t xml:space="preserve">When and how much: The intervention was delivered in one series of four meetings to 24 groups of up to 24 landlords, in </w:t>
      </w:r>
      <w:r w:rsidR="00F53563">
        <w:t xml:space="preserve">four </w:t>
      </w:r>
      <w:r>
        <w:t xml:space="preserve">series of </w:t>
      </w:r>
      <w:r w:rsidR="00F53563">
        <w:t>four</w:t>
      </w:r>
      <w:r w:rsidR="00F53563">
        <w:t xml:space="preserve"> </w:t>
      </w:r>
      <w:r>
        <w:t>“catch-all” meetings, and then on individual plots</w:t>
      </w:r>
      <w:bookmarkStart w:id="1" w:name="_GoBack"/>
      <w:bookmarkEnd w:id="1"/>
      <w:r>
        <w:t xml:space="preserve">.  </w:t>
      </w:r>
      <w:r w:rsidR="00D4611E">
        <w:t xml:space="preserve">Meetings were held every two weeks, usually at 10am on weekdays or Saturdays, with catch-all meetings held at 6pm on weekday evenings.  Meetings lasted up to two hours. </w:t>
      </w:r>
    </w:p>
    <w:p w14:paraId="6FB8B545" w14:textId="6D46CC38" w:rsidR="00D4611E" w:rsidRDefault="00D4611E" w:rsidP="00D4611E">
      <w:pPr>
        <w:pStyle w:val="ListParagraph"/>
        <w:numPr>
          <w:ilvl w:val="0"/>
          <w:numId w:val="11"/>
        </w:numPr>
      </w:pPr>
      <w:r>
        <w:t xml:space="preserve">Tailoring: The only “personalization” was adjusting presentation formats for those unable to attend regularly scheduled group meetings—first, through “catch-all” meetings, and </w:t>
      </w:r>
      <w:r w:rsidR="00B443EC">
        <w:t>then, with individual follow-up if necessary.</w:t>
      </w:r>
    </w:p>
    <w:p w14:paraId="5015827E" w14:textId="3B084162" w:rsidR="00B443EC" w:rsidRDefault="00B443EC" w:rsidP="00D4611E">
      <w:pPr>
        <w:pStyle w:val="ListParagraph"/>
        <w:numPr>
          <w:ilvl w:val="0"/>
          <w:numId w:val="11"/>
        </w:numPr>
      </w:pPr>
      <w:r>
        <w:t>Modifications: Presenters received feedback on how to better engage the audience from a supervisor, but no substantive changes were made during the delivery of the intervention.</w:t>
      </w:r>
    </w:p>
    <w:p w14:paraId="46C1247E" w14:textId="7EC52630" w:rsidR="00B443EC" w:rsidRDefault="00B443EC" w:rsidP="00D4611E">
      <w:pPr>
        <w:pStyle w:val="ListParagraph"/>
        <w:numPr>
          <w:ilvl w:val="0"/>
          <w:numId w:val="11"/>
        </w:numPr>
      </w:pPr>
      <w:r>
        <w:t>How well—planned: Presenters recorded meeting attendance and worked to ensure high attendance/retention rates.  Follow-up visits also encouraged high adherence</w:t>
      </w:r>
      <w:r w:rsidR="00E51810">
        <w:t>.</w:t>
      </w:r>
    </w:p>
    <w:p w14:paraId="6C56F586" w14:textId="4EA47860" w:rsidR="00E51810" w:rsidRDefault="00E51810" w:rsidP="00D4611E">
      <w:pPr>
        <w:pStyle w:val="ListParagraph"/>
        <w:numPr>
          <w:ilvl w:val="0"/>
          <w:numId w:val="11"/>
        </w:numPr>
      </w:pPr>
      <w:r>
        <w:t>How well-actual: Actual adherence rates are shown below:</w:t>
      </w:r>
    </w:p>
    <w:p w14:paraId="16AAEC8B" w14:textId="6A302F3B" w:rsidR="00E51810" w:rsidRDefault="00E51810" w:rsidP="00E51810"/>
    <w:tbl>
      <w:tblPr>
        <w:tblStyle w:val="TableGrid"/>
        <w:tblW w:w="0" w:type="auto"/>
        <w:jc w:val="center"/>
        <w:tblLook w:val="04A0" w:firstRow="1" w:lastRow="0" w:firstColumn="1" w:lastColumn="0" w:noHBand="0" w:noVBand="1"/>
      </w:tblPr>
      <w:tblGrid>
        <w:gridCol w:w="1457"/>
        <w:gridCol w:w="1440"/>
        <w:gridCol w:w="1260"/>
        <w:gridCol w:w="1350"/>
        <w:gridCol w:w="1530"/>
      </w:tblGrid>
      <w:tr w:rsidR="00E51810" w:rsidRPr="00E51810" w14:paraId="2A03DC1F" w14:textId="77777777" w:rsidTr="00FC48ED">
        <w:trPr>
          <w:jc w:val="center"/>
        </w:trPr>
        <w:tc>
          <w:tcPr>
            <w:tcW w:w="1457" w:type="dxa"/>
            <w:shd w:val="clear" w:color="auto" w:fill="B4C6E7" w:themeFill="accent1" w:themeFillTint="66"/>
          </w:tcPr>
          <w:p w14:paraId="1533DE74" w14:textId="220154DD" w:rsidR="00E51810" w:rsidRPr="00E51810" w:rsidRDefault="00E51810" w:rsidP="00E51810">
            <w:pPr>
              <w:rPr>
                <w:b/>
                <w:bCs/>
              </w:rPr>
            </w:pPr>
            <w:r w:rsidRPr="00E51810">
              <w:rPr>
                <w:b/>
                <w:bCs/>
              </w:rPr>
              <w:t>Meeting</w:t>
            </w:r>
            <w:r>
              <w:rPr>
                <w:b/>
                <w:bCs/>
              </w:rPr>
              <w:t xml:space="preserve"> Number</w:t>
            </w:r>
          </w:p>
        </w:tc>
        <w:tc>
          <w:tcPr>
            <w:tcW w:w="1440" w:type="dxa"/>
            <w:shd w:val="clear" w:color="auto" w:fill="B4C6E7" w:themeFill="accent1" w:themeFillTint="66"/>
          </w:tcPr>
          <w:p w14:paraId="01E9CF70" w14:textId="0D7CC949" w:rsidR="00E51810" w:rsidRPr="00E51810" w:rsidRDefault="00E51810" w:rsidP="00E51810">
            <w:pPr>
              <w:rPr>
                <w:b/>
                <w:bCs/>
              </w:rPr>
            </w:pPr>
            <w:r>
              <w:rPr>
                <w:b/>
                <w:bCs/>
              </w:rPr>
              <w:t>Meeting Attendance</w:t>
            </w:r>
          </w:p>
        </w:tc>
        <w:tc>
          <w:tcPr>
            <w:tcW w:w="1260" w:type="dxa"/>
            <w:shd w:val="clear" w:color="auto" w:fill="B4C6E7" w:themeFill="accent1" w:themeFillTint="66"/>
          </w:tcPr>
          <w:p w14:paraId="01C7BBDE" w14:textId="617CEDEB" w:rsidR="00E51810" w:rsidRPr="00E51810" w:rsidRDefault="00E51810" w:rsidP="00E51810">
            <w:pPr>
              <w:rPr>
                <w:b/>
                <w:bCs/>
              </w:rPr>
            </w:pPr>
            <w:r>
              <w:rPr>
                <w:b/>
                <w:bCs/>
              </w:rPr>
              <w:t>Catch-All Attendance</w:t>
            </w:r>
          </w:p>
        </w:tc>
        <w:tc>
          <w:tcPr>
            <w:tcW w:w="1350" w:type="dxa"/>
            <w:shd w:val="clear" w:color="auto" w:fill="B4C6E7" w:themeFill="accent1" w:themeFillTint="66"/>
          </w:tcPr>
          <w:p w14:paraId="667EEA02" w14:textId="5BF891D7" w:rsidR="00E51810" w:rsidRPr="00E51810" w:rsidRDefault="00E51810" w:rsidP="00E51810">
            <w:pPr>
              <w:rPr>
                <w:b/>
                <w:bCs/>
              </w:rPr>
            </w:pPr>
            <w:r>
              <w:rPr>
                <w:b/>
                <w:bCs/>
              </w:rPr>
              <w:t>Individual Follow-up</w:t>
            </w:r>
          </w:p>
        </w:tc>
        <w:tc>
          <w:tcPr>
            <w:tcW w:w="1530" w:type="dxa"/>
            <w:shd w:val="clear" w:color="auto" w:fill="B4C6E7" w:themeFill="accent1" w:themeFillTint="66"/>
          </w:tcPr>
          <w:p w14:paraId="2DE44A51" w14:textId="7D9AA7E2" w:rsidR="00E51810" w:rsidRPr="00E51810" w:rsidRDefault="00E51810" w:rsidP="00E51810">
            <w:pPr>
              <w:rPr>
                <w:b/>
                <w:bCs/>
              </w:rPr>
            </w:pPr>
            <w:r>
              <w:rPr>
                <w:b/>
                <w:bCs/>
              </w:rPr>
              <w:t>Did not receive intervention</w:t>
            </w:r>
          </w:p>
        </w:tc>
      </w:tr>
      <w:tr w:rsidR="00E51810" w14:paraId="5A1A497E" w14:textId="77777777" w:rsidTr="00FC48ED">
        <w:trPr>
          <w:jc w:val="center"/>
        </w:trPr>
        <w:tc>
          <w:tcPr>
            <w:tcW w:w="1457" w:type="dxa"/>
          </w:tcPr>
          <w:p w14:paraId="71204ACE" w14:textId="43F9D2DD" w:rsidR="00E51810" w:rsidRDefault="00E51810" w:rsidP="00E51810">
            <w:r>
              <w:t>Secret 1</w:t>
            </w:r>
          </w:p>
        </w:tc>
        <w:tc>
          <w:tcPr>
            <w:tcW w:w="1440" w:type="dxa"/>
          </w:tcPr>
          <w:p w14:paraId="7EE2ADDA" w14:textId="0338CC93" w:rsidR="00E51810" w:rsidRDefault="002A5504" w:rsidP="00E51810">
            <w:r>
              <w:t>352</w:t>
            </w:r>
          </w:p>
        </w:tc>
        <w:tc>
          <w:tcPr>
            <w:tcW w:w="1260" w:type="dxa"/>
          </w:tcPr>
          <w:p w14:paraId="59348F7C" w14:textId="4E7D3049" w:rsidR="00E51810" w:rsidRDefault="002A5504" w:rsidP="00E51810">
            <w:r>
              <w:t>52</w:t>
            </w:r>
          </w:p>
        </w:tc>
        <w:tc>
          <w:tcPr>
            <w:tcW w:w="1350" w:type="dxa"/>
          </w:tcPr>
          <w:p w14:paraId="50717BA9" w14:textId="38DAA962" w:rsidR="00E51810" w:rsidRDefault="002A5504" w:rsidP="00E51810">
            <w:r>
              <w:t>15</w:t>
            </w:r>
          </w:p>
        </w:tc>
        <w:tc>
          <w:tcPr>
            <w:tcW w:w="1530" w:type="dxa"/>
          </w:tcPr>
          <w:p w14:paraId="2CA1E6A6" w14:textId="3DBC737C" w:rsidR="00E51810" w:rsidRDefault="00F6748A" w:rsidP="00E51810">
            <w:r>
              <w:t>124</w:t>
            </w:r>
          </w:p>
        </w:tc>
      </w:tr>
      <w:tr w:rsidR="00E51810" w14:paraId="71B0A6A3" w14:textId="77777777" w:rsidTr="00FC48ED">
        <w:trPr>
          <w:jc w:val="center"/>
        </w:trPr>
        <w:tc>
          <w:tcPr>
            <w:tcW w:w="1457" w:type="dxa"/>
          </w:tcPr>
          <w:p w14:paraId="3D8242C9" w14:textId="2935E24A" w:rsidR="00E51810" w:rsidRDefault="00E51810" w:rsidP="00E51810">
            <w:r>
              <w:t>Secret 2</w:t>
            </w:r>
          </w:p>
        </w:tc>
        <w:tc>
          <w:tcPr>
            <w:tcW w:w="1440" w:type="dxa"/>
          </w:tcPr>
          <w:p w14:paraId="4948F4F5" w14:textId="2541F126" w:rsidR="00E51810" w:rsidRDefault="002A5504" w:rsidP="00E51810">
            <w:r>
              <w:t>313</w:t>
            </w:r>
          </w:p>
        </w:tc>
        <w:tc>
          <w:tcPr>
            <w:tcW w:w="1260" w:type="dxa"/>
          </w:tcPr>
          <w:p w14:paraId="0EEA2FFA" w14:textId="4C2BD413" w:rsidR="00E51810" w:rsidRDefault="002A5504" w:rsidP="00E51810">
            <w:r>
              <w:t>36</w:t>
            </w:r>
          </w:p>
        </w:tc>
        <w:tc>
          <w:tcPr>
            <w:tcW w:w="1350" w:type="dxa"/>
          </w:tcPr>
          <w:p w14:paraId="493F3C8C" w14:textId="6697D843" w:rsidR="00E51810" w:rsidRDefault="00F6748A" w:rsidP="00E51810">
            <w:r>
              <w:t>20</w:t>
            </w:r>
          </w:p>
        </w:tc>
        <w:tc>
          <w:tcPr>
            <w:tcW w:w="1530" w:type="dxa"/>
          </w:tcPr>
          <w:p w14:paraId="1A029F94" w14:textId="6CB52F4C" w:rsidR="00E51810" w:rsidRDefault="00FC48ED" w:rsidP="00E51810">
            <w:r>
              <w:t>174</w:t>
            </w:r>
          </w:p>
        </w:tc>
      </w:tr>
      <w:tr w:rsidR="00E51810" w14:paraId="779525FA" w14:textId="77777777" w:rsidTr="00FC48ED">
        <w:trPr>
          <w:jc w:val="center"/>
        </w:trPr>
        <w:tc>
          <w:tcPr>
            <w:tcW w:w="1457" w:type="dxa"/>
          </w:tcPr>
          <w:p w14:paraId="20F5AC0F" w14:textId="7C55225A" w:rsidR="00E51810" w:rsidRDefault="00E51810" w:rsidP="00E51810">
            <w:r>
              <w:t>Secret 3</w:t>
            </w:r>
          </w:p>
        </w:tc>
        <w:tc>
          <w:tcPr>
            <w:tcW w:w="1440" w:type="dxa"/>
          </w:tcPr>
          <w:p w14:paraId="0BD68435" w14:textId="13F1D014" w:rsidR="00E51810" w:rsidRDefault="00F6748A" w:rsidP="00E51810">
            <w:r>
              <w:t>289</w:t>
            </w:r>
          </w:p>
        </w:tc>
        <w:tc>
          <w:tcPr>
            <w:tcW w:w="1260" w:type="dxa"/>
          </w:tcPr>
          <w:p w14:paraId="3F9AA70B" w14:textId="79D29E3C" w:rsidR="00E51810" w:rsidRDefault="00F6748A" w:rsidP="00E51810">
            <w:r>
              <w:t>36</w:t>
            </w:r>
          </w:p>
        </w:tc>
        <w:tc>
          <w:tcPr>
            <w:tcW w:w="1350" w:type="dxa"/>
          </w:tcPr>
          <w:p w14:paraId="2B0716E8" w14:textId="1EAA6B9E" w:rsidR="00E51810" w:rsidRDefault="00F6748A" w:rsidP="00E51810">
            <w:r>
              <w:t>15</w:t>
            </w:r>
          </w:p>
        </w:tc>
        <w:tc>
          <w:tcPr>
            <w:tcW w:w="1530" w:type="dxa"/>
          </w:tcPr>
          <w:p w14:paraId="4A0687D0" w14:textId="35758FEF" w:rsidR="00E51810" w:rsidRDefault="00FC48ED" w:rsidP="00E51810">
            <w:r>
              <w:t>203</w:t>
            </w:r>
          </w:p>
        </w:tc>
      </w:tr>
      <w:tr w:rsidR="00E51810" w14:paraId="14D22D87" w14:textId="77777777" w:rsidTr="00FC48ED">
        <w:trPr>
          <w:jc w:val="center"/>
        </w:trPr>
        <w:tc>
          <w:tcPr>
            <w:tcW w:w="1457" w:type="dxa"/>
          </w:tcPr>
          <w:p w14:paraId="2FDEEBD8" w14:textId="4E6AE8A8" w:rsidR="00E51810" w:rsidRDefault="00E51810" w:rsidP="00E51810">
            <w:r>
              <w:t>Secret 4</w:t>
            </w:r>
          </w:p>
        </w:tc>
        <w:tc>
          <w:tcPr>
            <w:tcW w:w="1440" w:type="dxa"/>
          </w:tcPr>
          <w:p w14:paraId="160A9969" w14:textId="0FC78A48" w:rsidR="00E51810" w:rsidRDefault="00F6748A" w:rsidP="00E51810">
            <w:r>
              <w:t>273</w:t>
            </w:r>
          </w:p>
        </w:tc>
        <w:tc>
          <w:tcPr>
            <w:tcW w:w="1260" w:type="dxa"/>
          </w:tcPr>
          <w:p w14:paraId="2FABFFC0" w14:textId="131DB8EB" w:rsidR="00E51810" w:rsidRDefault="00F6748A" w:rsidP="00E51810">
            <w:r>
              <w:t>36</w:t>
            </w:r>
          </w:p>
        </w:tc>
        <w:tc>
          <w:tcPr>
            <w:tcW w:w="1350" w:type="dxa"/>
          </w:tcPr>
          <w:p w14:paraId="747F41D6" w14:textId="02A33FC5" w:rsidR="00E51810" w:rsidRDefault="00F6748A" w:rsidP="00E51810">
            <w:r>
              <w:t>15</w:t>
            </w:r>
          </w:p>
        </w:tc>
        <w:tc>
          <w:tcPr>
            <w:tcW w:w="1530" w:type="dxa"/>
          </w:tcPr>
          <w:p w14:paraId="510DADD2" w14:textId="459EB3C6" w:rsidR="00E51810" w:rsidRDefault="00FC48ED" w:rsidP="00E51810">
            <w:r>
              <w:t>219</w:t>
            </w:r>
          </w:p>
        </w:tc>
      </w:tr>
    </w:tbl>
    <w:p w14:paraId="5590E6F7" w14:textId="732239B0" w:rsidR="00E51810" w:rsidRDefault="00E51810" w:rsidP="00E51810"/>
    <w:p w14:paraId="0B36970C" w14:textId="484D5E22" w:rsidR="007E3017" w:rsidRDefault="007E3017" w:rsidP="007E3017"/>
    <w:p w14:paraId="5B210FB9" w14:textId="77777777" w:rsidR="007E3017" w:rsidRPr="007E3017" w:rsidRDefault="007E3017" w:rsidP="007E3017"/>
    <w:sectPr w:rsidR="007E3017" w:rsidRPr="007E3017" w:rsidSect="004118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7231B" w14:textId="77777777" w:rsidR="00D0343F" w:rsidRDefault="00D0343F" w:rsidP="0050023E">
      <w:r>
        <w:separator/>
      </w:r>
    </w:p>
  </w:endnote>
  <w:endnote w:type="continuationSeparator" w:id="0">
    <w:p w14:paraId="79F356AD" w14:textId="77777777" w:rsidR="00D0343F" w:rsidRDefault="00D0343F" w:rsidP="00500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1E12B" w14:textId="77777777" w:rsidR="00D0343F" w:rsidRDefault="00D0343F" w:rsidP="0050023E">
      <w:r>
        <w:separator/>
      </w:r>
    </w:p>
  </w:footnote>
  <w:footnote w:type="continuationSeparator" w:id="0">
    <w:p w14:paraId="39C58142" w14:textId="77777777" w:rsidR="00D0343F" w:rsidRDefault="00D0343F" w:rsidP="0050023E">
      <w:r>
        <w:continuationSeparator/>
      </w:r>
    </w:p>
  </w:footnote>
  <w:footnote w:id="1">
    <w:p w14:paraId="55D1D9E1" w14:textId="6FCB4A13" w:rsidR="00461A16" w:rsidRDefault="00461A16" w:rsidP="0077142F">
      <w:pPr>
        <w:pStyle w:val="FootnoteText"/>
      </w:pPr>
      <w:r>
        <w:rPr>
          <w:rStyle w:val="FootnoteReference"/>
        </w:rPr>
        <w:footnoteRef/>
      </w:r>
      <w:r>
        <w:t xml:space="preserve"> </w:t>
      </w:r>
      <w:hyperlink r:id="rId1" w:history="1">
        <w:r w:rsidRPr="00286909">
          <w:rPr>
            <w:rStyle w:val="Hyperlink"/>
          </w:rPr>
          <w:t>http://bentidwell.com/sandem/</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56ABF"/>
    <w:multiLevelType w:val="multilevel"/>
    <w:tmpl w:val="01AEABC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2E63E3"/>
    <w:multiLevelType w:val="hybridMultilevel"/>
    <w:tmpl w:val="6214F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035768"/>
    <w:multiLevelType w:val="multilevel"/>
    <w:tmpl w:val="01AEABC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2C02FF"/>
    <w:multiLevelType w:val="multilevel"/>
    <w:tmpl w:val="43AC8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725695"/>
    <w:multiLevelType w:val="multilevel"/>
    <w:tmpl w:val="BC28E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7DE42E4"/>
    <w:multiLevelType w:val="multilevel"/>
    <w:tmpl w:val="CFD83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405864"/>
    <w:multiLevelType w:val="hybridMultilevel"/>
    <w:tmpl w:val="5A143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032603"/>
    <w:multiLevelType w:val="hybridMultilevel"/>
    <w:tmpl w:val="82B03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DA4CDC"/>
    <w:multiLevelType w:val="multilevel"/>
    <w:tmpl w:val="926C9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ED6890"/>
    <w:multiLevelType w:val="hybridMultilevel"/>
    <w:tmpl w:val="36D02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AA4D81"/>
    <w:multiLevelType w:val="hybridMultilevel"/>
    <w:tmpl w:val="05F03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7"/>
  </w:num>
  <w:num w:numId="4">
    <w:abstractNumId w:val="2"/>
  </w:num>
  <w:num w:numId="5">
    <w:abstractNumId w:val="3"/>
  </w:num>
  <w:num w:numId="6">
    <w:abstractNumId w:val="5"/>
  </w:num>
  <w:num w:numId="7">
    <w:abstractNumId w:val="10"/>
  </w:num>
  <w:num w:numId="8">
    <w:abstractNumId w:val="6"/>
  </w:num>
  <w:num w:numId="9">
    <w:abstractNumId w:val="4"/>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xr2r996pwxafevvzxvxza1rta0rfpd0wwa&quot;&gt;My EndNote Library&lt;record-ids&gt;&lt;item&gt;1885&lt;/item&gt;&lt;item&gt;1889&lt;/item&gt;&lt;item&gt;1934&lt;/item&gt;&lt;item&gt;1983&lt;/item&gt;&lt;item&gt;2006&lt;/item&gt;&lt;item&gt;2027&lt;/item&gt;&lt;item&gt;2098&lt;/item&gt;&lt;item&gt;2121&lt;/item&gt;&lt;item&gt;2125&lt;/item&gt;&lt;item&gt;2130&lt;/item&gt;&lt;item&gt;2146&lt;/item&gt;&lt;item&gt;2147&lt;/item&gt;&lt;item&gt;2173&lt;/item&gt;&lt;item&gt;2185&lt;/item&gt;&lt;item&gt;2187&lt;/item&gt;&lt;item&gt;2189&lt;/item&gt;&lt;item&gt;2191&lt;/item&gt;&lt;item&gt;2195&lt;/item&gt;&lt;item&gt;2198&lt;/item&gt;&lt;item&gt;2200&lt;/item&gt;&lt;item&gt;2215&lt;/item&gt;&lt;item&gt;2220&lt;/item&gt;&lt;item&gt;2233&lt;/item&gt;&lt;item&gt;2372&lt;/item&gt;&lt;item&gt;2391&lt;/item&gt;&lt;item&gt;2921&lt;/item&gt;&lt;item&gt;2925&lt;/item&gt;&lt;item&gt;2929&lt;/item&gt;&lt;item&gt;2945&lt;/item&gt;&lt;item&gt;2965&lt;/item&gt;&lt;item&gt;2967&lt;/item&gt;&lt;item&gt;3035&lt;/item&gt;&lt;item&gt;3277&lt;/item&gt;&lt;item&gt;3328&lt;/item&gt;&lt;item&gt;3329&lt;/item&gt;&lt;item&gt;3330&lt;/item&gt;&lt;item&gt;3331&lt;/item&gt;&lt;item&gt;3472&lt;/item&gt;&lt;item&gt;3525&lt;/item&gt;&lt;item&gt;3548&lt;/item&gt;&lt;item&gt;3576&lt;/item&gt;&lt;item&gt;3588&lt;/item&gt;&lt;item&gt;3593&lt;/item&gt;&lt;item&gt;3596&lt;/item&gt;&lt;/record-ids&gt;&lt;/item&gt;&lt;/Libraries&gt;"/>
  </w:docVars>
  <w:rsids>
    <w:rsidRoot w:val="003D320A"/>
    <w:rsid w:val="0000087E"/>
    <w:rsid w:val="00006041"/>
    <w:rsid w:val="000103F8"/>
    <w:rsid w:val="0001185F"/>
    <w:rsid w:val="00012C5C"/>
    <w:rsid w:val="000150BA"/>
    <w:rsid w:val="00021F9F"/>
    <w:rsid w:val="000258A9"/>
    <w:rsid w:val="000328F7"/>
    <w:rsid w:val="0003301D"/>
    <w:rsid w:val="0004458F"/>
    <w:rsid w:val="0004549E"/>
    <w:rsid w:val="0004768E"/>
    <w:rsid w:val="00051DA4"/>
    <w:rsid w:val="00072306"/>
    <w:rsid w:val="00080D2C"/>
    <w:rsid w:val="000863E8"/>
    <w:rsid w:val="0008672E"/>
    <w:rsid w:val="00092B85"/>
    <w:rsid w:val="00092C33"/>
    <w:rsid w:val="000A7145"/>
    <w:rsid w:val="000B3B07"/>
    <w:rsid w:val="000C1BD8"/>
    <w:rsid w:val="000C58FE"/>
    <w:rsid w:val="000D05B6"/>
    <w:rsid w:val="000D1617"/>
    <w:rsid w:val="000D5B69"/>
    <w:rsid w:val="000D7D52"/>
    <w:rsid w:val="000E0F8A"/>
    <w:rsid w:val="000E1609"/>
    <w:rsid w:val="000E479D"/>
    <w:rsid w:val="000F2ED7"/>
    <w:rsid w:val="000F4436"/>
    <w:rsid w:val="001022FB"/>
    <w:rsid w:val="00103798"/>
    <w:rsid w:val="001038CC"/>
    <w:rsid w:val="00107BD0"/>
    <w:rsid w:val="001120BC"/>
    <w:rsid w:val="00116048"/>
    <w:rsid w:val="00142321"/>
    <w:rsid w:val="00146800"/>
    <w:rsid w:val="00146D10"/>
    <w:rsid w:val="00156146"/>
    <w:rsid w:val="0016081B"/>
    <w:rsid w:val="0016163D"/>
    <w:rsid w:val="00170C6C"/>
    <w:rsid w:val="001750D0"/>
    <w:rsid w:val="00180099"/>
    <w:rsid w:val="00181BBB"/>
    <w:rsid w:val="00184784"/>
    <w:rsid w:val="001869CF"/>
    <w:rsid w:val="00186EA4"/>
    <w:rsid w:val="00190121"/>
    <w:rsid w:val="00191832"/>
    <w:rsid w:val="001935E9"/>
    <w:rsid w:val="001937EA"/>
    <w:rsid w:val="001A0A76"/>
    <w:rsid w:val="001A41DA"/>
    <w:rsid w:val="001B0F97"/>
    <w:rsid w:val="001B310C"/>
    <w:rsid w:val="001C3BCA"/>
    <w:rsid w:val="001D2196"/>
    <w:rsid w:val="001E69FD"/>
    <w:rsid w:val="001E7BEC"/>
    <w:rsid w:val="001F03EE"/>
    <w:rsid w:val="001F3AB2"/>
    <w:rsid w:val="001F52D8"/>
    <w:rsid w:val="00203471"/>
    <w:rsid w:val="00206662"/>
    <w:rsid w:val="00210126"/>
    <w:rsid w:val="002105F0"/>
    <w:rsid w:val="00212161"/>
    <w:rsid w:val="00212C6D"/>
    <w:rsid w:val="00224A70"/>
    <w:rsid w:val="00231853"/>
    <w:rsid w:val="00236B18"/>
    <w:rsid w:val="00240AAF"/>
    <w:rsid w:val="00243636"/>
    <w:rsid w:val="0025204D"/>
    <w:rsid w:val="00257D96"/>
    <w:rsid w:val="00262068"/>
    <w:rsid w:val="00263030"/>
    <w:rsid w:val="002632A5"/>
    <w:rsid w:val="002636ED"/>
    <w:rsid w:val="00275D76"/>
    <w:rsid w:val="0028087D"/>
    <w:rsid w:val="00284530"/>
    <w:rsid w:val="002867B3"/>
    <w:rsid w:val="00286D92"/>
    <w:rsid w:val="0029072B"/>
    <w:rsid w:val="00291A06"/>
    <w:rsid w:val="00295BEB"/>
    <w:rsid w:val="002A5504"/>
    <w:rsid w:val="002A72E8"/>
    <w:rsid w:val="002A746F"/>
    <w:rsid w:val="002A785A"/>
    <w:rsid w:val="002B3AB3"/>
    <w:rsid w:val="002B4B1F"/>
    <w:rsid w:val="002C0B73"/>
    <w:rsid w:val="002C0F6E"/>
    <w:rsid w:val="002C1612"/>
    <w:rsid w:val="002C1630"/>
    <w:rsid w:val="002C2386"/>
    <w:rsid w:val="002C4B4A"/>
    <w:rsid w:val="002D09B7"/>
    <w:rsid w:val="002D5D1C"/>
    <w:rsid w:val="002D617C"/>
    <w:rsid w:val="002E0FC7"/>
    <w:rsid w:val="002E39A3"/>
    <w:rsid w:val="002F26DD"/>
    <w:rsid w:val="002F6010"/>
    <w:rsid w:val="0030199C"/>
    <w:rsid w:val="003031BB"/>
    <w:rsid w:val="00306DEE"/>
    <w:rsid w:val="003120A5"/>
    <w:rsid w:val="003126A4"/>
    <w:rsid w:val="00321356"/>
    <w:rsid w:val="00322B87"/>
    <w:rsid w:val="00323C52"/>
    <w:rsid w:val="00335C61"/>
    <w:rsid w:val="00335EFB"/>
    <w:rsid w:val="00340C08"/>
    <w:rsid w:val="00346E14"/>
    <w:rsid w:val="0035040A"/>
    <w:rsid w:val="0035427C"/>
    <w:rsid w:val="00354297"/>
    <w:rsid w:val="00355B67"/>
    <w:rsid w:val="003636DF"/>
    <w:rsid w:val="00366F44"/>
    <w:rsid w:val="00371814"/>
    <w:rsid w:val="00374BE0"/>
    <w:rsid w:val="00385A92"/>
    <w:rsid w:val="003863BB"/>
    <w:rsid w:val="00387690"/>
    <w:rsid w:val="003956D0"/>
    <w:rsid w:val="00397B3C"/>
    <w:rsid w:val="00397B48"/>
    <w:rsid w:val="003A76E2"/>
    <w:rsid w:val="003B025A"/>
    <w:rsid w:val="003B21D1"/>
    <w:rsid w:val="003B4238"/>
    <w:rsid w:val="003B4CD5"/>
    <w:rsid w:val="003B6D85"/>
    <w:rsid w:val="003C0190"/>
    <w:rsid w:val="003C6B9C"/>
    <w:rsid w:val="003D1CE7"/>
    <w:rsid w:val="003D320A"/>
    <w:rsid w:val="003D71AF"/>
    <w:rsid w:val="003E2C72"/>
    <w:rsid w:val="003F5C3F"/>
    <w:rsid w:val="004103C1"/>
    <w:rsid w:val="004118A9"/>
    <w:rsid w:val="004138AE"/>
    <w:rsid w:val="00416D45"/>
    <w:rsid w:val="004260C2"/>
    <w:rsid w:val="00426A07"/>
    <w:rsid w:val="0043015E"/>
    <w:rsid w:val="004320B9"/>
    <w:rsid w:val="004322F1"/>
    <w:rsid w:val="004329B6"/>
    <w:rsid w:val="00432A2A"/>
    <w:rsid w:val="00434A71"/>
    <w:rsid w:val="004360C5"/>
    <w:rsid w:val="004373C8"/>
    <w:rsid w:val="00443D6D"/>
    <w:rsid w:val="004447E9"/>
    <w:rsid w:val="00447403"/>
    <w:rsid w:val="0045283E"/>
    <w:rsid w:val="004611FA"/>
    <w:rsid w:val="004614C9"/>
    <w:rsid w:val="00461A16"/>
    <w:rsid w:val="00461F1D"/>
    <w:rsid w:val="00463092"/>
    <w:rsid w:val="00466F5B"/>
    <w:rsid w:val="00467D5C"/>
    <w:rsid w:val="00467D98"/>
    <w:rsid w:val="00470215"/>
    <w:rsid w:val="004755E8"/>
    <w:rsid w:val="0047716F"/>
    <w:rsid w:val="004807ED"/>
    <w:rsid w:val="0048338C"/>
    <w:rsid w:val="00487955"/>
    <w:rsid w:val="0049055E"/>
    <w:rsid w:val="004A1001"/>
    <w:rsid w:val="004A36D2"/>
    <w:rsid w:val="004A3B9B"/>
    <w:rsid w:val="004A5CE0"/>
    <w:rsid w:val="004B1639"/>
    <w:rsid w:val="004B16F7"/>
    <w:rsid w:val="004B4434"/>
    <w:rsid w:val="004B4793"/>
    <w:rsid w:val="004C1235"/>
    <w:rsid w:val="004C3189"/>
    <w:rsid w:val="004C4821"/>
    <w:rsid w:val="004C4AEE"/>
    <w:rsid w:val="004D7D17"/>
    <w:rsid w:val="004E4157"/>
    <w:rsid w:val="004E7A9D"/>
    <w:rsid w:val="004F0740"/>
    <w:rsid w:val="004F462E"/>
    <w:rsid w:val="004F48E6"/>
    <w:rsid w:val="004F6B4A"/>
    <w:rsid w:val="0050023E"/>
    <w:rsid w:val="005013AC"/>
    <w:rsid w:val="0050329F"/>
    <w:rsid w:val="00503A94"/>
    <w:rsid w:val="00505662"/>
    <w:rsid w:val="00510BC9"/>
    <w:rsid w:val="005135AC"/>
    <w:rsid w:val="00520DFE"/>
    <w:rsid w:val="005320ED"/>
    <w:rsid w:val="00536498"/>
    <w:rsid w:val="005371BB"/>
    <w:rsid w:val="00540325"/>
    <w:rsid w:val="0054489F"/>
    <w:rsid w:val="00544DA6"/>
    <w:rsid w:val="005537DF"/>
    <w:rsid w:val="00553A0E"/>
    <w:rsid w:val="00556D15"/>
    <w:rsid w:val="00560351"/>
    <w:rsid w:val="005661F0"/>
    <w:rsid w:val="00571E4A"/>
    <w:rsid w:val="00573AD6"/>
    <w:rsid w:val="00575F8A"/>
    <w:rsid w:val="00583CEC"/>
    <w:rsid w:val="00584075"/>
    <w:rsid w:val="0058451E"/>
    <w:rsid w:val="005926A7"/>
    <w:rsid w:val="00593ACF"/>
    <w:rsid w:val="005958F2"/>
    <w:rsid w:val="00595D6F"/>
    <w:rsid w:val="005966C5"/>
    <w:rsid w:val="005A26D4"/>
    <w:rsid w:val="005A7810"/>
    <w:rsid w:val="005B0C0A"/>
    <w:rsid w:val="005B1A4B"/>
    <w:rsid w:val="005C2493"/>
    <w:rsid w:val="005C50B3"/>
    <w:rsid w:val="005C653B"/>
    <w:rsid w:val="005D30C5"/>
    <w:rsid w:val="005E37E9"/>
    <w:rsid w:val="005F3CE6"/>
    <w:rsid w:val="0060190D"/>
    <w:rsid w:val="006044E8"/>
    <w:rsid w:val="00611386"/>
    <w:rsid w:val="00611523"/>
    <w:rsid w:val="006154A3"/>
    <w:rsid w:val="006214F8"/>
    <w:rsid w:val="0062300F"/>
    <w:rsid w:val="006259FC"/>
    <w:rsid w:val="00626B84"/>
    <w:rsid w:val="006346DE"/>
    <w:rsid w:val="00634842"/>
    <w:rsid w:val="006366FF"/>
    <w:rsid w:val="006412C7"/>
    <w:rsid w:val="00641745"/>
    <w:rsid w:val="00641BF9"/>
    <w:rsid w:val="00643DFF"/>
    <w:rsid w:val="006445B6"/>
    <w:rsid w:val="00645046"/>
    <w:rsid w:val="00654117"/>
    <w:rsid w:val="00657A33"/>
    <w:rsid w:val="00657F38"/>
    <w:rsid w:val="00661A91"/>
    <w:rsid w:val="00662702"/>
    <w:rsid w:val="006662E3"/>
    <w:rsid w:val="006671C8"/>
    <w:rsid w:val="0067043B"/>
    <w:rsid w:val="006758CE"/>
    <w:rsid w:val="006776D8"/>
    <w:rsid w:val="00677A2A"/>
    <w:rsid w:val="006853E6"/>
    <w:rsid w:val="00692E88"/>
    <w:rsid w:val="00695716"/>
    <w:rsid w:val="006964F4"/>
    <w:rsid w:val="006A45D6"/>
    <w:rsid w:val="006A77A6"/>
    <w:rsid w:val="006B4D63"/>
    <w:rsid w:val="006C1A24"/>
    <w:rsid w:val="006D01A8"/>
    <w:rsid w:val="006D1109"/>
    <w:rsid w:val="006D2BBA"/>
    <w:rsid w:val="006D3379"/>
    <w:rsid w:val="006D7203"/>
    <w:rsid w:val="006E3A51"/>
    <w:rsid w:val="006E422E"/>
    <w:rsid w:val="006F1EBC"/>
    <w:rsid w:val="007018CF"/>
    <w:rsid w:val="00702FC1"/>
    <w:rsid w:val="0070775A"/>
    <w:rsid w:val="00710394"/>
    <w:rsid w:val="007112E3"/>
    <w:rsid w:val="00720244"/>
    <w:rsid w:val="007233D7"/>
    <w:rsid w:val="007239D4"/>
    <w:rsid w:val="00727DC4"/>
    <w:rsid w:val="0073385E"/>
    <w:rsid w:val="007342DE"/>
    <w:rsid w:val="00736909"/>
    <w:rsid w:val="00742FBC"/>
    <w:rsid w:val="007441B3"/>
    <w:rsid w:val="00744C4A"/>
    <w:rsid w:val="0074512E"/>
    <w:rsid w:val="007457EB"/>
    <w:rsid w:val="007462E6"/>
    <w:rsid w:val="00746D6C"/>
    <w:rsid w:val="007472BA"/>
    <w:rsid w:val="00747478"/>
    <w:rsid w:val="00751A4F"/>
    <w:rsid w:val="00760251"/>
    <w:rsid w:val="0076124E"/>
    <w:rsid w:val="00762FB0"/>
    <w:rsid w:val="00764F99"/>
    <w:rsid w:val="0076700E"/>
    <w:rsid w:val="00767945"/>
    <w:rsid w:val="0077142F"/>
    <w:rsid w:val="0077213C"/>
    <w:rsid w:val="00777467"/>
    <w:rsid w:val="00780731"/>
    <w:rsid w:val="0078415F"/>
    <w:rsid w:val="00784784"/>
    <w:rsid w:val="00785D4E"/>
    <w:rsid w:val="0078655D"/>
    <w:rsid w:val="00786EE5"/>
    <w:rsid w:val="00791167"/>
    <w:rsid w:val="00794568"/>
    <w:rsid w:val="00796FA9"/>
    <w:rsid w:val="007A287C"/>
    <w:rsid w:val="007A5359"/>
    <w:rsid w:val="007A560E"/>
    <w:rsid w:val="007A5A2D"/>
    <w:rsid w:val="007A689A"/>
    <w:rsid w:val="007B1696"/>
    <w:rsid w:val="007B42A3"/>
    <w:rsid w:val="007B45BE"/>
    <w:rsid w:val="007B5266"/>
    <w:rsid w:val="007C02EE"/>
    <w:rsid w:val="007C334C"/>
    <w:rsid w:val="007C4E47"/>
    <w:rsid w:val="007C64B2"/>
    <w:rsid w:val="007D1926"/>
    <w:rsid w:val="007D42F4"/>
    <w:rsid w:val="007E0CAA"/>
    <w:rsid w:val="007E0D65"/>
    <w:rsid w:val="007E2C14"/>
    <w:rsid w:val="007E3017"/>
    <w:rsid w:val="007E6EC4"/>
    <w:rsid w:val="007E788D"/>
    <w:rsid w:val="0080707A"/>
    <w:rsid w:val="00807164"/>
    <w:rsid w:val="0082225A"/>
    <w:rsid w:val="00826B3C"/>
    <w:rsid w:val="00830072"/>
    <w:rsid w:val="00834612"/>
    <w:rsid w:val="008347A9"/>
    <w:rsid w:val="008349B9"/>
    <w:rsid w:val="008361B5"/>
    <w:rsid w:val="00841A7F"/>
    <w:rsid w:val="00845589"/>
    <w:rsid w:val="008541B6"/>
    <w:rsid w:val="00860407"/>
    <w:rsid w:val="008745D4"/>
    <w:rsid w:val="00875066"/>
    <w:rsid w:val="00883AA4"/>
    <w:rsid w:val="00883D0E"/>
    <w:rsid w:val="00885762"/>
    <w:rsid w:val="008878C4"/>
    <w:rsid w:val="00892511"/>
    <w:rsid w:val="00893FB3"/>
    <w:rsid w:val="008953D7"/>
    <w:rsid w:val="008A0836"/>
    <w:rsid w:val="008A27C2"/>
    <w:rsid w:val="008A4AE0"/>
    <w:rsid w:val="008A6763"/>
    <w:rsid w:val="008B27EA"/>
    <w:rsid w:val="008C1929"/>
    <w:rsid w:val="008C6217"/>
    <w:rsid w:val="008D1D53"/>
    <w:rsid w:val="008D2CBB"/>
    <w:rsid w:val="008D4673"/>
    <w:rsid w:val="008E0E73"/>
    <w:rsid w:val="008E2510"/>
    <w:rsid w:val="008E5CC4"/>
    <w:rsid w:val="008F3663"/>
    <w:rsid w:val="008F4827"/>
    <w:rsid w:val="008F73DF"/>
    <w:rsid w:val="00903E41"/>
    <w:rsid w:val="00904531"/>
    <w:rsid w:val="00907CCE"/>
    <w:rsid w:val="00911D1D"/>
    <w:rsid w:val="00914B9C"/>
    <w:rsid w:val="009302E9"/>
    <w:rsid w:val="00930AF0"/>
    <w:rsid w:val="0093320D"/>
    <w:rsid w:val="009357E2"/>
    <w:rsid w:val="00935A91"/>
    <w:rsid w:val="00942FA4"/>
    <w:rsid w:val="00944A9F"/>
    <w:rsid w:val="009465BF"/>
    <w:rsid w:val="009512C7"/>
    <w:rsid w:val="00951DC2"/>
    <w:rsid w:val="00953134"/>
    <w:rsid w:val="00955038"/>
    <w:rsid w:val="00955F06"/>
    <w:rsid w:val="00956C66"/>
    <w:rsid w:val="0096333B"/>
    <w:rsid w:val="00964B62"/>
    <w:rsid w:val="0097112E"/>
    <w:rsid w:val="00972C60"/>
    <w:rsid w:val="00972CC5"/>
    <w:rsid w:val="00973B8D"/>
    <w:rsid w:val="00975060"/>
    <w:rsid w:val="00981E70"/>
    <w:rsid w:val="00982D02"/>
    <w:rsid w:val="009838B1"/>
    <w:rsid w:val="00984261"/>
    <w:rsid w:val="00991AE9"/>
    <w:rsid w:val="00994854"/>
    <w:rsid w:val="009A0462"/>
    <w:rsid w:val="009A18D5"/>
    <w:rsid w:val="009A2433"/>
    <w:rsid w:val="009A3367"/>
    <w:rsid w:val="009A4B47"/>
    <w:rsid w:val="009A6D24"/>
    <w:rsid w:val="009B5F5A"/>
    <w:rsid w:val="009B6F8E"/>
    <w:rsid w:val="009C236E"/>
    <w:rsid w:val="009C4277"/>
    <w:rsid w:val="009C4452"/>
    <w:rsid w:val="009C5EDC"/>
    <w:rsid w:val="009C7105"/>
    <w:rsid w:val="009D1895"/>
    <w:rsid w:val="009E06EF"/>
    <w:rsid w:val="009E1275"/>
    <w:rsid w:val="009E3AFE"/>
    <w:rsid w:val="009E7BF6"/>
    <w:rsid w:val="009F0BFE"/>
    <w:rsid w:val="009F1995"/>
    <w:rsid w:val="009F34A3"/>
    <w:rsid w:val="009F5366"/>
    <w:rsid w:val="009F564A"/>
    <w:rsid w:val="009F78D4"/>
    <w:rsid w:val="00A00903"/>
    <w:rsid w:val="00A050F0"/>
    <w:rsid w:val="00A05A24"/>
    <w:rsid w:val="00A05D15"/>
    <w:rsid w:val="00A12BEA"/>
    <w:rsid w:val="00A1408E"/>
    <w:rsid w:val="00A14432"/>
    <w:rsid w:val="00A16AA0"/>
    <w:rsid w:val="00A20F96"/>
    <w:rsid w:val="00A231AC"/>
    <w:rsid w:val="00A23A18"/>
    <w:rsid w:val="00A26CF7"/>
    <w:rsid w:val="00A34112"/>
    <w:rsid w:val="00A35886"/>
    <w:rsid w:val="00A42641"/>
    <w:rsid w:val="00A45785"/>
    <w:rsid w:val="00A4799A"/>
    <w:rsid w:val="00A52B01"/>
    <w:rsid w:val="00A52DBE"/>
    <w:rsid w:val="00A53864"/>
    <w:rsid w:val="00A54FD1"/>
    <w:rsid w:val="00A61120"/>
    <w:rsid w:val="00A635D6"/>
    <w:rsid w:val="00A64F3A"/>
    <w:rsid w:val="00A65824"/>
    <w:rsid w:val="00A717A8"/>
    <w:rsid w:val="00A76506"/>
    <w:rsid w:val="00A82CE7"/>
    <w:rsid w:val="00A850BF"/>
    <w:rsid w:val="00A9143C"/>
    <w:rsid w:val="00A91B56"/>
    <w:rsid w:val="00A93445"/>
    <w:rsid w:val="00A93AC6"/>
    <w:rsid w:val="00A975D4"/>
    <w:rsid w:val="00AA10AA"/>
    <w:rsid w:val="00AA1A14"/>
    <w:rsid w:val="00AA2D74"/>
    <w:rsid w:val="00AA6F44"/>
    <w:rsid w:val="00AA7A7A"/>
    <w:rsid w:val="00AB047D"/>
    <w:rsid w:val="00AB1773"/>
    <w:rsid w:val="00AB387D"/>
    <w:rsid w:val="00AB4C5E"/>
    <w:rsid w:val="00AC0560"/>
    <w:rsid w:val="00AC06F8"/>
    <w:rsid w:val="00AC230D"/>
    <w:rsid w:val="00AC6681"/>
    <w:rsid w:val="00AD0DAE"/>
    <w:rsid w:val="00AD1C6C"/>
    <w:rsid w:val="00AD2557"/>
    <w:rsid w:val="00AD5225"/>
    <w:rsid w:val="00AD5702"/>
    <w:rsid w:val="00AE45A9"/>
    <w:rsid w:val="00AE7B63"/>
    <w:rsid w:val="00AF0E6A"/>
    <w:rsid w:val="00AF24C4"/>
    <w:rsid w:val="00B008F5"/>
    <w:rsid w:val="00B054F3"/>
    <w:rsid w:val="00B10407"/>
    <w:rsid w:val="00B11583"/>
    <w:rsid w:val="00B154D6"/>
    <w:rsid w:val="00B16A05"/>
    <w:rsid w:val="00B20725"/>
    <w:rsid w:val="00B20AB3"/>
    <w:rsid w:val="00B21603"/>
    <w:rsid w:val="00B21E19"/>
    <w:rsid w:val="00B2360F"/>
    <w:rsid w:val="00B32423"/>
    <w:rsid w:val="00B3493A"/>
    <w:rsid w:val="00B34CC9"/>
    <w:rsid w:val="00B35B9F"/>
    <w:rsid w:val="00B41CBB"/>
    <w:rsid w:val="00B44375"/>
    <w:rsid w:val="00B443EC"/>
    <w:rsid w:val="00B46F59"/>
    <w:rsid w:val="00B61884"/>
    <w:rsid w:val="00B6510E"/>
    <w:rsid w:val="00B66046"/>
    <w:rsid w:val="00B673D1"/>
    <w:rsid w:val="00B73FA7"/>
    <w:rsid w:val="00B74D2C"/>
    <w:rsid w:val="00B85FCE"/>
    <w:rsid w:val="00B94EB6"/>
    <w:rsid w:val="00BA53B9"/>
    <w:rsid w:val="00BA598C"/>
    <w:rsid w:val="00BA7B69"/>
    <w:rsid w:val="00BB7D04"/>
    <w:rsid w:val="00BC0BBC"/>
    <w:rsid w:val="00BC7FDA"/>
    <w:rsid w:val="00BD1077"/>
    <w:rsid w:val="00BD30D7"/>
    <w:rsid w:val="00BD54D1"/>
    <w:rsid w:val="00BD6B17"/>
    <w:rsid w:val="00BE1E7C"/>
    <w:rsid w:val="00BE2373"/>
    <w:rsid w:val="00BE292F"/>
    <w:rsid w:val="00BE56A5"/>
    <w:rsid w:val="00BE683F"/>
    <w:rsid w:val="00BE79F8"/>
    <w:rsid w:val="00BF060A"/>
    <w:rsid w:val="00BF2812"/>
    <w:rsid w:val="00BF5ADB"/>
    <w:rsid w:val="00C13261"/>
    <w:rsid w:val="00C15A2D"/>
    <w:rsid w:val="00C17A6A"/>
    <w:rsid w:val="00C2137A"/>
    <w:rsid w:val="00C219F4"/>
    <w:rsid w:val="00C321F9"/>
    <w:rsid w:val="00C3236F"/>
    <w:rsid w:val="00C3545B"/>
    <w:rsid w:val="00C35D09"/>
    <w:rsid w:val="00C41C6A"/>
    <w:rsid w:val="00C420D9"/>
    <w:rsid w:val="00C43682"/>
    <w:rsid w:val="00C50A53"/>
    <w:rsid w:val="00C5695D"/>
    <w:rsid w:val="00C701BF"/>
    <w:rsid w:val="00C7073E"/>
    <w:rsid w:val="00C717C3"/>
    <w:rsid w:val="00C72538"/>
    <w:rsid w:val="00C73367"/>
    <w:rsid w:val="00C740CB"/>
    <w:rsid w:val="00C76EC9"/>
    <w:rsid w:val="00C80A04"/>
    <w:rsid w:val="00C82507"/>
    <w:rsid w:val="00C87D5B"/>
    <w:rsid w:val="00CA2110"/>
    <w:rsid w:val="00CA33CC"/>
    <w:rsid w:val="00CA3645"/>
    <w:rsid w:val="00CA5479"/>
    <w:rsid w:val="00CA674E"/>
    <w:rsid w:val="00CB156A"/>
    <w:rsid w:val="00CB3451"/>
    <w:rsid w:val="00CB4883"/>
    <w:rsid w:val="00CB5FE1"/>
    <w:rsid w:val="00CB61C0"/>
    <w:rsid w:val="00CB7780"/>
    <w:rsid w:val="00CC0766"/>
    <w:rsid w:val="00CC1E3F"/>
    <w:rsid w:val="00CC5D1D"/>
    <w:rsid w:val="00CC694A"/>
    <w:rsid w:val="00CD323B"/>
    <w:rsid w:val="00CD4BE2"/>
    <w:rsid w:val="00CD553A"/>
    <w:rsid w:val="00CD6483"/>
    <w:rsid w:val="00CE4621"/>
    <w:rsid w:val="00CE49B8"/>
    <w:rsid w:val="00CE4F7B"/>
    <w:rsid w:val="00CE5E9B"/>
    <w:rsid w:val="00CE6560"/>
    <w:rsid w:val="00CE7B4B"/>
    <w:rsid w:val="00CF2D30"/>
    <w:rsid w:val="00CF3322"/>
    <w:rsid w:val="00CF3717"/>
    <w:rsid w:val="00D00B79"/>
    <w:rsid w:val="00D00B8A"/>
    <w:rsid w:val="00D0343F"/>
    <w:rsid w:val="00D05ABF"/>
    <w:rsid w:val="00D07060"/>
    <w:rsid w:val="00D156B3"/>
    <w:rsid w:val="00D16582"/>
    <w:rsid w:val="00D170EC"/>
    <w:rsid w:val="00D22345"/>
    <w:rsid w:val="00D23CC6"/>
    <w:rsid w:val="00D32355"/>
    <w:rsid w:val="00D4134A"/>
    <w:rsid w:val="00D41BC4"/>
    <w:rsid w:val="00D41F01"/>
    <w:rsid w:val="00D421D1"/>
    <w:rsid w:val="00D4611E"/>
    <w:rsid w:val="00D5647B"/>
    <w:rsid w:val="00D62AE6"/>
    <w:rsid w:val="00D70FE8"/>
    <w:rsid w:val="00D72682"/>
    <w:rsid w:val="00D72822"/>
    <w:rsid w:val="00D72CB1"/>
    <w:rsid w:val="00D750B2"/>
    <w:rsid w:val="00D76496"/>
    <w:rsid w:val="00D80753"/>
    <w:rsid w:val="00D82921"/>
    <w:rsid w:val="00D83C90"/>
    <w:rsid w:val="00D97140"/>
    <w:rsid w:val="00D972D4"/>
    <w:rsid w:val="00D974B4"/>
    <w:rsid w:val="00DA0297"/>
    <w:rsid w:val="00DA1C2F"/>
    <w:rsid w:val="00DA46A7"/>
    <w:rsid w:val="00DB658F"/>
    <w:rsid w:val="00DC29C7"/>
    <w:rsid w:val="00DC32B1"/>
    <w:rsid w:val="00DC4296"/>
    <w:rsid w:val="00DC57B8"/>
    <w:rsid w:val="00DD0E0C"/>
    <w:rsid w:val="00DD7846"/>
    <w:rsid w:val="00DE2999"/>
    <w:rsid w:val="00DE2D06"/>
    <w:rsid w:val="00DE3AF5"/>
    <w:rsid w:val="00DE46BB"/>
    <w:rsid w:val="00DE4FBC"/>
    <w:rsid w:val="00DE5554"/>
    <w:rsid w:val="00DE7D19"/>
    <w:rsid w:val="00E057B3"/>
    <w:rsid w:val="00E07D34"/>
    <w:rsid w:val="00E15347"/>
    <w:rsid w:val="00E20064"/>
    <w:rsid w:val="00E2394C"/>
    <w:rsid w:val="00E24FC5"/>
    <w:rsid w:val="00E27E0F"/>
    <w:rsid w:val="00E27F2F"/>
    <w:rsid w:val="00E40E24"/>
    <w:rsid w:val="00E51810"/>
    <w:rsid w:val="00E55E61"/>
    <w:rsid w:val="00E55EE2"/>
    <w:rsid w:val="00E57A6F"/>
    <w:rsid w:val="00E65F33"/>
    <w:rsid w:val="00E7203E"/>
    <w:rsid w:val="00E8189F"/>
    <w:rsid w:val="00EA248F"/>
    <w:rsid w:val="00EA281F"/>
    <w:rsid w:val="00EA2A42"/>
    <w:rsid w:val="00EB04DB"/>
    <w:rsid w:val="00EB4EC6"/>
    <w:rsid w:val="00EC07EF"/>
    <w:rsid w:val="00EC2766"/>
    <w:rsid w:val="00EC353F"/>
    <w:rsid w:val="00EC48EC"/>
    <w:rsid w:val="00ED2958"/>
    <w:rsid w:val="00ED45DD"/>
    <w:rsid w:val="00EE0F8C"/>
    <w:rsid w:val="00EE33E7"/>
    <w:rsid w:val="00EE3498"/>
    <w:rsid w:val="00EE4CC3"/>
    <w:rsid w:val="00EE7F3E"/>
    <w:rsid w:val="00EF18E2"/>
    <w:rsid w:val="00EF4DF4"/>
    <w:rsid w:val="00EF65EC"/>
    <w:rsid w:val="00F03DF3"/>
    <w:rsid w:val="00F07E56"/>
    <w:rsid w:val="00F16224"/>
    <w:rsid w:val="00F20D1D"/>
    <w:rsid w:val="00F20DB7"/>
    <w:rsid w:val="00F24BD1"/>
    <w:rsid w:val="00F2657A"/>
    <w:rsid w:val="00F27E6A"/>
    <w:rsid w:val="00F40AF5"/>
    <w:rsid w:val="00F43B4C"/>
    <w:rsid w:val="00F44F21"/>
    <w:rsid w:val="00F451FC"/>
    <w:rsid w:val="00F45C78"/>
    <w:rsid w:val="00F53563"/>
    <w:rsid w:val="00F57A22"/>
    <w:rsid w:val="00F57F44"/>
    <w:rsid w:val="00F6351B"/>
    <w:rsid w:val="00F6515D"/>
    <w:rsid w:val="00F65BAB"/>
    <w:rsid w:val="00F6748A"/>
    <w:rsid w:val="00F701D8"/>
    <w:rsid w:val="00F707A4"/>
    <w:rsid w:val="00F86295"/>
    <w:rsid w:val="00F86753"/>
    <w:rsid w:val="00F90ADA"/>
    <w:rsid w:val="00FA0435"/>
    <w:rsid w:val="00FA0951"/>
    <w:rsid w:val="00FA0CE7"/>
    <w:rsid w:val="00FA74B6"/>
    <w:rsid w:val="00FB771B"/>
    <w:rsid w:val="00FB77DC"/>
    <w:rsid w:val="00FC16F7"/>
    <w:rsid w:val="00FC1D2F"/>
    <w:rsid w:val="00FC4391"/>
    <w:rsid w:val="00FC48ED"/>
    <w:rsid w:val="00FC79EC"/>
    <w:rsid w:val="00FD4E0C"/>
    <w:rsid w:val="00FE4432"/>
    <w:rsid w:val="00FE6E67"/>
    <w:rsid w:val="00FE7DD6"/>
    <w:rsid w:val="00FF3018"/>
    <w:rsid w:val="00FF3583"/>
    <w:rsid w:val="00FF371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F333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44E8"/>
    <w:rPr>
      <w:rFonts w:ascii="Times New Roman" w:hAnsi="Times New Roman" w:cs="Times New Roman"/>
    </w:rPr>
  </w:style>
  <w:style w:type="paragraph" w:styleId="Heading1">
    <w:name w:val="heading 1"/>
    <w:basedOn w:val="Normal"/>
    <w:next w:val="Normal"/>
    <w:link w:val="Heading1Char"/>
    <w:uiPriority w:val="9"/>
    <w:qFormat/>
    <w:rsid w:val="007112E3"/>
    <w:pPr>
      <w:outlineLvl w:val="0"/>
    </w:pPr>
    <w:rPr>
      <w:u w:val="single"/>
    </w:rPr>
  </w:style>
  <w:style w:type="paragraph" w:styleId="Heading2">
    <w:name w:val="heading 2"/>
    <w:basedOn w:val="Heading1"/>
    <w:next w:val="Normal"/>
    <w:link w:val="Heading2Char"/>
    <w:uiPriority w:val="9"/>
    <w:unhideWhenUsed/>
    <w:qFormat/>
    <w:rsid w:val="00DA0297"/>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75D76"/>
    <w:pPr>
      <w:keepNext/>
      <w:spacing w:after="120"/>
      <w:jc w:val="both"/>
    </w:pPr>
    <w:rPr>
      <w:i/>
      <w:iCs/>
      <w:color w:val="44546A" w:themeColor="text2"/>
      <w:sz w:val="22"/>
      <w:szCs w:val="18"/>
    </w:rPr>
  </w:style>
  <w:style w:type="paragraph" w:styleId="ListParagraph">
    <w:name w:val="List Paragraph"/>
    <w:basedOn w:val="Normal"/>
    <w:uiPriority w:val="34"/>
    <w:qFormat/>
    <w:rsid w:val="004E4157"/>
    <w:pPr>
      <w:ind w:left="720"/>
      <w:contextualSpacing/>
    </w:pPr>
  </w:style>
  <w:style w:type="character" w:styleId="Hyperlink">
    <w:name w:val="Hyperlink"/>
    <w:basedOn w:val="DefaultParagraphFont"/>
    <w:uiPriority w:val="99"/>
    <w:unhideWhenUsed/>
    <w:rsid w:val="00B154D6"/>
    <w:rPr>
      <w:color w:val="0563C1" w:themeColor="hyperlink"/>
      <w:u w:val="single"/>
    </w:rPr>
  </w:style>
  <w:style w:type="character" w:customStyle="1" w:styleId="term">
    <w:name w:val="term"/>
    <w:basedOn w:val="DefaultParagraphFont"/>
    <w:rsid w:val="006044E8"/>
  </w:style>
  <w:style w:type="table" w:styleId="TableGrid">
    <w:name w:val="Table Grid"/>
    <w:basedOn w:val="TableNormal"/>
    <w:rsid w:val="006776D8"/>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4AEE"/>
    <w:rPr>
      <w:sz w:val="18"/>
      <w:szCs w:val="18"/>
    </w:rPr>
  </w:style>
  <w:style w:type="paragraph" w:styleId="CommentText">
    <w:name w:val="annotation text"/>
    <w:basedOn w:val="Normal"/>
    <w:link w:val="CommentTextChar"/>
    <w:uiPriority w:val="99"/>
    <w:semiHidden/>
    <w:unhideWhenUsed/>
    <w:rsid w:val="004C4AEE"/>
  </w:style>
  <w:style w:type="character" w:customStyle="1" w:styleId="CommentTextChar">
    <w:name w:val="Comment Text Char"/>
    <w:basedOn w:val="DefaultParagraphFont"/>
    <w:link w:val="CommentText"/>
    <w:uiPriority w:val="99"/>
    <w:semiHidden/>
    <w:rsid w:val="004C4AEE"/>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C4AEE"/>
    <w:rPr>
      <w:b/>
      <w:bCs/>
      <w:sz w:val="20"/>
      <w:szCs w:val="20"/>
    </w:rPr>
  </w:style>
  <w:style w:type="character" w:customStyle="1" w:styleId="CommentSubjectChar">
    <w:name w:val="Comment Subject Char"/>
    <w:basedOn w:val="CommentTextChar"/>
    <w:link w:val="CommentSubject"/>
    <w:uiPriority w:val="99"/>
    <w:semiHidden/>
    <w:rsid w:val="004C4AE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C4AEE"/>
    <w:rPr>
      <w:sz w:val="18"/>
      <w:szCs w:val="18"/>
    </w:rPr>
  </w:style>
  <w:style w:type="character" w:customStyle="1" w:styleId="BalloonTextChar">
    <w:name w:val="Balloon Text Char"/>
    <w:basedOn w:val="DefaultParagraphFont"/>
    <w:link w:val="BalloonText"/>
    <w:uiPriority w:val="99"/>
    <w:semiHidden/>
    <w:rsid w:val="004C4AEE"/>
    <w:rPr>
      <w:rFonts w:ascii="Times New Roman" w:hAnsi="Times New Roman" w:cs="Times New Roman"/>
      <w:sz w:val="18"/>
      <w:szCs w:val="18"/>
    </w:rPr>
  </w:style>
  <w:style w:type="paragraph" w:customStyle="1" w:styleId="Normal1">
    <w:name w:val="Normal1"/>
    <w:basedOn w:val="Normal"/>
    <w:rsid w:val="003956D0"/>
    <w:rPr>
      <w:rFonts w:ascii="Arial" w:eastAsia="Times New Roman" w:hAnsi="Arial"/>
      <w:szCs w:val="20"/>
    </w:rPr>
  </w:style>
  <w:style w:type="paragraph" w:styleId="DocumentMap">
    <w:name w:val="Document Map"/>
    <w:basedOn w:val="Normal"/>
    <w:link w:val="DocumentMapChar"/>
    <w:uiPriority w:val="99"/>
    <w:semiHidden/>
    <w:unhideWhenUsed/>
    <w:rsid w:val="00710394"/>
  </w:style>
  <w:style w:type="character" w:customStyle="1" w:styleId="DocumentMapChar">
    <w:name w:val="Document Map Char"/>
    <w:basedOn w:val="DefaultParagraphFont"/>
    <w:link w:val="DocumentMap"/>
    <w:uiPriority w:val="99"/>
    <w:semiHidden/>
    <w:rsid w:val="00710394"/>
    <w:rPr>
      <w:rFonts w:ascii="Times New Roman" w:hAnsi="Times New Roman" w:cs="Times New Roman"/>
    </w:rPr>
  </w:style>
  <w:style w:type="paragraph" w:customStyle="1" w:styleId="EndNoteBibliographyTitle">
    <w:name w:val="EndNote Bibliography Title"/>
    <w:basedOn w:val="Normal"/>
    <w:rsid w:val="008B27EA"/>
    <w:pPr>
      <w:jc w:val="center"/>
    </w:pPr>
  </w:style>
  <w:style w:type="paragraph" w:customStyle="1" w:styleId="EndNoteBibliography">
    <w:name w:val="EndNote Bibliography"/>
    <w:basedOn w:val="Normal"/>
    <w:rsid w:val="008B27EA"/>
  </w:style>
  <w:style w:type="paragraph" w:styleId="FootnoteText">
    <w:name w:val="footnote text"/>
    <w:basedOn w:val="Normal"/>
    <w:link w:val="FootnoteTextChar"/>
    <w:uiPriority w:val="99"/>
    <w:unhideWhenUsed/>
    <w:rsid w:val="0050023E"/>
  </w:style>
  <w:style w:type="character" w:customStyle="1" w:styleId="FootnoteTextChar">
    <w:name w:val="Footnote Text Char"/>
    <w:basedOn w:val="DefaultParagraphFont"/>
    <w:link w:val="FootnoteText"/>
    <w:uiPriority w:val="99"/>
    <w:rsid w:val="0050023E"/>
    <w:rPr>
      <w:rFonts w:ascii="Times New Roman" w:hAnsi="Times New Roman" w:cs="Times New Roman"/>
    </w:rPr>
  </w:style>
  <w:style w:type="character" w:styleId="FootnoteReference">
    <w:name w:val="footnote reference"/>
    <w:basedOn w:val="DefaultParagraphFont"/>
    <w:uiPriority w:val="99"/>
    <w:unhideWhenUsed/>
    <w:rsid w:val="0050023E"/>
    <w:rPr>
      <w:vertAlign w:val="superscript"/>
    </w:rPr>
  </w:style>
  <w:style w:type="character" w:customStyle="1" w:styleId="Heading1Char">
    <w:name w:val="Heading 1 Char"/>
    <w:basedOn w:val="DefaultParagraphFont"/>
    <w:link w:val="Heading1"/>
    <w:uiPriority w:val="9"/>
    <w:rsid w:val="007112E3"/>
    <w:rPr>
      <w:rFonts w:ascii="Times New Roman" w:hAnsi="Times New Roman" w:cs="Times New Roman"/>
      <w:u w:val="single"/>
    </w:rPr>
  </w:style>
  <w:style w:type="paragraph" w:styleId="NoSpacing">
    <w:name w:val="No Spacing"/>
    <w:uiPriority w:val="1"/>
    <w:qFormat/>
    <w:rsid w:val="0093320D"/>
    <w:rPr>
      <w:rFonts w:ascii="Times New Roman" w:hAnsi="Times New Roman" w:cs="Times New Roman"/>
    </w:rPr>
  </w:style>
  <w:style w:type="character" w:customStyle="1" w:styleId="Heading2Char">
    <w:name w:val="Heading 2 Char"/>
    <w:basedOn w:val="DefaultParagraphFont"/>
    <w:link w:val="Heading2"/>
    <w:uiPriority w:val="9"/>
    <w:rsid w:val="00DA0297"/>
    <w:rPr>
      <w:rFonts w:ascii="Times New Roman" w:hAnsi="Times New Roman" w:cs="Times New Roman"/>
      <w:u w:val="single"/>
    </w:rPr>
  </w:style>
  <w:style w:type="paragraph" w:styleId="Revision">
    <w:name w:val="Revision"/>
    <w:hidden/>
    <w:uiPriority w:val="99"/>
    <w:semiHidden/>
    <w:rsid w:val="000863E8"/>
    <w:rPr>
      <w:rFonts w:ascii="Times New Roman" w:hAnsi="Times New Roman" w:cs="Times New Roman"/>
    </w:rPr>
  </w:style>
  <w:style w:type="character" w:styleId="UnresolvedMention">
    <w:name w:val="Unresolved Mention"/>
    <w:basedOn w:val="DefaultParagraphFont"/>
    <w:uiPriority w:val="99"/>
    <w:rsid w:val="00212161"/>
    <w:rPr>
      <w:color w:val="808080"/>
      <w:shd w:val="clear" w:color="auto" w:fill="E6E6E6"/>
    </w:rPr>
  </w:style>
  <w:style w:type="character" w:styleId="PlaceholderText">
    <w:name w:val="Placeholder Text"/>
    <w:basedOn w:val="DefaultParagraphFont"/>
    <w:uiPriority w:val="99"/>
    <w:semiHidden/>
    <w:rsid w:val="00B74D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5966">
      <w:bodyDiv w:val="1"/>
      <w:marLeft w:val="0"/>
      <w:marRight w:val="0"/>
      <w:marTop w:val="0"/>
      <w:marBottom w:val="0"/>
      <w:divBdr>
        <w:top w:val="none" w:sz="0" w:space="0" w:color="auto"/>
        <w:left w:val="none" w:sz="0" w:space="0" w:color="auto"/>
        <w:bottom w:val="none" w:sz="0" w:space="0" w:color="auto"/>
        <w:right w:val="none" w:sz="0" w:space="0" w:color="auto"/>
      </w:divBdr>
    </w:div>
    <w:div w:id="360976244">
      <w:bodyDiv w:val="1"/>
      <w:marLeft w:val="0"/>
      <w:marRight w:val="0"/>
      <w:marTop w:val="0"/>
      <w:marBottom w:val="0"/>
      <w:divBdr>
        <w:top w:val="none" w:sz="0" w:space="0" w:color="auto"/>
        <w:left w:val="none" w:sz="0" w:space="0" w:color="auto"/>
        <w:bottom w:val="none" w:sz="0" w:space="0" w:color="auto"/>
        <w:right w:val="none" w:sz="0" w:space="0" w:color="auto"/>
      </w:divBdr>
    </w:div>
    <w:div w:id="645550526">
      <w:bodyDiv w:val="1"/>
      <w:marLeft w:val="0"/>
      <w:marRight w:val="0"/>
      <w:marTop w:val="0"/>
      <w:marBottom w:val="0"/>
      <w:divBdr>
        <w:top w:val="none" w:sz="0" w:space="0" w:color="auto"/>
        <w:left w:val="none" w:sz="0" w:space="0" w:color="auto"/>
        <w:bottom w:val="none" w:sz="0" w:space="0" w:color="auto"/>
        <w:right w:val="none" w:sz="0" w:space="0" w:color="auto"/>
      </w:divBdr>
      <w:divsChild>
        <w:div w:id="996572413">
          <w:marLeft w:val="0"/>
          <w:marRight w:val="0"/>
          <w:marTop w:val="0"/>
          <w:marBottom w:val="0"/>
          <w:divBdr>
            <w:top w:val="none" w:sz="0" w:space="0" w:color="auto"/>
            <w:left w:val="none" w:sz="0" w:space="0" w:color="auto"/>
            <w:bottom w:val="none" w:sz="0" w:space="0" w:color="auto"/>
            <w:right w:val="none" w:sz="0" w:space="0" w:color="auto"/>
          </w:divBdr>
          <w:divsChild>
            <w:div w:id="1743329030">
              <w:marLeft w:val="0"/>
              <w:marRight w:val="0"/>
              <w:marTop w:val="120"/>
              <w:marBottom w:val="0"/>
              <w:divBdr>
                <w:top w:val="none" w:sz="0" w:space="0" w:color="auto"/>
                <w:left w:val="none" w:sz="0" w:space="0" w:color="auto"/>
                <w:bottom w:val="none" w:sz="0" w:space="0" w:color="auto"/>
                <w:right w:val="none" w:sz="0" w:space="0" w:color="auto"/>
              </w:divBdr>
            </w:div>
            <w:div w:id="1130854905">
              <w:marLeft w:val="0"/>
              <w:marRight w:val="0"/>
              <w:marTop w:val="120"/>
              <w:marBottom w:val="0"/>
              <w:divBdr>
                <w:top w:val="none" w:sz="0" w:space="0" w:color="auto"/>
                <w:left w:val="none" w:sz="0" w:space="0" w:color="auto"/>
                <w:bottom w:val="none" w:sz="0" w:space="0" w:color="auto"/>
                <w:right w:val="none" w:sz="0" w:space="0" w:color="auto"/>
              </w:divBdr>
            </w:div>
            <w:div w:id="1900020982">
              <w:marLeft w:val="0"/>
              <w:marRight w:val="0"/>
              <w:marTop w:val="120"/>
              <w:marBottom w:val="0"/>
              <w:divBdr>
                <w:top w:val="none" w:sz="0" w:space="0" w:color="auto"/>
                <w:left w:val="none" w:sz="0" w:space="0" w:color="auto"/>
                <w:bottom w:val="none" w:sz="0" w:space="0" w:color="auto"/>
                <w:right w:val="none" w:sz="0" w:space="0" w:color="auto"/>
              </w:divBdr>
            </w:div>
            <w:div w:id="1248228575">
              <w:marLeft w:val="0"/>
              <w:marRight w:val="0"/>
              <w:marTop w:val="120"/>
              <w:marBottom w:val="0"/>
              <w:divBdr>
                <w:top w:val="none" w:sz="0" w:space="0" w:color="auto"/>
                <w:left w:val="none" w:sz="0" w:space="0" w:color="auto"/>
                <w:bottom w:val="none" w:sz="0" w:space="0" w:color="auto"/>
                <w:right w:val="none" w:sz="0" w:space="0" w:color="auto"/>
              </w:divBdr>
            </w:div>
          </w:divsChild>
        </w:div>
        <w:div w:id="1788700373">
          <w:marLeft w:val="0"/>
          <w:marRight w:val="240"/>
          <w:marTop w:val="0"/>
          <w:marBottom w:val="0"/>
          <w:divBdr>
            <w:top w:val="none" w:sz="0" w:space="0" w:color="auto"/>
            <w:left w:val="none" w:sz="0" w:space="0" w:color="auto"/>
            <w:bottom w:val="none" w:sz="0" w:space="0" w:color="auto"/>
            <w:right w:val="none" w:sz="0" w:space="0" w:color="auto"/>
          </w:divBdr>
          <w:divsChild>
            <w:div w:id="693386653">
              <w:marLeft w:val="0"/>
              <w:marRight w:val="0"/>
              <w:marTop w:val="120"/>
              <w:marBottom w:val="0"/>
              <w:divBdr>
                <w:top w:val="none" w:sz="0" w:space="0" w:color="auto"/>
                <w:left w:val="none" w:sz="0" w:space="0" w:color="auto"/>
                <w:bottom w:val="none" w:sz="0" w:space="0" w:color="auto"/>
                <w:right w:val="none" w:sz="0" w:space="0" w:color="auto"/>
              </w:divBdr>
            </w:div>
            <w:div w:id="1480540462">
              <w:marLeft w:val="0"/>
              <w:marRight w:val="0"/>
              <w:marTop w:val="120"/>
              <w:marBottom w:val="0"/>
              <w:divBdr>
                <w:top w:val="none" w:sz="0" w:space="0" w:color="auto"/>
                <w:left w:val="none" w:sz="0" w:space="0" w:color="auto"/>
                <w:bottom w:val="none" w:sz="0" w:space="0" w:color="auto"/>
                <w:right w:val="none" w:sz="0" w:space="0" w:color="auto"/>
              </w:divBdr>
            </w:div>
            <w:div w:id="308361680">
              <w:marLeft w:val="0"/>
              <w:marRight w:val="0"/>
              <w:marTop w:val="120"/>
              <w:marBottom w:val="0"/>
              <w:divBdr>
                <w:top w:val="none" w:sz="0" w:space="0" w:color="auto"/>
                <w:left w:val="none" w:sz="0" w:space="0" w:color="auto"/>
                <w:bottom w:val="none" w:sz="0" w:space="0" w:color="auto"/>
                <w:right w:val="none" w:sz="0" w:space="0" w:color="auto"/>
              </w:divBdr>
            </w:div>
            <w:div w:id="112986751">
              <w:marLeft w:val="0"/>
              <w:marRight w:val="0"/>
              <w:marTop w:val="120"/>
              <w:marBottom w:val="0"/>
              <w:divBdr>
                <w:top w:val="none" w:sz="0" w:space="0" w:color="auto"/>
                <w:left w:val="none" w:sz="0" w:space="0" w:color="auto"/>
                <w:bottom w:val="none" w:sz="0" w:space="0" w:color="auto"/>
                <w:right w:val="none" w:sz="0" w:space="0" w:color="auto"/>
              </w:divBdr>
            </w:div>
            <w:div w:id="1162503979">
              <w:marLeft w:val="0"/>
              <w:marRight w:val="0"/>
              <w:marTop w:val="120"/>
              <w:marBottom w:val="0"/>
              <w:divBdr>
                <w:top w:val="none" w:sz="0" w:space="0" w:color="auto"/>
                <w:left w:val="none" w:sz="0" w:space="0" w:color="auto"/>
                <w:bottom w:val="none" w:sz="0" w:space="0" w:color="auto"/>
                <w:right w:val="none" w:sz="0" w:space="0" w:color="auto"/>
              </w:divBdr>
            </w:div>
            <w:div w:id="207639473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836724372">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
    <w:div w:id="1170607651">
      <w:bodyDiv w:val="1"/>
      <w:marLeft w:val="0"/>
      <w:marRight w:val="0"/>
      <w:marTop w:val="0"/>
      <w:marBottom w:val="0"/>
      <w:divBdr>
        <w:top w:val="none" w:sz="0" w:space="0" w:color="auto"/>
        <w:left w:val="none" w:sz="0" w:space="0" w:color="auto"/>
        <w:bottom w:val="none" w:sz="0" w:space="0" w:color="auto"/>
        <w:right w:val="none" w:sz="0" w:space="0" w:color="auto"/>
      </w:divBdr>
      <w:divsChild>
        <w:div w:id="1580283420">
          <w:marLeft w:val="0"/>
          <w:marRight w:val="0"/>
          <w:marTop w:val="0"/>
          <w:marBottom w:val="0"/>
          <w:divBdr>
            <w:top w:val="none" w:sz="0" w:space="0" w:color="auto"/>
            <w:left w:val="none" w:sz="0" w:space="0" w:color="auto"/>
            <w:bottom w:val="none" w:sz="0" w:space="0" w:color="auto"/>
            <w:right w:val="none" w:sz="0" w:space="0" w:color="auto"/>
          </w:divBdr>
          <w:divsChild>
            <w:div w:id="1635139859">
              <w:marLeft w:val="0"/>
              <w:marRight w:val="0"/>
              <w:marTop w:val="120"/>
              <w:marBottom w:val="0"/>
              <w:divBdr>
                <w:top w:val="none" w:sz="0" w:space="0" w:color="auto"/>
                <w:left w:val="none" w:sz="0" w:space="0" w:color="auto"/>
                <w:bottom w:val="none" w:sz="0" w:space="0" w:color="auto"/>
                <w:right w:val="none" w:sz="0" w:space="0" w:color="auto"/>
              </w:divBdr>
            </w:div>
            <w:div w:id="186918329">
              <w:marLeft w:val="0"/>
              <w:marRight w:val="0"/>
              <w:marTop w:val="120"/>
              <w:marBottom w:val="0"/>
              <w:divBdr>
                <w:top w:val="none" w:sz="0" w:space="0" w:color="auto"/>
                <w:left w:val="none" w:sz="0" w:space="0" w:color="auto"/>
                <w:bottom w:val="none" w:sz="0" w:space="0" w:color="auto"/>
                <w:right w:val="none" w:sz="0" w:space="0" w:color="auto"/>
              </w:divBdr>
            </w:div>
            <w:div w:id="861092828">
              <w:marLeft w:val="0"/>
              <w:marRight w:val="0"/>
              <w:marTop w:val="120"/>
              <w:marBottom w:val="0"/>
              <w:divBdr>
                <w:top w:val="none" w:sz="0" w:space="0" w:color="auto"/>
                <w:left w:val="none" w:sz="0" w:space="0" w:color="auto"/>
                <w:bottom w:val="none" w:sz="0" w:space="0" w:color="auto"/>
                <w:right w:val="none" w:sz="0" w:space="0" w:color="auto"/>
              </w:divBdr>
            </w:div>
            <w:div w:id="2121483128">
              <w:marLeft w:val="0"/>
              <w:marRight w:val="0"/>
              <w:marTop w:val="120"/>
              <w:marBottom w:val="0"/>
              <w:divBdr>
                <w:top w:val="none" w:sz="0" w:space="0" w:color="auto"/>
                <w:left w:val="none" w:sz="0" w:space="0" w:color="auto"/>
                <w:bottom w:val="none" w:sz="0" w:space="0" w:color="auto"/>
                <w:right w:val="none" w:sz="0" w:space="0" w:color="auto"/>
              </w:divBdr>
            </w:div>
          </w:divsChild>
        </w:div>
        <w:div w:id="504367089">
          <w:marLeft w:val="0"/>
          <w:marRight w:val="240"/>
          <w:marTop w:val="0"/>
          <w:marBottom w:val="0"/>
          <w:divBdr>
            <w:top w:val="none" w:sz="0" w:space="0" w:color="auto"/>
            <w:left w:val="none" w:sz="0" w:space="0" w:color="auto"/>
            <w:bottom w:val="none" w:sz="0" w:space="0" w:color="auto"/>
            <w:right w:val="none" w:sz="0" w:space="0" w:color="auto"/>
          </w:divBdr>
          <w:divsChild>
            <w:div w:id="643242028">
              <w:marLeft w:val="0"/>
              <w:marRight w:val="0"/>
              <w:marTop w:val="120"/>
              <w:marBottom w:val="0"/>
              <w:divBdr>
                <w:top w:val="none" w:sz="0" w:space="0" w:color="auto"/>
                <w:left w:val="none" w:sz="0" w:space="0" w:color="auto"/>
                <w:bottom w:val="none" w:sz="0" w:space="0" w:color="auto"/>
                <w:right w:val="none" w:sz="0" w:space="0" w:color="auto"/>
              </w:divBdr>
            </w:div>
            <w:div w:id="1851795662">
              <w:marLeft w:val="0"/>
              <w:marRight w:val="0"/>
              <w:marTop w:val="120"/>
              <w:marBottom w:val="0"/>
              <w:divBdr>
                <w:top w:val="none" w:sz="0" w:space="0" w:color="auto"/>
                <w:left w:val="none" w:sz="0" w:space="0" w:color="auto"/>
                <w:bottom w:val="none" w:sz="0" w:space="0" w:color="auto"/>
                <w:right w:val="none" w:sz="0" w:space="0" w:color="auto"/>
              </w:divBdr>
            </w:div>
            <w:div w:id="36635562">
              <w:marLeft w:val="0"/>
              <w:marRight w:val="0"/>
              <w:marTop w:val="120"/>
              <w:marBottom w:val="0"/>
              <w:divBdr>
                <w:top w:val="none" w:sz="0" w:space="0" w:color="auto"/>
                <w:left w:val="none" w:sz="0" w:space="0" w:color="auto"/>
                <w:bottom w:val="none" w:sz="0" w:space="0" w:color="auto"/>
                <w:right w:val="none" w:sz="0" w:space="0" w:color="auto"/>
              </w:divBdr>
            </w:div>
            <w:div w:id="630937125">
              <w:marLeft w:val="0"/>
              <w:marRight w:val="0"/>
              <w:marTop w:val="120"/>
              <w:marBottom w:val="0"/>
              <w:divBdr>
                <w:top w:val="none" w:sz="0" w:space="0" w:color="auto"/>
                <w:left w:val="none" w:sz="0" w:space="0" w:color="auto"/>
                <w:bottom w:val="none" w:sz="0" w:space="0" w:color="auto"/>
                <w:right w:val="none" w:sz="0" w:space="0" w:color="auto"/>
              </w:divBdr>
            </w:div>
            <w:div w:id="2086876140">
              <w:marLeft w:val="0"/>
              <w:marRight w:val="0"/>
              <w:marTop w:val="120"/>
              <w:marBottom w:val="0"/>
              <w:divBdr>
                <w:top w:val="none" w:sz="0" w:space="0" w:color="auto"/>
                <w:left w:val="none" w:sz="0" w:space="0" w:color="auto"/>
                <w:bottom w:val="none" w:sz="0" w:space="0" w:color="auto"/>
                <w:right w:val="none" w:sz="0" w:space="0" w:color="auto"/>
              </w:divBdr>
            </w:div>
            <w:div w:id="200986919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icia.henley@lsht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bentidwell.com/sand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EB871BB-7661-1346-A219-52F250FB3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1</Pages>
  <Words>13627</Words>
  <Characters>7767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Tidwell</dc:creator>
  <cp:keywords/>
  <dc:description/>
  <cp:lastModifiedBy>Ben Tidwell</cp:lastModifiedBy>
  <cp:revision>5</cp:revision>
  <dcterms:created xsi:type="dcterms:W3CDTF">2018-02-27T13:32:00Z</dcterms:created>
  <dcterms:modified xsi:type="dcterms:W3CDTF">2019-02-11T17:37:00Z</dcterms:modified>
</cp:coreProperties>
</file>